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77C08" w14:textId="3BF978A0" w:rsidR="008E3EE6" w:rsidRPr="00B305B6" w:rsidRDefault="008D7055" w:rsidP="00FC6D79">
      <w:pPr>
        <w:pStyle w:val="NormalWeb"/>
        <w:spacing w:line="480" w:lineRule="auto"/>
        <w:rPr>
          <w:b/>
          <w:color w:val="000000" w:themeColor="text1"/>
        </w:rPr>
      </w:pPr>
      <w:bookmarkStart w:id="0" w:name="_Toc42254772"/>
      <w:bookmarkStart w:id="1" w:name="OLE_LINK1"/>
      <w:bookmarkStart w:id="2" w:name="OLE_LINK2"/>
      <w:r w:rsidRPr="00B305B6">
        <w:rPr>
          <w:b/>
          <w:color w:val="000000" w:themeColor="text1"/>
        </w:rPr>
        <w:t>Coral adaptation to climate change: meta-analysis reveals high heritability across multiple traits</w:t>
      </w:r>
    </w:p>
    <w:p w14:paraId="26F518F0" w14:textId="7F71662F" w:rsidR="0036557A" w:rsidRPr="00B305B6" w:rsidRDefault="0036557A" w:rsidP="00FC6D79">
      <w:pPr>
        <w:pStyle w:val="NormalWeb"/>
        <w:spacing w:line="480" w:lineRule="auto"/>
        <w:rPr>
          <w:b/>
          <w:color w:val="000000" w:themeColor="text1"/>
        </w:rPr>
      </w:pPr>
      <w:r w:rsidRPr="00B305B6">
        <w:rPr>
          <w:b/>
          <w:color w:val="000000" w:themeColor="text1"/>
        </w:rPr>
        <w:t>Running Title: Trait heritability in reef-building corals</w:t>
      </w:r>
    </w:p>
    <w:p w14:paraId="492D9A4D" w14:textId="475CA748" w:rsidR="0099550B" w:rsidRPr="00B305B6" w:rsidRDefault="0099550B" w:rsidP="00FC6D79">
      <w:pPr>
        <w:spacing w:line="480" w:lineRule="auto"/>
        <w:rPr>
          <w:color w:val="000000" w:themeColor="text1"/>
        </w:rPr>
      </w:pPr>
      <w:r w:rsidRPr="00B305B6">
        <w:rPr>
          <w:b/>
          <w:bCs/>
          <w:color w:val="000000" w:themeColor="text1"/>
        </w:rPr>
        <w:t xml:space="preserve">Authors: </w:t>
      </w:r>
      <w:r w:rsidR="0036557A" w:rsidRPr="00B305B6">
        <w:rPr>
          <w:bCs/>
          <w:color w:val="000000" w:themeColor="text1"/>
        </w:rPr>
        <w:t>Kevin R Bairos-</w:t>
      </w:r>
      <w:r w:rsidRPr="00B305B6">
        <w:rPr>
          <w:bCs/>
          <w:color w:val="000000" w:themeColor="text1"/>
        </w:rPr>
        <w:t>Novak</w:t>
      </w:r>
      <w:r w:rsidRPr="00B305B6">
        <w:rPr>
          <w:color w:val="000000" w:themeColor="text1"/>
          <w:vertAlign w:val="superscript"/>
        </w:rPr>
        <w:t>1</w:t>
      </w:r>
      <w:r w:rsidR="005F0384" w:rsidRPr="00B305B6">
        <w:rPr>
          <w:color w:val="000000" w:themeColor="text1"/>
          <w:vertAlign w:val="superscript"/>
        </w:rPr>
        <w:t>*</w:t>
      </w:r>
      <w:r w:rsidR="005F0384" w:rsidRPr="00B305B6">
        <w:rPr>
          <w:color w:val="000000" w:themeColor="text1"/>
        </w:rPr>
        <w:t>,</w:t>
      </w:r>
      <w:r w:rsidR="005F0384">
        <w:rPr>
          <w:color w:val="000000" w:themeColor="text1"/>
        </w:rPr>
        <w:t xml:space="preserve"> </w:t>
      </w:r>
      <w:r w:rsidR="0036557A" w:rsidRPr="00B305B6">
        <w:rPr>
          <w:color w:val="000000" w:themeColor="text1"/>
        </w:rPr>
        <w:t xml:space="preserve">Mia O </w:t>
      </w:r>
      <w:r w:rsidRPr="00B305B6">
        <w:rPr>
          <w:color w:val="000000" w:themeColor="text1"/>
        </w:rPr>
        <w:t>Hoogenboom</w:t>
      </w:r>
      <w:r w:rsidR="000252C6" w:rsidRPr="00B305B6">
        <w:rPr>
          <w:color w:val="000000" w:themeColor="text1"/>
          <w:vertAlign w:val="superscript"/>
        </w:rPr>
        <w:t>1</w:t>
      </w:r>
      <w:r w:rsidRPr="00B305B6">
        <w:rPr>
          <w:color w:val="000000" w:themeColor="text1"/>
        </w:rPr>
        <w:t xml:space="preserve">, </w:t>
      </w:r>
      <w:r w:rsidR="0036557A" w:rsidRPr="00B305B6">
        <w:rPr>
          <w:color w:val="000000" w:themeColor="text1"/>
        </w:rPr>
        <w:t xml:space="preserve">Madeleine JH </w:t>
      </w:r>
      <w:r w:rsidRPr="00B305B6">
        <w:rPr>
          <w:color w:val="000000" w:themeColor="text1"/>
        </w:rPr>
        <w:t>van Oppen</w:t>
      </w:r>
      <w:r w:rsidR="000252C6" w:rsidRPr="00B305B6">
        <w:rPr>
          <w:color w:val="000000" w:themeColor="text1"/>
          <w:vertAlign w:val="superscript"/>
        </w:rPr>
        <w:t>2,3</w:t>
      </w:r>
      <w:r w:rsidRPr="00B305B6">
        <w:rPr>
          <w:color w:val="000000" w:themeColor="text1"/>
        </w:rPr>
        <w:t xml:space="preserve">, </w:t>
      </w:r>
      <w:r w:rsidR="0036557A" w:rsidRPr="00B305B6">
        <w:rPr>
          <w:color w:val="000000" w:themeColor="text1"/>
        </w:rPr>
        <w:t xml:space="preserve">Sean R </w:t>
      </w:r>
      <w:r w:rsidRPr="00B305B6">
        <w:rPr>
          <w:color w:val="000000" w:themeColor="text1"/>
        </w:rPr>
        <w:t>Connolly</w:t>
      </w:r>
      <w:r w:rsidRPr="00B305B6">
        <w:rPr>
          <w:color w:val="000000" w:themeColor="text1"/>
          <w:vertAlign w:val="superscript"/>
        </w:rPr>
        <w:t>1,</w:t>
      </w:r>
      <w:r w:rsidR="000252C6" w:rsidRPr="00B305B6">
        <w:rPr>
          <w:color w:val="000000" w:themeColor="text1"/>
          <w:vertAlign w:val="superscript"/>
        </w:rPr>
        <w:t>4</w:t>
      </w:r>
    </w:p>
    <w:p w14:paraId="14C4C41C" w14:textId="3507017F" w:rsidR="000252C6" w:rsidRDefault="000252C6" w:rsidP="00FC6D79">
      <w:pPr>
        <w:spacing w:line="480" w:lineRule="auto"/>
        <w:rPr>
          <w:color w:val="000000" w:themeColor="text1"/>
          <w:vertAlign w:val="superscript"/>
        </w:rPr>
      </w:pPr>
    </w:p>
    <w:p w14:paraId="68D13635" w14:textId="2D190864" w:rsidR="00194BAF" w:rsidRPr="00194BAF" w:rsidRDefault="00194BAF" w:rsidP="00FC6D79">
      <w:pPr>
        <w:spacing w:line="480" w:lineRule="auto"/>
        <w:rPr>
          <w:b/>
          <w:color w:val="000000" w:themeColor="text1"/>
        </w:rPr>
      </w:pPr>
      <w:r w:rsidRPr="00194BAF">
        <w:rPr>
          <w:b/>
          <w:color w:val="000000" w:themeColor="text1"/>
        </w:rPr>
        <w:t xml:space="preserve">List of Author’s ORCID </w:t>
      </w:r>
      <w:proofErr w:type="spellStart"/>
      <w:r w:rsidRPr="00194BAF">
        <w:rPr>
          <w:b/>
          <w:color w:val="000000" w:themeColor="text1"/>
        </w:rPr>
        <w:t>iDs</w:t>
      </w:r>
      <w:proofErr w:type="spellEnd"/>
      <w:r>
        <w:rPr>
          <w:b/>
          <w:color w:val="000000" w:themeColor="text1"/>
        </w:rPr>
        <w:t>:</w:t>
      </w:r>
    </w:p>
    <w:p w14:paraId="14BDE8C6" w14:textId="784D3D7E" w:rsidR="0036557A" w:rsidRDefault="00194BAF" w:rsidP="00FC6D79">
      <w:pPr>
        <w:spacing w:line="480" w:lineRule="auto"/>
        <w:rPr>
          <w:color w:val="000000" w:themeColor="text1"/>
        </w:rPr>
      </w:pPr>
      <w:r>
        <w:rPr>
          <w:color w:val="000000" w:themeColor="text1"/>
        </w:rPr>
        <w:t>Kevin Bairos-Novak</w:t>
      </w:r>
      <w:r w:rsidR="0036557A" w:rsidRPr="00B305B6">
        <w:rPr>
          <w:color w:val="000000" w:themeColor="text1"/>
        </w:rPr>
        <w:t>: 0000-0002-0152-1452</w:t>
      </w:r>
    </w:p>
    <w:p w14:paraId="443AE38E" w14:textId="7DEC74AE" w:rsidR="00A31A67" w:rsidRDefault="00A31A67" w:rsidP="00FC6D79">
      <w:pPr>
        <w:spacing w:line="480" w:lineRule="auto"/>
        <w:rPr>
          <w:color w:val="000000" w:themeColor="text1"/>
        </w:rPr>
      </w:pPr>
      <w:r>
        <w:rPr>
          <w:color w:val="000000" w:themeColor="text1"/>
        </w:rPr>
        <w:t xml:space="preserve">Mia </w:t>
      </w:r>
      <w:proofErr w:type="spellStart"/>
      <w:r>
        <w:rPr>
          <w:color w:val="000000" w:themeColor="text1"/>
        </w:rPr>
        <w:t>Hoogenboom</w:t>
      </w:r>
      <w:proofErr w:type="spellEnd"/>
      <w:r>
        <w:rPr>
          <w:color w:val="000000" w:themeColor="text1"/>
        </w:rPr>
        <w:t xml:space="preserve">: </w:t>
      </w:r>
      <w:r w:rsidRPr="00A31A67">
        <w:rPr>
          <w:color w:val="000000" w:themeColor="text1"/>
        </w:rPr>
        <w:t>0000-0003-3709-6344</w:t>
      </w:r>
    </w:p>
    <w:p w14:paraId="6F5413A9" w14:textId="17FBC818" w:rsidR="00A31A67" w:rsidRPr="00B305B6" w:rsidRDefault="00A31A67" w:rsidP="00FC6D79">
      <w:pPr>
        <w:spacing w:line="480" w:lineRule="auto"/>
        <w:rPr>
          <w:color w:val="000000" w:themeColor="text1"/>
        </w:rPr>
      </w:pPr>
      <w:r>
        <w:rPr>
          <w:color w:val="000000" w:themeColor="text1"/>
        </w:rPr>
        <w:t>Sean Connolly</w:t>
      </w:r>
      <w:bookmarkStart w:id="3" w:name="_GoBack"/>
      <w:bookmarkEnd w:id="3"/>
      <w:r>
        <w:rPr>
          <w:color w:val="000000" w:themeColor="text1"/>
        </w:rPr>
        <w:t xml:space="preserve">: </w:t>
      </w:r>
      <w:r w:rsidRPr="00A31A67">
        <w:rPr>
          <w:color w:val="000000" w:themeColor="text1"/>
        </w:rPr>
        <w:t>0000-0003-1537-0859</w:t>
      </w:r>
    </w:p>
    <w:p w14:paraId="5E481031" w14:textId="77777777" w:rsidR="0036557A" w:rsidRPr="00B305B6" w:rsidRDefault="0036557A" w:rsidP="00FC6D79">
      <w:pPr>
        <w:spacing w:line="480" w:lineRule="auto"/>
        <w:rPr>
          <w:color w:val="000000" w:themeColor="text1"/>
        </w:rPr>
      </w:pPr>
    </w:p>
    <w:p w14:paraId="6F75C2F2" w14:textId="099937AC" w:rsidR="0036557A" w:rsidRPr="00B305B6" w:rsidRDefault="0036557A" w:rsidP="00FC6D79">
      <w:pPr>
        <w:spacing w:line="480" w:lineRule="auto"/>
        <w:rPr>
          <w:b/>
          <w:color w:val="000000" w:themeColor="text1"/>
        </w:rPr>
      </w:pPr>
      <w:r w:rsidRPr="00B305B6">
        <w:rPr>
          <w:b/>
          <w:color w:val="000000" w:themeColor="text1"/>
        </w:rPr>
        <w:t>Institutional Affiliations:</w:t>
      </w:r>
    </w:p>
    <w:p w14:paraId="39903183" w14:textId="174F9702" w:rsidR="000252C6" w:rsidRPr="00B305B6" w:rsidRDefault="0099550B" w:rsidP="00FC6D79">
      <w:pPr>
        <w:spacing w:line="480" w:lineRule="auto"/>
        <w:rPr>
          <w:color w:val="000000" w:themeColor="text1"/>
        </w:rPr>
      </w:pPr>
      <w:r w:rsidRPr="00B305B6">
        <w:rPr>
          <w:color w:val="000000" w:themeColor="text1"/>
          <w:vertAlign w:val="superscript"/>
        </w:rPr>
        <w:t>1</w:t>
      </w:r>
      <w:r w:rsidR="006B5A37" w:rsidRPr="00B305B6">
        <w:rPr>
          <w:color w:val="000000" w:themeColor="text1"/>
        </w:rPr>
        <w:t xml:space="preserve"> College of Science and Engineering and ARCCOE for Coral Reef Studies, </w:t>
      </w:r>
      <w:r w:rsidRPr="00B305B6">
        <w:rPr>
          <w:color w:val="000000" w:themeColor="text1"/>
        </w:rPr>
        <w:t>James Cook University, Townsville Queensland, Australia</w:t>
      </w:r>
    </w:p>
    <w:p w14:paraId="3CF975EB" w14:textId="1BB63E13" w:rsidR="0099550B" w:rsidRPr="00B305B6" w:rsidRDefault="000252C6" w:rsidP="00FC6D79">
      <w:pPr>
        <w:spacing w:line="480" w:lineRule="auto"/>
        <w:rPr>
          <w:color w:val="000000" w:themeColor="text1"/>
        </w:rPr>
      </w:pPr>
      <w:r w:rsidRPr="00B305B6">
        <w:rPr>
          <w:color w:val="000000" w:themeColor="text1"/>
          <w:vertAlign w:val="superscript"/>
        </w:rPr>
        <w:t xml:space="preserve">2 </w:t>
      </w:r>
      <w:r w:rsidRPr="00B305B6">
        <w:rPr>
          <w:color w:val="000000" w:themeColor="text1"/>
        </w:rPr>
        <w:t>Australian Institute of Marine Science, Australia</w:t>
      </w:r>
      <w:r w:rsidRPr="00B305B6">
        <w:rPr>
          <w:color w:val="000000" w:themeColor="text1"/>
        </w:rPr>
        <w:br/>
      </w:r>
      <w:r w:rsidRPr="00B305B6">
        <w:rPr>
          <w:color w:val="000000" w:themeColor="text1"/>
          <w:vertAlign w:val="superscript"/>
        </w:rPr>
        <w:t xml:space="preserve">3 </w:t>
      </w:r>
      <w:r w:rsidR="0006392C" w:rsidRPr="00B305B6">
        <w:rPr>
          <w:color w:val="000000" w:themeColor="text1"/>
        </w:rPr>
        <w:t xml:space="preserve">School of </w:t>
      </w:r>
      <w:proofErr w:type="spellStart"/>
      <w:r w:rsidR="0006392C" w:rsidRPr="00B305B6">
        <w:rPr>
          <w:color w:val="000000" w:themeColor="text1"/>
        </w:rPr>
        <w:t>BioSciences</w:t>
      </w:r>
      <w:proofErr w:type="spellEnd"/>
      <w:r w:rsidR="0006392C" w:rsidRPr="00B305B6">
        <w:rPr>
          <w:color w:val="000000" w:themeColor="text1"/>
        </w:rPr>
        <w:t>,</w:t>
      </w:r>
      <w:r w:rsidR="0006392C" w:rsidRPr="00B305B6">
        <w:rPr>
          <w:color w:val="000000" w:themeColor="text1"/>
          <w:vertAlign w:val="superscript"/>
        </w:rPr>
        <w:t xml:space="preserve"> </w:t>
      </w:r>
      <w:r w:rsidRPr="00B305B6">
        <w:rPr>
          <w:color w:val="000000" w:themeColor="text1"/>
        </w:rPr>
        <w:t>University of Melbourne, Australia</w:t>
      </w:r>
      <w:r w:rsidRPr="00B305B6">
        <w:rPr>
          <w:color w:val="000000" w:themeColor="text1"/>
        </w:rPr>
        <w:br/>
      </w:r>
      <w:r w:rsidRPr="00B305B6">
        <w:rPr>
          <w:color w:val="000000" w:themeColor="text1"/>
          <w:vertAlign w:val="superscript"/>
        </w:rPr>
        <w:t>4</w:t>
      </w:r>
      <w:r w:rsidR="005F0384">
        <w:rPr>
          <w:color w:val="000000" w:themeColor="text1"/>
        </w:rPr>
        <w:t xml:space="preserve"> </w:t>
      </w:r>
      <w:r w:rsidR="0099550B" w:rsidRPr="00B305B6">
        <w:rPr>
          <w:color w:val="000000" w:themeColor="text1"/>
        </w:rPr>
        <w:t>Smithsonian Tropical Research Institute, Panama</w:t>
      </w:r>
    </w:p>
    <w:p w14:paraId="4E9C03B0" w14:textId="0DA2199F" w:rsidR="000252C6" w:rsidRPr="00B305B6" w:rsidRDefault="000252C6" w:rsidP="00FC6D79">
      <w:pPr>
        <w:spacing w:line="480" w:lineRule="auto"/>
        <w:rPr>
          <w:b/>
          <w:color w:val="000000" w:themeColor="text1"/>
        </w:rPr>
      </w:pPr>
    </w:p>
    <w:p w14:paraId="1EBD98DE" w14:textId="379AA823" w:rsidR="0036557A" w:rsidRPr="00B305B6" w:rsidRDefault="00194BAF" w:rsidP="00FC6D79">
      <w:pPr>
        <w:spacing w:line="480" w:lineRule="auto"/>
        <w:rPr>
          <w:b/>
          <w:color w:val="000000" w:themeColor="text1"/>
        </w:rPr>
      </w:pPr>
      <w:r w:rsidRPr="00B305B6">
        <w:rPr>
          <w:color w:val="000000" w:themeColor="text1"/>
          <w:vertAlign w:val="superscript"/>
        </w:rPr>
        <w:t>*</w:t>
      </w:r>
      <w:r w:rsidR="0036557A" w:rsidRPr="00B305B6">
        <w:rPr>
          <w:b/>
          <w:color w:val="000000" w:themeColor="text1"/>
        </w:rPr>
        <w:t xml:space="preserve">Contact Information for Corresponding </w:t>
      </w:r>
      <w:proofErr w:type="spellStart"/>
      <w:r w:rsidR="0036557A" w:rsidRPr="00B305B6">
        <w:rPr>
          <w:b/>
          <w:color w:val="000000" w:themeColor="text1"/>
        </w:rPr>
        <w:t>Author</w:t>
      </w:r>
    </w:p>
    <w:p w14:paraId="4091FAAF" w14:textId="0D78A16C" w:rsidR="0036557A" w:rsidRPr="00B305B6" w:rsidRDefault="0036557A" w:rsidP="00FC6D79">
      <w:pPr>
        <w:spacing w:line="480" w:lineRule="auto"/>
        <w:rPr>
          <w:color w:val="000000" w:themeColor="text1"/>
        </w:rPr>
      </w:pPr>
      <w:r w:rsidRPr="00B305B6">
        <w:rPr>
          <w:color w:val="000000" w:themeColor="text1"/>
        </w:rPr>
        <w:t>Phone: (+61)</w:t>
      </w:r>
      <w:proofErr w:type="spellEnd"/>
      <w:r w:rsidRPr="00B305B6">
        <w:rPr>
          <w:color w:val="000000" w:themeColor="text1"/>
        </w:rPr>
        <w:t xml:space="preserve"> 1800 246 446</w:t>
      </w:r>
    </w:p>
    <w:p w14:paraId="05BA01FC" w14:textId="318708ED" w:rsidR="005D5A21" w:rsidRPr="00B305B6" w:rsidRDefault="0036557A" w:rsidP="00FC6D79">
      <w:pPr>
        <w:spacing w:line="480" w:lineRule="auto"/>
        <w:rPr>
          <w:color w:val="000000" w:themeColor="text1"/>
        </w:rPr>
      </w:pPr>
      <w:r w:rsidRPr="00B305B6">
        <w:rPr>
          <w:color w:val="000000" w:themeColor="text1"/>
        </w:rPr>
        <w:t>Email: kevin.bairosnovak@my.jcu.edu.au</w:t>
      </w:r>
    </w:p>
    <w:p w14:paraId="068C8CDF" w14:textId="77777777" w:rsidR="00B5327A" w:rsidRPr="00B305B6" w:rsidRDefault="00B5327A" w:rsidP="00FC6D79">
      <w:pPr>
        <w:spacing w:line="480" w:lineRule="auto"/>
        <w:rPr>
          <w:b/>
          <w:color w:val="000000" w:themeColor="text1"/>
        </w:rPr>
      </w:pPr>
      <w:r w:rsidRPr="00B305B6">
        <w:rPr>
          <w:b/>
          <w:color w:val="000000" w:themeColor="text1"/>
        </w:rPr>
        <w:br w:type="page"/>
      </w:r>
    </w:p>
    <w:p w14:paraId="0BEE3A51" w14:textId="22112386" w:rsidR="008E3EE6" w:rsidRPr="00B305B6" w:rsidRDefault="008E3EE6" w:rsidP="00FC6D79">
      <w:pPr>
        <w:spacing w:line="480" w:lineRule="auto"/>
        <w:rPr>
          <w:b/>
          <w:color w:val="000000" w:themeColor="text1"/>
        </w:rPr>
      </w:pPr>
      <w:r w:rsidRPr="00B305B6">
        <w:rPr>
          <w:b/>
          <w:color w:val="000000" w:themeColor="text1"/>
        </w:rPr>
        <w:lastRenderedPageBreak/>
        <w:t>Abstract</w:t>
      </w:r>
    </w:p>
    <w:p w14:paraId="5A9E5102" w14:textId="0ED18711" w:rsidR="001E2D02" w:rsidRPr="00B305B6" w:rsidRDefault="008E3EE6" w:rsidP="00FC6D79">
      <w:pPr>
        <w:spacing w:line="480" w:lineRule="auto"/>
        <w:ind w:firstLine="720"/>
        <w:rPr>
          <w:color w:val="000000" w:themeColor="text1"/>
          <w:lang w:val="en-US"/>
        </w:rPr>
      </w:pPr>
      <w:r w:rsidRPr="00B305B6">
        <w:rPr>
          <w:color w:val="000000" w:themeColor="text1"/>
          <w:lang w:val="en-US"/>
        </w:rPr>
        <w:t xml:space="preserve">Anthropogenic climate change </w:t>
      </w:r>
      <w:r w:rsidR="003C37CA" w:rsidRPr="00B305B6">
        <w:rPr>
          <w:color w:val="000000" w:themeColor="text1"/>
          <w:lang w:val="en-US"/>
        </w:rPr>
        <w:t xml:space="preserve">is </w:t>
      </w:r>
      <w:r w:rsidRPr="00B305B6">
        <w:rPr>
          <w:color w:val="000000" w:themeColor="text1"/>
          <w:lang w:val="en-US"/>
        </w:rPr>
        <w:t xml:space="preserve">a rapidly intensifying </w:t>
      </w:r>
      <w:r w:rsidR="00BB26F3" w:rsidRPr="00B305B6">
        <w:rPr>
          <w:color w:val="000000" w:themeColor="text1"/>
          <w:lang w:val="en-US"/>
        </w:rPr>
        <w:t xml:space="preserve">selection </w:t>
      </w:r>
      <w:r w:rsidRPr="00B305B6">
        <w:rPr>
          <w:color w:val="000000" w:themeColor="text1"/>
          <w:lang w:val="en-US"/>
        </w:rPr>
        <w:t xml:space="preserve">pressure </w:t>
      </w:r>
      <w:r w:rsidR="00E530AD" w:rsidRPr="00B305B6">
        <w:rPr>
          <w:color w:val="000000" w:themeColor="text1"/>
          <w:lang w:val="en-US"/>
        </w:rPr>
        <w:t>on</w:t>
      </w:r>
      <w:r w:rsidR="00D522FC" w:rsidRPr="00B305B6">
        <w:rPr>
          <w:color w:val="000000" w:themeColor="text1"/>
          <w:lang w:val="en-US"/>
        </w:rPr>
        <w:t xml:space="preserve"> </w:t>
      </w:r>
      <w:r w:rsidR="00BB26F3" w:rsidRPr="00B305B6">
        <w:rPr>
          <w:color w:val="000000" w:themeColor="text1"/>
          <w:lang w:val="en-US"/>
        </w:rPr>
        <w:t>biodiversity</w:t>
      </w:r>
      <w:r w:rsidR="0032085B" w:rsidRPr="00B305B6">
        <w:rPr>
          <w:color w:val="000000" w:themeColor="text1"/>
          <w:lang w:val="en-US"/>
        </w:rPr>
        <w:t xml:space="preserve"> across the globe and, particularly, on </w:t>
      </w:r>
      <w:r w:rsidR="00D522FC" w:rsidRPr="00B305B6">
        <w:rPr>
          <w:color w:val="000000" w:themeColor="text1"/>
          <w:lang w:val="en-US"/>
        </w:rPr>
        <w:t>the world</w:t>
      </w:r>
      <w:r w:rsidR="00E530AD" w:rsidRPr="00B305B6">
        <w:rPr>
          <w:color w:val="000000" w:themeColor="text1"/>
          <w:lang w:val="en-US"/>
        </w:rPr>
        <w:t>’</w:t>
      </w:r>
      <w:r w:rsidR="003D135C" w:rsidRPr="00B305B6">
        <w:rPr>
          <w:color w:val="000000" w:themeColor="text1"/>
          <w:lang w:val="en-US"/>
        </w:rPr>
        <w:t>s</w:t>
      </w:r>
      <w:r w:rsidR="00D522FC" w:rsidRPr="00B305B6">
        <w:rPr>
          <w:color w:val="000000" w:themeColor="text1"/>
          <w:lang w:val="en-US"/>
        </w:rPr>
        <w:t xml:space="preserve"> coral reefs</w:t>
      </w:r>
      <w:r w:rsidR="0032085B" w:rsidRPr="00B305B6">
        <w:rPr>
          <w:color w:val="000000" w:themeColor="text1"/>
          <w:lang w:val="en-US"/>
        </w:rPr>
        <w:t xml:space="preserve">. </w:t>
      </w:r>
      <w:r w:rsidR="003C37CA" w:rsidRPr="00B305B6">
        <w:rPr>
          <w:color w:val="000000" w:themeColor="text1"/>
          <w:lang w:val="en-US"/>
        </w:rPr>
        <w:t>The rate of a</w:t>
      </w:r>
      <w:r w:rsidR="00E21E17" w:rsidRPr="00B305B6">
        <w:rPr>
          <w:color w:val="000000" w:themeColor="text1"/>
          <w:lang w:val="en-US"/>
        </w:rPr>
        <w:t>daptation</w:t>
      </w:r>
      <w:r w:rsidR="007F69FE" w:rsidRPr="00B305B6">
        <w:rPr>
          <w:color w:val="000000" w:themeColor="text1"/>
          <w:lang w:val="en-US"/>
        </w:rPr>
        <w:t xml:space="preserve"> </w:t>
      </w:r>
      <w:r w:rsidR="0032085B" w:rsidRPr="00B305B6">
        <w:rPr>
          <w:color w:val="000000" w:themeColor="text1"/>
          <w:lang w:val="en-US"/>
        </w:rPr>
        <w:t xml:space="preserve">to climate change is </w:t>
      </w:r>
      <w:r w:rsidR="00FB5EFF" w:rsidRPr="00B305B6">
        <w:rPr>
          <w:color w:val="000000" w:themeColor="text1"/>
          <w:lang w:val="en-US"/>
        </w:rPr>
        <w:t xml:space="preserve">proportional to </w:t>
      </w:r>
      <w:r w:rsidR="007F69FE" w:rsidRPr="00B305B6">
        <w:rPr>
          <w:color w:val="000000" w:themeColor="text1"/>
          <w:lang w:val="en-US"/>
        </w:rPr>
        <w:t>the</w:t>
      </w:r>
      <w:r w:rsidR="00FB5EFF" w:rsidRPr="00B305B6">
        <w:rPr>
          <w:color w:val="000000" w:themeColor="text1"/>
          <w:lang w:val="en-US"/>
        </w:rPr>
        <w:t xml:space="preserve"> </w:t>
      </w:r>
      <w:r w:rsidR="0032085B" w:rsidRPr="00B305B6">
        <w:rPr>
          <w:color w:val="000000" w:themeColor="text1"/>
          <w:lang w:val="en-US"/>
        </w:rPr>
        <w:t xml:space="preserve">amount of </w:t>
      </w:r>
      <w:r w:rsidR="00B228EA" w:rsidRPr="00B305B6">
        <w:rPr>
          <w:color w:val="000000" w:themeColor="text1"/>
          <w:lang w:val="en-US"/>
        </w:rPr>
        <w:t xml:space="preserve">phenotypic variation that </w:t>
      </w:r>
      <w:r w:rsidR="0032085B" w:rsidRPr="00B305B6">
        <w:rPr>
          <w:color w:val="000000" w:themeColor="text1"/>
          <w:lang w:val="en-US"/>
        </w:rPr>
        <w:t xml:space="preserve">can </w:t>
      </w:r>
      <w:r w:rsidR="00CE576D" w:rsidRPr="00B305B6">
        <w:rPr>
          <w:color w:val="000000" w:themeColor="text1"/>
          <w:lang w:val="en-US"/>
        </w:rPr>
        <w:t xml:space="preserve">be inherited </w:t>
      </w:r>
      <w:r w:rsidR="0032085B" w:rsidRPr="00B305B6">
        <w:rPr>
          <w:color w:val="000000" w:themeColor="text1"/>
          <w:lang w:val="en-US"/>
        </w:rPr>
        <w:t xml:space="preserve">by </w:t>
      </w:r>
      <w:r w:rsidR="00CE576D" w:rsidRPr="00B305B6">
        <w:rPr>
          <w:color w:val="000000" w:themeColor="text1"/>
          <w:lang w:val="en-US"/>
        </w:rPr>
        <w:t>subsequent generations</w:t>
      </w:r>
      <w:r w:rsidR="0032085B" w:rsidRPr="00B305B6">
        <w:rPr>
          <w:color w:val="000000" w:themeColor="text1"/>
          <w:lang w:val="en-US"/>
        </w:rPr>
        <w:t xml:space="preserve"> (i.e., narrow-sense heritability, </w:t>
      </w:r>
      <w:r w:rsidR="0032085B" w:rsidRPr="00B305B6">
        <w:rPr>
          <w:i/>
          <w:color w:val="000000" w:themeColor="text1"/>
          <w:lang w:val="en-US"/>
        </w:rPr>
        <w:t>h</w:t>
      </w:r>
      <w:r w:rsidR="0032085B" w:rsidRPr="00B305B6">
        <w:rPr>
          <w:i/>
          <w:color w:val="000000" w:themeColor="text1"/>
          <w:vertAlign w:val="superscript"/>
          <w:lang w:val="en-US"/>
        </w:rPr>
        <w:t>2</w:t>
      </w:r>
      <w:r w:rsidR="0032085B" w:rsidRPr="00B305B6">
        <w:rPr>
          <w:color w:val="000000" w:themeColor="text1"/>
          <w:lang w:val="en-US"/>
        </w:rPr>
        <w:t>)</w:t>
      </w:r>
      <w:r w:rsidR="00B228EA" w:rsidRPr="00B305B6">
        <w:rPr>
          <w:color w:val="000000" w:themeColor="text1"/>
          <w:lang w:val="en-US"/>
        </w:rPr>
        <w:t>.</w:t>
      </w:r>
      <w:r w:rsidR="00AB554B" w:rsidRPr="00B305B6">
        <w:rPr>
          <w:color w:val="000000" w:themeColor="text1"/>
          <w:lang w:val="en-US"/>
        </w:rPr>
        <w:t xml:space="preserve"> Thus,</w:t>
      </w:r>
      <w:r w:rsidR="00E21E17" w:rsidRPr="00B305B6">
        <w:rPr>
          <w:color w:val="000000" w:themeColor="text1"/>
          <w:lang w:val="en-US"/>
        </w:rPr>
        <w:t xml:space="preserve"> </w:t>
      </w:r>
      <w:r w:rsidR="00AB554B" w:rsidRPr="00B305B6">
        <w:rPr>
          <w:color w:val="000000" w:themeColor="text1"/>
          <w:lang w:val="en-US"/>
        </w:rPr>
        <w:t xml:space="preserve">traits that have higher heritability (e.g., </w:t>
      </w:r>
      <w:r w:rsidR="00AB554B" w:rsidRPr="00B305B6">
        <w:rPr>
          <w:i/>
          <w:color w:val="000000" w:themeColor="text1"/>
          <w:lang w:val="en-US"/>
        </w:rPr>
        <w:t>h</w:t>
      </w:r>
      <w:r w:rsidR="00AB554B" w:rsidRPr="00B305B6">
        <w:rPr>
          <w:i/>
          <w:color w:val="000000" w:themeColor="text1"/>
          <w:vertAlign w:val="superscript"/>
          <w:lang w:val="en-US"/>
        </w:rPr>
        <w:t>2</w:t>
      </w:r>
      <w:r w:rsidR="00AB554B" w:rsidRPr="00B305B6">
        <w:rPr>
          <w:color w:val="000000" w:themeColor="text1"/>
          <w:lang w:val="en-US"/>
        </w:rPr>
        <w:t xml:space="preserve"> &gt; 0.5) </w:t>
      </w:r>
      <w:r w:rsidR="00E21E17" w:rsidRPr="00B305B6">
        <w:rPr>
          <w:color w:val="000000" w:themeColor="text1"/>
          <w:lang w:val="en-US"/>
        </w:rPr>
        <w:t>are likely to</w:t>
      </w:r>
      <w:r w:rsidR="00AB554B" w:rsidRPr="00B305B6">
        <w:rPr>
          <w:color w:val="000000" w:themeColor="text1"/>
          <w:lang w:val="en-US"/>
        </w:rPr>
        <w:t xml:space="preserve"> adapt to future conditions </w:t>
      </w:r>
      <w:r w:rsidR="00BD485B" w:rsidRPr="00B305B6">
        <w:rPr>
          <w:color w:val="000000" w:themeColor="text1"/>
          <w:lang w:val="en-US"/>
        </w:rPr>
        <w:t xml:space="preserve">faster than traits with lower heritability (e.g., </w:t>
      </w:r>
      <w:r w:rsidR="00BD485B" w:rsidRPr="00B305B6">
        <w:rPr>
          <w:i/>
          <w:color w:val="000000" w:themeColor="text1"/>
          <w:lang w:val="en-US"/>
        </w:rPr>
        <w:t>h</w:t>
      </w:r>
      <w:r w:rsidR="00BD485B" w:rsidRPr="00B305B6">
        <w:rPr>
          <w:i/>
          <w:color w:val="000000" w:themeColor="text1"/>
          <w:vertAlign w:val="superscript"/>
          <w:lang w:val="en-US"/>
        </w:rPr>
        <w:t>2</w:t>
      </w:r>
      <w:r w:rsidR="00BD485B" w:rsidRPr="00B305B6">
        <w:rPr>
          <w:color w:val="000000" w:themeColor="text1"/>
          <w:lang w:val="en-US"/>
        </w:rPr>
        <w:t xml:space="preserve"> &lt; 0.1)</w:t>
      </w:r>
      <w:r w:rsidR="00477CF4" w:rsidRPr="00B305B6">
        <w:rPr>
          <w:color w:val="000000" w:themeColor="text1"/>
          <w:lang w:val="en-US"/>
        </w:rPr>
        <w:t>.</w:t>
      </w:r>
      <w:r w:rsidR="00E93B6A" w:rsidRPr="00B305B6">
        <w:rPr>
          <w:color w:val="000000" w:themeColor="text1"/>
          <w:lang w:val="en-US"/>
        </w:rPr>
        <w:t xml:space="preserve"> </w:t>
      </w:r>
      <w:r w:rsidR="003C025F" w:rsidRPr="00B305B6">
        <w:rPr>
          <w:color w:val="000000" w:themeColor="text1"/>
          <w:lang w:val="en-US"/>
        </w:rPr>
        <w:t xml:space="preserve">Here, we </w:t>
      </w:r>
      <w:r w:rsidR="00070311" w:rsidRPr="00B305B6">
        <w:rPr>
          <w:color w:val="000000" w:themeColor="text1"/>
          <w:lang w:val="en-US"/>
        </w:rPr>
        <w:t>synthesize</w:t>
      </w:r>
      <w:r w:rsidR="003C025F" w:rsidRPr="00B305B6">
        <w:rPr>
          <w:color w:val="000000" w:themeColor="text1"/>
          <w:lang w:val="en-US"/>
        </w:rPr>
        <w:t xml:space="preserve"> </w:t>
      </w:r>
      <w:r w:rsidR="00793A10" w:rsidRPr="00B305B6">
        <w:rPr>
          <w:color w:val="000000" w:themeColor="text1"/>
          <w:lang w:val="en-US"/>
        </w:rPr>
        <w:t>9</w:t>
      </w:r>
      <w:r w:rsidR="004961AE">
        <w:rPr>
          <w:color w:val="000000" w:themeColor="text1"/>
          <w:lang w:val="en-US"/>
        </w:rPr>
        <w:t>5</w:t>
      </w:r>
      <w:r w:rsidR="003C025F" w:rsidRPr="00B305B6">
        <w:rPr>
          <w:color w:val="000000" w:themeColor="text1"/>
          <w:lang w:val="en-US"/>
        </w:rPr>
        <w:t xml:space="preserve"> heritability estimates </w:t>
      </w:r>
      <w:r w:rsidR="00070311" w:rsidRPr="00B305B6">
        <w:rPr>
          <w:color w:val="000000" w:themeColor="text1"/>
          <w:lang w:val="en-US"/>
        </w:rPr>
        <w:t>across 19 species of</w:t>
      </w:r>
      <w:r w:rsidR="003C025F" w:rsidRPr="00B305B6">
        <w:rPr>
          <w:color w:val="000000" w:themeColor="text1"/>
          <w:lang w:val="en-US"/>
        </w:rPr>
        <w:t xml:space="preserve"> reef-building corals</w:t>
      </w:r>
      <w:r w:rsidR="00070311" w:rsidRPr="00B305B6">
        <w:rPr>
          <w:color w:val="000000" w:themeColor="text1"/>
          <w:lang w:val="en-US"/>
        </w:rPr>
        <w:t xml:space="preserve">. </w:t>
      </w:r>
      <w:r w:rsidR="005422B8" w:rsidRPr="00B305B6">
        <w:rPr>
          <w:color w:val="000000" w:themeColor="text1"/>
          <w:lang w:val="en-US"/>
        </w:rPr>
        <w:t>Our meta-analysis reveals low</w:t>
      </w:r>
      <w:r w:rsidR="007313E5" w:rsidRPr="00B305B6">
        <w:rPr>
          <w:color w:val="000000" w:themeColor="text1"/>
          <w:lang w:val="en-US"/>
        </w:rPr>
        <w:t xml:space="preserve"> </w:t>
      </w:r>
      <w:r w:rsidR="005422B8" w:rsidRPr="00B305B6">
        <w:rPr>
          <w:color w:val="000000" w:themeColor="text1"/>
          <w:lang w:val="en-US"/>
        </w:rPr>
        <w:t>heritability</w:t>
      </w:r>
      <w:r w:rsidR="007313E5" w:rsidRPr="00B305B6">
        <w:rPr>
          <w:color w:val="000000" w:themeColor="text1"/>
          <w:lang w:val="en-US"/>
        </w:rPr>
        <w:t xml:space="preserve">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lt; 0.25)</w:t>
      </w:r>
      <w:r w:rsidR="005422B8" w:rsidRPr="00B305B6">
        <w:rPr>
          <w:color w:val="000000" w:themeColor="text1"/>
          <w:lang w:val="en-US"/>
        </w:rPr>
        <w:t xml:space="preserve"> of gene expression</w:t>
      </w:r>
      <w:r w:rsidR="007313E5" w:rsidRPr="00B305B6">
        <w:rPr>
          <w:color w:val="000000" w:themeColor="text1"/>
          <w:lang w:val="en-US"/>
        </w:rPr>
        <w:t xml:space="preserve"> </w:t>
      </w:r>
      <w:r w:rsidR="003C37CA" w:rsidRPr="00B305B6">
        <w:rPr>
          <w:color w:val="000000" w:themeColor="text1"/>
          <w:lang w:val="en-US"/>
        </w:rPr>
        <w:t>metrics</w:t>
      </w:r>
      <w:r w:rsidR="005422B8" w:rsidRPr="00B305B6">
        <w:rPr>
          <w:color w:val="000000" w:themeColor="text1"/>
          <w:lang w:val="en-US"/>
        </w:rPr>
        <w:t xml:space="preserve">, </w:t>
      </w:r>
      <w:r w:rsidR="007313E5" w:rsidRPr="00B305B6">
        <w:rPr>
          <w:color w:val="000000" w:themeColor="text1"/>
          <w:lang w:val="en-US"/>
        </w:rPr>
        <w:t>intermediate heritability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 0.25–0.50) of photochemistry, growth, and bleaching, and high heritability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gt; 0.50) for </w:t>
      </w:r>
      <w:r w:rsidR="003C37CA" w:rsidRPr="00B305B6">
        <w:rPr>
          <w:color w:val="000000" w:themeColor="text1"/>
          <w:lang w:val="en-US"/>
        </w:rPr>
        <w:t xml:space="preserve">metrics </w:t>
      </w:r>
      <w:r w:rsidR="007313E5" w:rsidRPr="00B305B6">
        <w:rPr>
          <w:color w:val="000000" w:themeColor="text1"/>
          <w:lang w:val="en-US"/>
        </w:rPr>
        <w:t>related to survival and immune responses.</w:t>
      </w:r>
      <w:r w:rsidR="006A5B3E">
        <w:rPr>
          <w:color w:val="000000" w:themeColor="text1"/>
          <w:lang w:val="en-US"/>
        </w:rPr>
        <w:t xml:space="preserve"> </w:t>
      </w:r>
      <w:r w:rsidR="006A5B3E" w:rsidRPr="00B305B6">
        <w:rPr>
          <w:color w:val="000000" w:themeColor="text1"/>
          <w:lang w:val="en-US"/>
        </w:rPr>
        <w:t>Some of these values are higher than typically observed in other taxa, such as survival and growth, while others were more comparable, such as gene expression and photochemistry.</w:t>
      </w:r>
      <w:r w:rsidR="00751660" w:rsidRPr="00B305B6">
        <w:rPr>
          <w:color w:val="000000" w:themeColor="text1"/>
          <w:lang w:val="en-US"/>
        </w:rPr>
        <w:t xml:space="preserve"> </w:t>
      </w:r>
      <w:r w:rsidR="00063A6F" w:rsidRPr="00B305B6">
        <w:rPr>
          <w:color w:val="000000" w:themeColor="text1"/>
          <w:lang w:val="en-US"/>
        </w:rPr>
        <w:t xml:space="preserve">There was no detectable effect of temperature on heritability, but narrow-sense heritability estimates were generally lower than broad-sense estimates, indicative of significant </w:t>
      </w:r>
      <w:r w:rsidR="0019263F" w:rsidRPr="00B305B6">
        <w:rPr>
          <w:color w:val="000000" w:themeColor="text1"/>
          <w:lang w:val="en-US"/>
        </w:rPr>
        <w:t>non-</w:t>
      </w:r>
      <w:r w:rsidR="00063A6F" w:rsidRPr="00B305B6">
        <w:rPr>
          <w:color w:val="000000" w:themeColor="text1"/>
          <w:lang w:val="en-US"/>
        </w:rPr>
        <w:t>additive genetic variation across traits. T</w:t>
      </w:r>
      <w:r w:rsidR="00B475A6" w:rsidRPr="00B305B6">
        <w:rPr>
          <w:color w:val="000000" w:themeColor="text1"/>
          <w:lang w:val="en-US"/>
        </w:rPr>
        <w:t xml:space="preserve">rait heritability </w:t>
      </w:r>
      <w:r w:rsidR="00063A6F" w:rsidRPr="00B305B6">
        <w:rPr>
          <w:color w:val="000000" w:themeColor="text1"/>
          <w:lang w:val="en-US"/>
        </w:rPr>
        <w:t xml:space="preserve">also </w:t>
      </w:r>
      <w:r w:rsidR="00B475A6" w:rsidRPr="00B305B6">
        <w:rPr>
          <w:color w:val="000000" w:themeColor="text1"/>
          <w:lang w:val="en-US"/>
        </w:rPr>
        <w:t>var</w:t>
      </w:r>
      <w:r w:rsidR="00063A6F" w:rsidRPr="00B305B6">
        <w:rPr>
          <w:color w:val="000000" w:themeColor="text1"/>
          <w:lang w:val="en-US"/>
        </w:rPr>
        <w:t>ied</w:t>
      </w:r>
      <w:r w:rsidR="00B475A6" w:rsidRPr="00B305B6">
        <w:rPr>
          <w:color w:val="000000" w:themeColor="text1"/>
          <w:lang w:val="en-US"/>
        </w:rPr>
        <w:t xml:space="preserve"> </w:t>
      </w:r>
      <w:r w:rsidR="00DD5669" w:rsidRPr="00B305B6">
        <w:rPr>
          <w:color w:val="000000" w:themeColor="text1"/>
          <w:lang w:val="en-US"/>
        </w:rPr>
        <w:t xml:space="preserve">depending on </w:t>
      </w:r>
      <w:r w:rsidR="004E5DA6" w:rsidRPr="00B305B6">
        <w:rPr>
          <w:color w:val="000000" w:themeColor="text1"/>
          <w:lang w:val="en-US"/>
        </w:rPr>
        <w:t>coral</w:t>
      </w:r>
      <w:r w:rsidR="00320FE5" w:rsidRPr="00B305B6">
        <w:rPr>
          <w:color w:val="000000" w:themeColor="text1"/>
          <w:lang w:val="en-US"/>
        </w:rPr>
        <w:t xml:space="preserve"> life stage</w:t>
      </w:r>
      <w:r w:rsidR="003C37CA" w:rsidRPr="00B305B6">
        <w:rPr>
          <w:color w:val="000000" w:themeColor="text1"/>
          <w:lang w:val="en-US"/>
        </w:rPr>
        <w:t xml:space="preserve">, with </w:t>
      </w:r>
      <w:r w:rsidR="004E5DA6" w:rsidRPr="00B305B6">
        <w:rPr>
          <w:color w:val="000000" w:themeColor="text1"/>
          <w:lang w:val="en-US"/>
        </w:rPr>
        <w:t xml:space="preserve">bleaching and growth </w:t>
      </w:r>
      <w:r w:rsidR="00EF0D6E" w:rsidRPr="00B305B6">
        <w:rPr>
          <w:color w:val="000000" w:themeColor="text1"/>
          <w:lang w:val="en-US"/>
        </w:rPr>
        <w:t>in juveniles</w:t>
      </w:r>
      <w:r w:rsidR="00F70D1A" w:rsidRPr="00B305B6">
        <w:rPr>
          <w:color w:val="000000" w:themeColor="text1"/>
          <w:lang w:val="en-US"/>
        </w:rPr>
        <w:t xml:space="preserve"> generally </w:t>
      </w:r>
      <w:r w:rsidR="003C37CA" w:rsidRPr="00B305B6">
        <w:rPr>
          <w:color w:val="000000" w:themeColor="text1"/>
          <w:lang w:val="en-US"/>
        </w:rPr>
        <w:t xml:space="preserve">having </w:t>
      </w:r>
      <w:r w:rsidR="00F70D1A" w:rsidRPr="00B305B6">
        <w:rPr>
          <w:color w:val="000000" w:themeColor="text1"/>
          <w:lang w:val="en-US"/>
        </w:rPr>
        <w:t xml:space="preserve">lower heritability compared to </w:t>
      </w:r>
      <w:r w:rsidR="004E5DA6" w:rsidRPr="00B305B6">
        <w:rPr>
          <w:color w:val="000000" w:themeColor="text1"/>
          <w:lang w:val="en-US"/>
        </w:rPr>
        <w:t>bleaching and growth in</w:t>
      </w:r>
      <w:r w:rsidR="00EF0D6E" w:rsidRPr="00B305B6">
        <w:rPr>
          <w:color w:val="000000" w:themeColor="text1"/>
          <w:lang w:val="en-US"/>
        </w:rPr>
        <w:t xml:space="preserve"> </w:t>
      </w:r>
      <w:r w:rsidR="00F70D1A" w:rsidRPr="00B305B6">
        <w:rPr>
          <w:color w:val="000000" w:themeColor="text1"/>
          <w:lang w:val="en-US"/>
        </w:rPr>
        <w:t xml:space="preserve">larvae </w:t>
      </w:r>
      <w:r w:rsidR="004E5DA6" w:rsidRPr="00B305B6">
        <w:rPr>
          <w:color w:val="000000" w:themeColor="text1"/>
          <w:lang w:val="en-US"/>
        </w:rPr>
        <w:t>and</w:t>
      </w:r>
      <w:r w:rsidR="00BB26F3" w:rsidRPr="00B305B6">
        <w:rPr>
          <w:color w:val="000000" w:themeColor="text1"/>
          <w:lang w:val="en-US"/>
        </w:rPr>
        <w:t xml:space="preserve"> </w:t>
      </w:r>
      <w:r w:rsidR="00F70D1A" w:rsidRPr="00B305B6">
        <w:rPr>
          <w:color w:val="000000" w:themeColor="text1"/>
          <w:lang w:val="en-US"/>
        </w:rPr>
        <w:t xml:space="preserve">adults. These differences may be the result of previous </w:t>
      </w:r>
      <w:r w:rsidR="007313E5" w:rsidRPr="00B305B6">
        <w:rPr>
          <w:color w:val="000000" w:themeColor="text1"/>
          <w:lang w:val="en-US"/>
        </w:rPr>
        <w:t xml:space="preserve">stabilizing selection </w:t>
      </w:r>
      <w:r w:rsidR="00F70D1A" w:rsidRPr="00B305B6">
        <w:rPr>
          <w:color w:val="000000" w:themeColor="text1"/>
          <w:lang w:val="en-US"/>
        </w:rPr>
        <w:t>on</w:t>
      </w:r>
      <w:r w:rsidR="007313E5" w:rsidRPr="00B305B6">
        <w:rPr>
          <w:color w:val="000000" w:themeColor="text1"/>
          <w:lang w:val="en-US"/>
        </w:rPr>
        <w:t xml:space="preserve"> juvenile</w:t>
      </w:r>
      <w:r w:rsidR="00F70D1A" w:rsidRPr="00B305B6">
        <w:rPr>
          <w:color w:val="000000" w:themeColor="text1"/>
          <w:lang w:val="en-US"/>
        </w:rPr>
        <w:t>s</w:t>
      </w:r>
      <w:r w:rsidR="00CC610D" w:rsidRPr="00B305B6">
        <w:rPr>
          <w:color w:val="000000" w:themeColor="text1"/>
          <w:lang w:val="en-US"/>
        </w:rPr>
        <w:t xml:space="preserve"> or may be due to constrained evolution resulting from genetic trade-offs</w:t>
      </w:r>
      <w:r w:rsidR="0019263F" w:rsidRPr="00B305B6">
        <w:rPr>
          <w:color w:val="000000" w:themeColor="text1"/>
          <w:lang w:val="en-US"/>
        </w:rPr>
        <w:t xml:space="preserve"> or genetic </w:t>
      </w:r>
      <w:r w:rsidR="00CC610D" w:rsidRPr="00B305B6">
        <w:rPr>
          <w:color w:val="000000" w:themeColor="text1"/>
          <w:lang w:val="en-US"/>
        </w:rPr>
        <w:t>correlations between growth and thermotolerance.</w:t>
      </w:r>
      <w:r w:rsidR="004E5DA6" w:rsidRPr="00B305B6">
        <w:rPr>
          <w:color w:val="000000" w:themeColor="text1"/>
          <w:lang w:val="en-US"/>
        </w:rPr>
        <w:t xml:space="preserve"> </w:t>
      </w:r>
      <w:r w:rsidR="0019263F" w:rsidRPr="00B305B6">
        <w:rPr>
          <w:color w:val="000000" w:themeColor="text1"/>
          <w:lang w:val="en-US"/>
        </w:rPr>
        <w:t>While we find no evidence that heritability decreases under temperature stress</w:t>
      </w:r>
      <w:r w:rsidR="0004317E" w:rsidRPr="00B305B6">
        <w:rPr>
          <w:color w:val="000000" w:themeColor="text1"/>
          <w:lang w:val="en-US"/>
        </w:rPr>
        <w:t>,</w:t>
      </w:r>
      <w:r w:rsidR="0019263F" w:rsidRPr="00B305B6">
        <w:rPr>
          <w:color w:val="000000" w:themeColor="text1"/>
          <w:lang w:val="en-US"/>
        </w:rPr>
        <w:t xml:space="preserve"> explicit tests of the heritability of</w:t>
      </w:r>
      <w:r w:rsidR="006753BF" w:rsidRPr="00B305B6">
        <w:rPr>
          <w:color w:val="000000" w:themeColor="text1"/>
          <w:lang w:val="en-US"/>
        </w:rPr>
        <w:t xml:space="preserve"> </w:t>
      </w:r>
      <w:r w:rsidR="00CC610D" w:rsidRPr="00B305B6">
        <w:rPr>
          <w:color w:val="000000" w:themeColor="text1"/>
          <w:lang w:val="en-US"/>
        </w:rPr>
        <w:t>thermal tolerance</w:t>
      </w:r>
      <w:r w:rsidR="0019263F" w:rsidRPr="00B305B6">
        <w:rPr>
          <w:color w:val="000000" w:themeColor="text1"/>
          <w:lang w:val="en-US"/>
        </w:rPr>
        <w:t xml:space="preserve"> itself</w:t>
      </w:r>
      <w:r w:rsidR="0004317E" w:rsidRPr="00B305B6">
        <w:rPr>
          <w:color w:val="000000" w:themeColor="text1"/>
          <w:lang w:val="en-US"/>
        </w:rPr>
        <w:t xml:space="preserve"> –</w:t>
      </w:r>
      <w:r w:rsidR="00CC610D" w:rsidRPr="00B305B6">
        <w:rPr>
          <w:color w:val="000000" w:themeColor="text1"/>
          <w:lang w:val="en-US"/>
        </w:rPr>
        <w:t xml:space="preserve"> such as </w:t>
      </w:r>
      <w:r w:rsidR="006753BF" w:rsidRPr="00B305B6">
        <w:rPr>
          <w:color w:val="000000" w:themeColor="text1"/>
          <w:lang w:val="en-US"/>
        </w:rPr>
        <w:t xml:space="preserve">coral </w:t>
      </w:r>
      <w:r w:rsidR="004E5DA6" w:rsidRPr="00B305B6">
        <w:rPr>
          <w:color w:val="000000" w:themeColor="text1"/>
          <w:lang w:val="en-US"/>
        </w:rPr>
        <w:t>thermal reaction norm</w:t>
      </w:r>
      <w:r w:rsidR="00CC610D" w:rsidRPr="00B305B6">
        <w:rPr>
          <w:color w:val="000000" w:themeColor="text1"/>
          <w:lang w:val="en-US"/>
        </w:rPr>
        <w:t xml:space="preserve"> shape</w:t>
      </w:r>
      <w:r w:rsidR="0004317E" w:rsidRPr="00B305B6">
        <w:rPr>
          <w:color w:val="000000" w:themeColor="text1"/>
          <w:lang w:val="en-US"/>
        </w:rPr>
        <w:t xml:space="preserve"> –</w:t>
      </w:r>
      <w:r w:rsidR="00CC610D" w:rsidRPr="00B305B6">
        <w:rPr>
          <w:color w:val="000000" w:themeColor="text1"/>
          <w:lang w:val="en-US"/>
        </w:rPr>
        <w:t xml:space="preserve"> are lacking</w:t>
      </w:r>
      <w:r w:rsidR="004E5DA6" w:rsidRPr="00B305B6">
        <w:rPr>
          <w:color w:val="000000" w:themeColor="text1"/>
          <w:lang w:val="en-US"/>
        </w:rPr>
        <w:t xml:space="preserve">. </w:t>
      </w:r>
      <w:r w:rsidR="0019263F" w:rsidRPr="00B305B6">
        <w:rPr>
          <w:color w:val="000000" w:themeColor="text1"/>
          <w:lang w:val="en-US"/>
        </w:rPr>
        <w:t>Nevertheless,</w:t>
      </w:r>
      <w:r w:rsidR="0004317E" w:rsidRPr="00B305B6">
        <w:rPr>
          <w:color w:val="000000" w:themeColor="text1"/>
          <w:lang w:val="en-US"/>
        </w:rPr>
        <w:t xml:space="preserve"> </w:t>
      </w:r>
      <w:r w:rsidR="004E5DA6" w:rsidRPr="00B305B6">
        <w:rPr>
          <w:color w:val="000000" w:themeColor="text1"/>
          <w:lang w:val="en-US"/>
        </w:rPr>
        <w:t>o</w:t>
      </w:r>
      <w:r w:rsidR="00F70D1A" w:rsidRPr="00B305B6">
        <w:rPr>
          <w:color w:val="000000" w:themeColor="text1"/>
          <w:lang w:val="en-US"/>
        </w:rPr>
        <w:t>ur</w:t>
      </w:r>
      <w:r w:rsidR="00864CDE" w:rsidRPr="00B305B6">
        <w:rPr>
          <w:color w:val="000000" w:themeColor="text1"/>
          <w:lang w:val="en-US"/>
        </w:rPr>
        <w:t xml:space="preserve"> </w:t>
      </w:r>
      <w:r w:rsidR="001D4AF3" w:rsidRPr="00B305B6">
        <w:rPr>
          <w:color w:val="000000" w:themeColor="text1"/>
          <w:lang w:val="en-US"/>
        </w:rPr>
        <w:t>findings</w:t>
      </w:r>
      <w:r w:rsidR="0004317E" w:rsidRPr="00B305B6">
        <w:rPr>
          <w:color w:val="000000" w:themeColor="text1"/>
          <w:lang w:val="en-US"/>
        </w:rPr>
        <w:t xml:space="preserve"> overall</w:t>
      </w:r>
      <w:r w:rsidR="001D4AF3" w:rsidRPr="00B305B6">
        <w:rPr>
          <w:color w:val="000000" w:themeColor="text1"/>
          <w:lang w:val="en-US"/>
        </w:rPr>
        <w:t xml:space="preserve"> </w:t>
      </w:r>
      <w:r w:rsidR="00CC610D" w:rsidRPr="00B305B6">
        <w:rPr>
          <w:color w:val="000000" w:themeColor="text1"/>
          <w:lang w:val="en-US"/>
        </w:rPr>
        <w:t xml:space="preserve">reveal </w:t>
      </w:r>
      <w:r w:rsidR="001D4AF3" w:rsidRPr="00B305B6">
        <w:rPr>
          <w:color w:val="000000" w:themeColor="text1"/>
          <w:lang w:val="en-US"/>
        </w:rPr>
        <w:t>high</w:t>
      </w:r>
      <w:r w:rsidR="00AF64BB" w:rsidRPr="00B305B6">
        <w:rPr>
          <w:color w:val="000000" w:themeColor="text1"/>
          <w:lang w:val="en-US"/>
        </w:rPr>
        <w:t xml:space="preserve"> </w:t>
      </w:r>
      <w:r w:rsidR="001D4AF3" w:rsidRPr="00B305B6">
        <w:rPr>
          <w:color w:val="000000" w:themeColor="text1"/>
          <w:lang w:val="en-US"/>
        </w:rPr>
        <w:t>trait heritability for</w:t>
      </w:r>
      <w:r w:rsidR="00CC610D" w:rsidRPr="00B305B6">
        <w:rPr>
          <w:color w:val="000000" w:themeColor="text1"/>
          <w:lang w:val="en-US"/>
        </w:rPr>
        <w:t xml:space="preserve"> the majority of</w:t>
      </w:r>
      <w:r w:rsidR="001D4AF3" w:rsidRPr="00B305B6">
        <w:rPr>
          <w:color w:val="000000" w:themeColor="text1"/>
          <w:lang w:val="en-US"/>
        </w:rPr>
        <w:t xml:space="preserve"> coral</w:t>
      </w:r>
      <w:r w:rsidR="00CC610D" w:rsidRPr="00B305B6">
        <w:rPr>
          <w:color w:val="000000" w:themeColor="text1"/>
          <w:lang w:val="en-US"/>
        </w:rPr>
        <w:t xml:space="preserve"> traits, </w:t>
      </w:r>
      <w:r w:rsidR="001D4AF3" w:rsidRPr="00B305B6">
        <w:rPr>
          <w:color w:val="000000" w:themeColor="text1"/>
          <w:lang w:val="en-US"/>
        </w:rPr>
        <w:t>suggest</w:t>
      </w:r>
      <w:r w:rsidR="00CC610D" w:rsidRPr="00B305B6">
        <w:rPr>
          <w:color w:val="000000" w:themeColor="text1"/>
          <w:lang w:val="en-US"/>
        </w:rPr>
        <w:t>ing</w:t>
      </w:r>
      <w:r w:rsidR="001D4AF3" w:rsidRPr="00B305B6">
        <w:rPr>
          <w:color w:val="000000" w:themeColor="text1"/>
          <w:lang w:val="en-US"/>
        </w:rPr>
        <w:t xml:space="preserve"> corals </w:t>
      </w:r>
      <w:r w:rsidR="00BB26F3" w:rsidRPr="00B305B6">
        <w:rPr>
          <w:color w:val="000000" w:themeColor="text1"/>
          <w:lang w:val="en-US"/>
        </w:rPr>
        <w:t xml:space="preserve">may </w:t>
      </w:r>
      <w:r w:rsidR="001D4AF3" w:rsidRPr="00B305B6">
        <w:rPr>
          <w:color w:val="000000" w:themeColor="text1"/>
          <w:lang w:val="en-US"/>
        </w:rPr>
        <w:t xml:space="preserve">have a </w:t>
      </w:r>
      <w:r w:rsidR="00CC610D" w:rsidRPr="00B305B6">
        <w:rPr>
          <w:color w:val="000000" w:themeColor="text1"/>
          <w:lang w:val="en-US"/>
        </w:rPr>
        <w:t xml:space="preserve">greater </w:t>
      </w:r>
      <w:r w:rsidR="001D4AF3" w:rsidRPr="00B305B6">
        <w:rPr>
          <w:color w:val="000000" w:themeColor="text1"/>
          <w:lang w:val="en-US"/>
        </w:rPr>
        <w:t xml:space="preserve">potential to adapt to climate change than has been assumed in recent evolutionary models. </w:t>
      </w:r>
    </w:p>
    <w:p w14:paraId="3C5F22CD" w14:textId="77777777" w:rsidR="00695B5C" w:rsidRPr="00B305B6" w:rsidRDefault="00695B5C" w:rsidP="00FC6D79">
      <w:pPr>
        <w:spacing w:line="480" w:lineRule="auto"/>
        <w:rPr>
          <w:color w:val="000000" w:themeColor="text1"/>
          <w:lang w:val="en-US"/>
        </w:rPr>
      </w:pPr>
    </w:p>
    <w:p w14:paraId="0BC6F615" w14:textId="42C58DD4" w:rsidR="00026AC9" w:rsidRPr="00B305B6" w:rsidRDefault="007714EE" w:rsidP="00FC6D79">
      <w:pPr>
        <w:spacing w:line="480" w:lineRule="auto"/>
        <w:rPr>
          <w:color w:val="000000" w:themeColor="text1"/>
          <w:lang w:val="en-US"/>
        </w:rPr>
      </w:pPr>
      <w:r w:rsidRPr="00B305B6">
        <w:rPr>
          <w:b/>
          <w:color w:val="000000" w:themeColor="text1"/>
          <w:lang w:val="en-US"/>
        </w:rPr>
        <w:lastRenderedPageBreak/>
        <w:t xml:space="preserve">Keywords: </w:t>
      </w:r>
      <w:r w:rsidR="00705435" w:rsidRPr="00B305B6">
        <w:rPr>
          <w:color w:val="000000" w:themeColor="text1"/>
          <w:lang w:val="en-US"/>
        </w:rPr>
        <w:t xml:space="preserve">adaptation, animal model, Breeder’s equation, </w:t>
      </w:r>
      <w:r w:rsidR="00471A63" w:rsidRPr="00B305B6">
        <w:rPr>
          <w:color w:val="000000" w:themeColor="text1"/>
          <w:lang w:val="en-US"/>
        </w:rPr>
        <w:t>climate change,</w:t>
      </w:r>
      <w:r w:rsidR="00695B5C" w:rsidRPr="00B305B6">
        <w:rPr>
          <w:color w:val="000000" w:themeColor="text1"/>
          <w:lang w:val="en-US"/>
        </w:rPr>
        <w:t xml:space="preserve"> </w:t>
      </w:r>
      <w:r w:rsidR="005C2F0E" w:rsidRPr="00B305B6">
        <w:rPr>
          <w:color w:val="000000" w:themeColor="text1"/>
          <w:lang w:val="en-US"/>
        </w:rPr>
        <w:t>evolution</w:t>
      </w:r>
      <w:r w:rsidR="00705435" w:rsidRPr="00B305B6">
        <w:rPr>
          <w:color w:val="000000" w:themeColor="text1"/>
          <w:lang w:val="en-US"/>
        </w:rPr>
        <w:t xml:space="preserve">, </w:t>
      </w:r>
      <w:r w:rsidR="000F594A" w:rsidRPr="00B305B6">
        <w:rPr>
          <w:color w:val="000000" w:themeColor="text1"/>
          <w:lang w:val="en-US"/>
        </w:rPr>
        <w:t xml:space="preserve">natural </w:t>
      </w:r>
      <w:r w:rsidR="00471A63" w:rsidRPr="00B305B6">
        <w:rPr>
          <w:color w:val="000000" w:themeColor="text1"/>
          <w:lang w:val="en-US"/>
        </w:rPr>
        <w:t>selection</w:t>
      </w:r>
      <w:r w:rsidR="00705435" w:rsidRPr="00B305B6">
        <w:rPr>
          <w:color w:val="000000" w:themeColor="text1"/>
          <w:lang w:val="en-US"/>
        </w:rPr>
        <w:t xml:space="preserve">, </w:t>
      </w:r>
      <w:proofErr w:type="spellStart"/>
      <w:r w:rsidR="00705435" w:rsidRPr="00B305B6">
        <w:rPr>
          <w:color w:val="000000" w:themeColor="text1"/>
          <w:lang w:val="en-US"/>
        </w:rPr>
        <w:t>Scleractinia</w:t>
      </w:r>
      <w:proofErr w:type="spellEnd"/>
      <w:r w:rsidR="00705435" w:rsidRPr="00B305B6">
        <w:rPr>
          <w:color w:val="000000" w:themeColor="text1"/>
          <w:lang w:val="en-US"/>
        </w:rPr>
        <w:t>, thermal tolerance</w:t>
      </w:r>
      <w:bookmarkEnd w:id="0"/>
      <w:r w:rsidR="00026AC9" w:rsidRPr="00B305B6">
        <w:rPr>
          <w:color w:val="000000" w:themeColor="text1"/>
        </w:rPr>
        <w:br w:type="page"/>
      </w:r>
    </w:p>
    <w:p w14:paraId="6E1B2691" w14:textId="65D3DCB5" w:rsidR="00D47A96" w:rsidRPr="00B305B6" w:rsidRDefault="003D135C" w:rsidP="00FC6D79">
      <w:pPr>
        <w:pStyle w:val="Heading3"/>
        <w:spacing w:line="480" w:lineRule="auto"/>
        <w:rPr>
          <w:color w:val="000000" w:themeColor="text1"/>
        </w:rPr>
      </w:pPr>
      <w:r w:rsidRPr="00B305B6">
        <w:rPr>
          <w:color w:val="000000" w:themeColor="text1"/>
        </w:rPr>
        <w:lastRenderedPageBreak/>
        <w:t>Introduction</w:t>
      </w:r>
    </w:p>
    <w:p w14:paraId="210713A6" w14:textId="6B9B3F27" w:rsidR="00B26FDF" w:rsidRPr="00B305B6" w:rsidRDefault="003D135C" w:rsidP="00FC6D79">
      <w:pPr>
        <w:spacing w:line="480" w:lineRule="auto"/>
        <w:ind w:firstLine="720"/>
        <w:rPr>
          <w:color w:val="000000" w:themeColor="text1"/>
        </w:rPr>
      </w:pPr>
      <w:r w:rsidRPr="00B305B6">
        <w:rPr>
          <w:color w:val="000000" w:themeColor="text1"/>
        </w:rPr>
        <w:t xml:space="preserve">Anthropogenic climate change is </w:t>
      </w:r>
      <w:r w:rsidR="00793A10" w:rsidRPr="00B305B6">
        <w:rPr>
          <w:color w:val="000000" w:themeColor="text1"/>
        </w:rPr>
        <w:t>one of the greatest selective pressures on organisms worldwide</w:t>
      </w:r>
      <w:r w:rsidR="009157ED" w:rsidRPr="00B305B6">
        <w:rPr>
          <w:color w:val="000000" w:themeColor="text1"/>
        </w:rPr>
        <w:t xml:space="preserve"> </w:t>
      </w:r>
      <w:r w:rsidRPr="00B305B6">
        <w:rPr>
          <w:color w:val="000000" w:themeColor="text1"/>
        </w:rPr>
        <w:t xml:space="preserve">(Davis et al. 2005; Hughes et al. 2018b; Nolan et al. 2018). To avoid extinction, species </w:t>
      </w:r>
      <w:r w:rsidR="009157ED" w:rsidRPr="00B305B6">
        <w:rPr>
          <w:color w:val="000000" w:themeColor="text1"/>
        </w:rPr>
        <w:t>need</w:t>
      </w:r>
      <w:r w:rsidRPr="00B305B6">
        <w:rPr>
          <w:color w:val="000000" w:themeColor="text1"/>
        </w:rPr>
        <w:t xml:space="preserve"> to </w:t>
      </w:r>
      <w:r w:rsidR="0024251C" w:rsidRPr="00B305B6">
        <w:rPr>
          <w:color w:val="000000" w:themeColor="text1"/>
        </w:rPr>
        <w:t xml:space="preserve">either </w:t>
      </w:r>
      <w:r w:rsidR="009157ED" w:rsidRPr="00B305B6">
        <w:rPr>
          <w:color w:val="000000" w:themeColor="text1"/>
        </w:rPr>
        <w:t xml:space="preserve">acclimatize, </w:t>
      </w:r>
      <w:r w:rsidR="0024251C" w:rsidRPr="00B305B6">
        <w:rPr>
          <w:color w:val="000000" w:themeColor="text1"/>
        </w:rPr>
        <w:t>move</w:t>
      </w:r>
      <w:r w:rsidRPr="00B305B6">
        <w:rPr>
          <w:color w:val="000000" w:themeColor="text1"/>
        </w:rPr>
        <w:t xml:space="preserve"> to new habitats, or adapt to new conditions (Davis et al. 2005; Jump and </w:t>
      </w:r>
      <w:proofErr w:type="spellStart"/>
      <w:r w:rsidRPr="00B305B6">
        <w:rPr>
          <w:color w:val="000000" w:themeColor="text1"/>
        </w:rPr>
        <w:t>Peñuelas</w:t>
      </w:r>
      <w:proofErr w:type="spellEnd"/>
      <w:r w:rsidRPr="00B305B6">
        <w:rPr>
          <w:color w:val="000000" w:themeColor="text1"/>
        </w:rPr>
        <w:t xml:space="preserve"> 2005; </w:t>
      </w:r>
      <w:proofErr w:type="spellStart"/>
      <w:r w:rsidRPr="00B305B6">
        <w:rPr>
          <w:color w:val="000000" w:themeColor="text1"/>
        </w:rPr>
        <w:t>Gienapp</w:t>
      </w:r>
      <w:proofErr w:type="spellEnd"/>
      <w:r w:rsidRPr="00B305B6">
        <w:rPr>
          <w:color w:val="000000" w:themeColor="text1"/>
        </w:rPr>
        <w:t xml:space="preserve"> et al. 2008)</w:t>
      </w:r>
      <w:r w:rsidR="009157ED" w:rsidRPr="00B305B6">
        <w:rPr>
          <w:color w:val="000000" w:themeColor="text1"/>
        </w:rPr>
        <w:t xml:space="preserve">. </w:t>
      </w:r>
      <w:r w:rsidR="00793A10" w:rsidRPr="00B305B6">
        <w:rPr>
          <w:color w:val="000000" w:themeColor="text1"/>
        </w:rPr>
        <w:t>A</w:t>
      </w:r>
      <w:r w:rsidR="000E2158" w:rsidRPr="00B305B6">
        <w:rPr>
          <w:color w:val="000000" w:themeColor="text1"/>
        </w:rPr>
        <w:t>cclimat</w:t>
      </w:r>
      <w:r w:rsidR="00483BB9" w:rsidRPr="00B305B6">
        <w:rPr>
          <w:color w:val="000000" w:themeColor="text1"/>
        </w:rPr>
        <w:t>iz</w:t>
      </w:r>
      <w:r w:rsidR="002013CB" w:rsidRPr="00B305B6">
        <w:rPr>
          <w:color w:val="000000" w:themeColor="text1"/>
        </w:rPr>
        <w:t>at</w:t>
      </w:r>
      <w:r w:rsidR="000E2158" w:rsidRPr="00B305B6">
        <w:rPr>
          <w:color w:val="000000" w:themeColor="text1"/>
        </w:rPr>
        <w:t>ion</w:t>
      </w:r>
      <w:r w:rsidR="00793A10" w:rsidRPr="00B305B6">
        <w:rPr>
          <w:color w:val="000000" w:themeColor="text1"/>
        </w:rPr>
        <w:t xml:space="preserve"> on its own</w:t>
      </w:r>
      <w:r w:rsidR="000E2158" w:rsidRPr="00B305B6">
        <w:rPr>
          <w:color w:val="000000" w:themeColor="text1"/>
        </w:rPr>
        <w:t xml:space="preserve"> may</w:t>
      </w:r>
      <w:r w:rsidR="00A052FC" w:rsidRPr="00B305B6">
        <w:rPr>
          <w:color w:val="000000" w:themeColor="text1"/>
        </w:rPr>
        <w:t xml:space="preserve"> initially</w:t>
      </w:r>
      <w:r w:rsidR="000E2158" w:rsidRPr="00B305B6">
        <w:rPr>
          <w:color w:val="000000" w:themeColor="text1"/>
        </w:rPr>
        <w:t xml:space="preserve"> increase </w:t>
      </w:r>
      <w:r w:rsidR="00350A75" w:rsidRPr="00B305B6">
        <w:rPr>
          <w:color w:val="000000" w:themeColor="text1"/>
        </w:rPr>
        <w:t xml:space="preserve">the duration of time that a </w:t>
      </w:r>
      <w:r w:rsidR="00A052FC" w:rsidRPr="00B305B6">
        <w:rPr>
          <w:color w:val="000000" w:themeColor="text1"/>
        </w:rPr>
        <w:t xml:space="preserve">population </w:t>
      </w:r>
      <w:r w:rsidR="00350A75" w:rsidRPr="00B305B6">
        <w:rPr>
          <w:color w:val="000000" w:themeColor="text1"/>
        </w:rPr>
        <w:t>can persist in an altered environment</w:t>
      </w:r>
      <w:r w:rsidR="00056E54" w:rsidRPr="00B305B6">
        <w:rPr>
          <w:color w:val="000000" w:themeColor="text1"/>
        </w:rPr>
        <w:t xml:space="preserve">, but </w:t>
      </w:r>
      <w:r w:rsidR="00A052FC" w:rsidRPr="00B305B6">
        <w:rPr>
          <w:color w:val="000000" w:themeColor="text1"/>
        </w:rPr>
        <w:t xml:space="preserve">is </w:t>
      </w:r>
      <w:r w:rsidR="00B475A6" w:rsidRPr="00B305B6">
        <w:rPr>
          <w:color w:val="000000" w:themeColor="text1"/>
        </w:rPr>
        <w:t xml:space="preserve">bounded by physiological thresholds that </w:t>
      </w:r>
      <w:r w:rsidR="00A052FC" w:rsidRPr="00B305B6">
        <w:rPr>
          <w:color w:val="000000" w:themeColor="text1"/>
        </w:rPr>
        <w:t>limit</w:t>
      </w:r>
      <w:r w:rsidR="00B475A6" w:rsidRPr="00B305B6">
        <w:rPr>
          <w:color w:val="000000" w:themeColor="text1"/>
        </w:rPr>
        <w:t xml:space="preserve"> tolerance of </w:t>
      </w:r>
      <w:r w:rsidR="004A2087" w:rsidRPr="00B305B6">
        <w:rPr>
          <w:color w:val="000000" w:themeColor="text1"/>
        </w:rPr>
        <w:t>long-term environmental change</w:t>
      </w:r>
      <w:r w:rsidR="00B475A6" w:rsidRPr="00B305B6">
        <w:rPr>
          <w:color w:val="000000" w:themeColor="text1"/>
        </w:rPr>
        <w:t>,</w:t>
      </w:r>
      <w:r w:rsidR="004A2087" w:rsidRPr="00B305B6">
        <w:rPr>
          <w:color w:val="000000" w:themeColor="text1"/>
        </w:rPr>
        <w:t xml:space="preserve"> and for populations living close to their extremes already</w:t>
      </w:r>
      <w:r w:rsidR="000E2158" w:rsidRPr="00B305B6">
        <w:rPr>
          <w:color w:val="000000" w:themeColor="text1"/>
        </w:rPr>
        <w:t xml:space="preserve"> </w:t>
      </w:r>
      <w:r w:rsidR="000E2158" w:rsidRPr="00B305B6">
        <w:rPr>
          <w:color w:val="000000" w:themeColor="text1"/>
        </w:rPr>
        <w:fldChar w:fldCharType="begin" w:fldLock="1"/>
      </w:r>
      <w:r w:rsidR="008445A6" w:rsidRPr="00B305B6">
        <w:rPr>
          <w:color w:val="000000" w:themeColor="text1"/>
        </w:rPr>
        <w:instrText>ADDIN CSL_CITATION {"citationItems":[{"id":"ITEM-1","itemData":{"DOI":"10.1111/gcb.13427","ISBN":"2150-7511 (Electronic)","ISSN":"13652486","PMID":"25698835","abstract":"See, stats, and : https : / / www . researchgate . net / publication / 305280167 Evolutionary of plasticity Article DOI : 10 . 1111 / gcb . 13427 CITATIONS 0 READS 140 2 : Some : Dams - ecological Launching Lise University 18 SEE Julian . Olden University 280 , 865 SEE All . The . All - text and , letting . Abstract Understanding the extent to which phylogenetic constraints and adaptive evolutionary forces help define the physio - logical sensitivity of species is critical for anticipating climate - related impacts in aquatic environments . Yet , whether upper thermal tolerance and plasticity are shaped by common evolutionary and environmental mechanisms remains to be tested . Based on a systematic literature review , we investigated this question in 82 freshwater fish species (27 families) representing 829 experiments for which data existed on upper thermal limits and it was possible to estimate plasticity using upper thermal tolerance reaction norms . Our findings indicated that there are strong phylogenetic signals in both thermal tolerances and acclimation capacity , although it is weaker in the latter . We found that upper thermal tolerances are correlated with the temperatures experienced by species across their range , likely because of spatially autocorrelated processes in which closely related species share similar selection pressures and limited dis - persal from ancestral environments . No association with species thermal habitat was found for acclimation capacity . Instead , species with the lowest physiological plasticity also displayed the highest thermal tolerances , reflecting to some extent an evolutionary trade - off between these two traits . Although our study demonstrates that macroecologi - cal climatic niche features measured from species distributions are likely to provide a good approximation of fresh - water fish sensitivity to climate change , disentangling the mechanisms underlying both acute and chronic heat tolerances may help to refine predictions regarding climate change - related range shifts and extinctions .","author":[{"dropping-particle":"","family":"Comte","given":"Lise","non-dropping-particle":"","parse-names":false,"suffix":""},{"dropping-particle":"","family":"Olden","given":"Julian D.","non-dropping-particle":"","parse-names":false,"suffix":""}],"container-title":"Global Change Biology","id":"ITEM-1","issue":"2","issued":{"date-parts":[["2017"]]},"page":"728-736","title":"Evolutionary and environmental determinants of freshwater fish thermal tolerance and plasticity","type":"article-journal","volume":"23"},"uris":["http://www.mendeley.com/documents/?uuid=db8690b5-e2f6-4c92-a348-b8318b7e18dc"]},{"id":"ITEM-2","itemData":{"DOI":"10.1111/gcb.14811","author":[{"dropping-particle":"","family":"Sasaki","given":"Matthew C","non-dropping-particle":"","parse-names":false,"suffix":""},{"dropping-particle":"","family":"Dam","given":"Hans G","non-dropping-particle":"","parse-names":false,"suffix":""}],"id":"ITEM-2","issue":"August","issued":{"date-parts":[["2019"]]},"page":"4147-4164","title":"Integrating patterns of thermal tolerance and phenotypic plasticity with population genetics to improve understanding of vulnerability to warming in a widespread copepod","type":"article-journal"},"uris":["http://www.mendeley.com/documents/?uuid=2dd7811a-ee46-46a8-995c-3ac62f16a654"]},{"id":"ITEM-3","itemData":{"DOI":"10.1111/1365-2435.12687","author":[{"dropping-particle":"","family":"Heerwaarden","given":"Belinda","non-dropping-particle":"van","parse-names":false,"suffix":""},{"dropping-particle":"","family":"Kellermann","given":"Vanessa","non-dropping-particle":"","parse-names":false,"suffix":""},{"dropping-particle":"","family":"Sgr","given":"Carla M","non-dropping-particle":"","parse-names":false,"suffix":""}],"container-title":"Functional Ecology","id":"ITEM-3","issued":{"date-parts":[["2016"]]},"page":"1947-1956","title":"Limited scope for plasticity to increase upper thermal limits","type":"article-journal","volume":"30"},"uris":["http://www.mendeley.com/documents/?uuid=abf7799b-2a2a-4ab6-9c90-fc74976b6561"]}],"mendeley":{"formattedCitation":"(van Heerwaarden et al. 2016; Comte and Olden 2017; Sasaki and Dam 2019)","plainTextFormattedCitation":"(van Heerwaarden et al. 2016; Comte and Olden 2017; Sasaki and Dam 2019)","previouslyFormattedCitation":"(van Heerwaarden et al. 2016; Comte and Olden 2017; Sasaki and Dam 2019)"},"properties":{"noteIndex":0},"schema":"https://github.com/citation-style-language/schema/raw/master/csl-citation.json"}</w:instrText>
      </w:r>
      <w:r w:rsidR="000E2158" w:rsidRPr="00B305B6">
        <w:rPr>
          <w:color w:val="000000" w:themeColor="text1"/>
        </w:rPr>
        <w:fldChar w:fldCharType="separate"/>
      </w:r>
      <w:r w:rsidR="008445A6" w:rsidRPr="00B305B6">
        <w:rPr>
          <w:noProof/>
          <w:color w:val="000000" w:themeColor="text1"/>
        </w:rPr>
        <w:t>(van Heerwaarden et al. 2016; Comte and Olden 2017; Sasaki and Dam 2019)</w:t>
      </w:r>
      <w:r w:rsidR="000E2158" w:rsidRPr="00B305B6">
        <w:rPr>
          <w:color w:val="000000" w:themeColor="text1"/>
        </w:rPr>
        <w:fldChar w:fldCharType="end"/>
      </w:r>
      <w:r w:rsidR="000E2158" w:rsidRPr="00B305B6">
        <w:rPr>
          <w:color w:val="000000" w:themeColor="text1"/>
        </w:rPr>
        <w:t xml:space="preserve">. </w:t>
      </w:r>
      <w:r w:rsidR="00056E54" w:rsidRPr="00B305B6">
        <w:rPr>
          <w:color w:val="000000" w:themeColor="text1"/>
        </w:rPr>
        <w:t xml:space="preserve">Migration to new environments is similarly limited </w:t>
      </w:r>
      <w:r w:rsidR="009157ED" w:rsidRPr="00B305B6">
        <w:rPr>
          <w:color w:val="000000" w:themeColor="text1"/>
        </w:rPr>
        <w:fldChar w:fldCharType="begin" w:fldLock="1"/>
      </w:r>
      <w:r w:rsidR="003C1C20">
        <w:rPr>
          <w:color w:val="000000" w:themeColor="text1"/>
        </w:rPr>
        <w:instrText>ADDIN CSL_CITATION {"citationItems":[{"id":"ITEM-1","itemData":{"DOI":"10.1111/j.1461-0248.2005.00796.x","ISBN":"1461-023X","ISSN":"1461023X","PMID":"231224600012","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308acb8f-9041-4f47-bd3f-ddbd87f8778a"]},{"id":"ITEM-2","itemData":{"DOI":"10.1073/pnas.1116791109","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09bd767c-a584-4611-b3ba-a490080c82a2"]},{"id":"ITEM-3","itemData":{"DOI":"10.1111/eva.12840","ISSN":"17524571","abstract":"Standing genetic variation represents a genetic load on population fitness but can also support a rapid response to short-term environmental change, and the greatest potential source of such standing genetic variation typically exists among locally adapted populations living along an environmental gradient. Here, we develop a spatially explicit simulation model to quantify the contribution of existing genetic variation arising from migration–mutation–selection–drift balance to time to extinction under environmental change. Simulations reveal that local adaptation across a species range associated with an underlying environmental gradient could extend time to extinction by nearly threefold irrespective of the rate of environmental change. The potential for preadapted alleles to increase the rate of adaptation changes the relative importance of established extinction risk factors; in particular, it reduced the importance of the breadth of environmental tolerance and it increased the relative importance of fecundity. Although migration of preadapted alleles generally increased persistence time, it decreased it at rates of environmental change close to the critical rate of change by creating a population bottleneck, which ultimately limited the rate at which de novo mutations could arise. An analysis of the extinction dynamics further revealed that one consequence of gene flow is the potential to maximize population growth rate in at least part of the species range, which is likely to have consequences for forecasting the consequences of ecological interactions. Our study shows that predictions of persistence time change fundamentally when existing local adaptations are explicitly taken into account, underscoring the need to preserve and manage genetic diversity.","author":[{"dropping-particle":"","family":"Walters","given":"Richard J.","non-dropping-particle":"","parse-names":false,"suffix":""},{"dropping-particle":"","family":"Berger","given":"David","non-dropping-particle":"","parse-names":false,"suffix":""}],"container-title":"Evolutionary Applications","id":"ITEM-3","issue":"7","issued":{"date-parts":[["2019"]]},"page":"1487-1502","title":"Implications of existing local (mal)adaptations for ecological forecasting under environmental change","type":"article-journal","volume":"12"},"uris":["http://www.mendeley.com/documents/?uuid=3eca79f8-c25e-44d5-b445-009eaed9b67d"]}],"mendeley":{"formattedCitation":"(Jump and Peñuelas 2005; Schloss et al. 2012; Walters and Berger 2019)","plainTextFormattedCitation":"(Jump and Peñuelas 2005; Schloss et al. 2012; Walters and Berger 2019)","previouslyFormattedCitation":"(Jump and Peñuelas 2005; Schloss et al. 2012; Walters and Berger 2019)"},"properties":{"noteIndex":0},"schema":"https://github.com/citation-style-language/schema/raw/master/csl-citation.json"}</w:instrText>
      </w:r>
      <w:r w:rsidR="009157ED" w:rsidRPr="00B305B6">
        <w:rPr>
          <w:color w:val="000000" w:themeColor="text1"/>
        </w:rPr>
        <w:fldChar w:fldCharType="separate"/>
      </w:r>
      <w:r w:rsidR="00C71C23" w:rsidRPr="00B305B6">
        <w:rPr>
          <w:noProof/>
          <w:color w:val="000000" w:themeColor="text1"/>
        </w:rPr>
        <w:t>(Jump and Peñuelas 2005; Schloss et al. 2012; Walters and Berger 2019)</w:t>
      </w:r>
      <w:r w:rsidR="009157ED" w:rsidRPr="00B305B6">
        <w:rPr>
          <w:color w:val="000000" w:themeColor="text1"/>
        </w:rPr>
        <w:fldChar w:fldCharType="end"/>
      </w:r>
      <w:r w:rsidR="005C7E97" w:rsidRPr="00B305B6">
        <w:rPr>
          <w:color w:val="000000" w:themeColor="text1"/>
        </w:rPr>
        <w:t>, especially for predominantly sessile organisms</w:t>
      </w:r>
      <w:r w:rsidR="00B475A6" w:rsidRPr="00B305B6">
        <w:rPr>
          <w:color w:val="000000" w:themeColor="text1"/>
        </w:rPr>
        <w:t xml:space="preserve"> for which range extension depends upon long-distance dispersal of offspring</w:t>
      </w:r>
      <w:r w:rsidR="00206156" w:rsidRPr="00B305B6">
        <w:rPr>
          <w:color w:val="000000" w:themeColor="text1"/>
        </w:rPr>
        <w:t xml:space="preserve"> </w:t>
      </w:r>
      <w:r w:rsidR="008B4038" w:rsidRPr="00B305B6">
        <w:rPr>
          <w:color w:val="000000" w:themeColor="text1"/>
        </w:rPr>
        <w:fldChar w:fldCharType="begin" w:fldLock="1"/>
      </w:r>
      <w:r w:rsidR="00A70C35" w:rsidRPr="00B305B6">
        <w:rPr>
          <w:color w:val="000000" w:themeColor="text1"/>
        </w:rPr>
        <w:instrText>ADDIN CSL_CITATION {"citationItems":[{"id":"ITEM-1","itemData":{"author":[{"dropping-particle":"","family":"Hughes","given":"TP","non-dropping-particle":"","parse-names":false,"suffix":""},{"dropping-particle":"","family":"Baird","given":"AH","non-dropping-particle":"","parse-names":false,"suffix":""},{"dropping-particle":"","family":"Bellwood","given":"DR","non-dropping-particle":"","parse-names":false,"suffix":""},{"dropping-particle":"","family":"Card","given":"M","non-dropping-particle":"","parse-names":false,"suffix":""},{"dropping-particle":"","family":"Connolly","given":"SR","non-dropping-particle":"","parse-names":false,"suffix":""},{"dropping-particle":"","family":"Folke","given":"C","non-dropping-particle":"","parse-names":false,"suffix":""},{"dropping-particle":"","family":"Grosberg","given":"R","non-dropping-particle":"","parse-names":false,"suffix":""},{"dropping-particle":"","family":"Hoegh-Guldberg","given":"O","non-dropping-particle":"","parse-names":false,"suffix":""},{"dropping-particle":"","family":"Jackson","given":"J B C","non-dropping-particle":"","parse-names":false,"suffix":""},{"dropping-particle":"","family":"Kleypas","given":"J","non-dropping-particle":"","parse-names":false,"suffix":""},{"dropping-particle":"","family":"Lough","given":"J M","non-dropping-particle":"","parse-names":false,"suffix":""},{"dropping-particle":"","family":"Marshall","given":"P","non-dropping-particle":"","parse-names":false,"suffix":""},{"dropping-particle":"","family":"Palumbi","given":"S R","non-dropping-particle":"","parse-names":false,"suffix":""},{"dropping-particle":"","family":"Pandolfi","given":"J M","non-dropping-particle":"","parse-names":false,"suffix":""},{"dropping-particle":"","family":"Rosen","given":"B","non-dropping-particle":"","parse-names":false,"suffix":""},{"dropping-particle":"","family":"Roughgarden","given":"J","non-dropping-particle":"","parse-names":false,"suffix":""}],"container-title":"Science","id":"ITEM-1","issued":{"date-parts":[["2003"]]},"page":"877-1000","title":"Climate change, human impacts, and the resilience of coral reefs","type":"article-journal","volume":"301"},"uris":["http://www.mendeley.com/documents/?uuid=c7ee9770-5288-4c38-957a-eaf289746d2b"]},{"id":"ITEM-2","itemData":{"DOI":"10.1111/ddi.12740","ISSN":"14724642","abstract":"Aim: Studies of species' range shifts have become increasingly relevant for understanding ecology and biogeography in the face of accelerated global change. The combination of limited mobility and imperilled status places some species at a potentially greater risk of range loss, extirpation or extinction due to climate change. To assess the ability of organisms with limited movement and dispersal capabilities to track shifts associated with climate change, we evaluated reproductive and dispersal traits of freshwater mussels (Unionida), sessile invertebrates that require species-specific fish for larval dispersal. Location: North American Atlantic Slope rivers. Methods: To understand how unionid mussels may cope with and adapt to current and future warming trends, we identified mechanisms that facilitated their colonization of the northern Atlantic Slope river basins in North America after the Last Glacial Maximum. We compiled species occurrence and life history trait information for each of 55 species, and then selected life history traits for which ample data were available (larval brooding duration, host fish specificity, host infection strategy, and body size) and analysed whether the trait state for each was related to mussel distribution in Atlantic Slope rivers. Results: Brooding duration (p &lt;.01) and host fish specificity (p =.02) were significantly related to mussel species distribution. Long-term brooders were more likely than short-term brooders to colonize formerly glaciated rivers, as were host generalists compared to specialists. Body size and host infection strategy were not predictive of movement into formerly glaciated rivers (p &gt;.10). Main conclusions: Our results are potentially applicable to many species for which life history traits have not been well-documented, because reproductive and dispersal traits in unionid mussels typically follow phylogenetic relationships. These findings may help resource managers prioritize species according to climate change vulnerability and predict which species might become further imperilled with climate warming. Finally, we suggest that similar trait-based decision support frameworks may be applicable for other movement limited taxa.","author":[{"dropping-particle":"","family":"Archambault","given":"Jennifer M.","non-dropping-particle":"","parse-names":false,"suffix":""},{"dropping-particle":"","family":"Cope","given":"W. Gregory","non-dropping-particle":"","parse-names":false,"suffix":""},{"dropping-particle":"","family":"Kwak","given":"Thomas J.","non-dropping-particle":"","parse-names":false,"suffix":""}],"container-title":"Diversity and Distributions","id":"ITEM-2","issue":"7","issued":{"date-parts":[["2018"]]},"page":"880-891","title":"Chasing a changing climate: Reproductive and dispersal traits predict how sessile species respond to global warming","type":"article-journal","volume":"24"},"uris":["http://www.mendeley.com/documents/?uuid=67c8e797-8ca7-4e83-bdf8-ff8e499cbce4"]}],"mendeley":{"formattedCitation":"(Hughes et al. 2003; Archambault et al. 2018)","manualFormatting":"(Hughes et al. 2003; Archambault et al. 2018;","plainTextFormattedCitation":"(Hughes et al. 2003; Archambault et al. 2018)","previouslyFormattedCitation":"(Hughes et al. 2003; Archambault et al. 2018)"},"properties":{"noteIndex":0},"schema":"https://github.com/citation-style-language/schema/raw/master/csl-citation.json"}</w:instrText>
      </w:r>
      <w:r w:rsidR="008B4038" w:rsidRPr="00B305B6">
        <w:rPr>
          <w:color w:val="000000" w:themeColor="text1"/>
        </w:rPr>
        <w:fldChar w:fldCharType="separate"/>
      </w:r>
      <w:r w:rsidR="00A70C35" w:rsidRPr="00B305B6">
        <w:rPr>
          <w:noProof/>
          <w:color w:val="000000" w:themeColor="text1"/>
        </w:rPr>
        <w:t>(Hughes et al. 2003; Archambault et al. 2018;</w:t>
      </w:r>
      <w:r w:rsidR="008B4038" w:rsidRPr="00B305B6">
        <w:rPr>
          <w:color w:val="000000" w:themeColor="text1"/>
        </w:rPr>
        <w:fldChar w:fldCharType="end"/>
      </w:r>
      <w:r w:rsidR="00A70C35" w:rsidRPr="00B305B6">
        <w:rPr>
          <w:color w:val="000000" w:themeColor="text1"/>
        </w:rPr>
        <w:t xml:space="preserve"> </w:t>
      </w:r>
      <w:r w:rsidR="00A70C35" w:rsidRPr="00B305B6">
        <w:rPr>
          <w:color w:val="000000" w:themeColor="text1"/>
        </w:rPr>
        <w:fldChar w:fldCharType="begin" w:fldLock="1"/>
      </w:r>
      <w:r w:rsidR="005C64C5" w:rsidRPr="00B305B6">
        <w:rPr>
          <w:color w:val="000000" w:themeColor="text1"/>
        </w:rPr>
        <w:instrText>ADDIN CSL_CITATION {"citationItems":[{"id":"ITEM-1","itemData":{"DOI":"10.1111/j.1461-0248.2012.01746.x","ISSN":"1461023X","PMID":"22372546","abstract":"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 © 2012 Blackwell Publishing Ltd/CNRS.","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1","issue":"4","issued":{"date-parts":[["2012"]]},"page":"378-392","title":"Long-distance gene flow and adaptation of forest trees to rapid climate change","type":"article-journal","volume":"15"},"uris":["http://www.mendeley.com/documents/?uuid=11c2dda3-ce3e-4816-8de0-963567dfb3ca"]}],"mendeley":{"formattedCitation":"(Kremer et al. 2012)","manualFormatting":"c.f. Kremer et al. 2012)","plainTextFormattedCitation":"(Kremer et al. 2012)","previouslyFormattedCitation":"(Kremer et al. 2012)"},"properties":{"noteIndex":0},"schema":"https://github.com/citation-style-language/schema/raw/master/csl-citation.json"}</w:instrText>
      </w:r>
      <w:r w:rsidR="00A70C35" w:rsidRPr="00B305B6">
        <w:rPr>
          <w:color w:val="000000" w:themeColor="text1"/>
        </w:rPr>
        <w:fldChar w:fldCharType="separate"/>
      </w:r>
      <w:r w:rsidR="00A70C35" w:rsidRPr="00B305B6">
        <w:rPr>
          <w:noProof/>
          <w:color w:val="000000" w:themeColor="text1"/>
        </w:rPr>
        <w:t>c.f. Kremer et al. 2012)</w:t>
      </w:r>
      <w:r w:rsidR="00A70C35" w:rsidRPr="00B305B6">
        <w:rPr>
          <w:color w:val="000000" w:themeColor="text1"/>
        </w:rPr>
        <w:fldChar w:fldCharType="end"/>
      </w:r>
      <w:r w:rsidR="00056E54" w:rsidRPr="00B305B6">
        <w:rPr>
          <w:color w:val="000000" w:themeColor="text1"/>
        </w:rPr>
        <w:t xml:space="preserve">. </w:t>
      </w:r>
      <w:r w:rsidR="009958F8" w:rsidRPr="00B305B6">
        <w:rPr>
          <w:color w:val="000000" w:themeColor="text1"/>
        </w:rPr>
        <w:t>Consequently</w:t>
      </w:r>
      <w:r w:rsidR="00B475A6" w:rsidRPr="00B305B6">
        <w:rPr>
          <w:color w:val="000000" w:themeColor="text1"/>
        </w:rPr>
        <w:t xml:space="preserve">, </w:t>
      </w:r>
      <w:r w:rsidR="00B26FDF" w:rsidRPr="00B305B6">
        <w:rPr>
          <w:color w:val="000000" w:themeColor="text1"/>
        </w:rPr>
        <w:t xml:space="preserve">understanding </w:t>
      </w:r>
      <w:r w:rsidR="00B475A6" w:rsidRPr="00B305B6">
        <w:rPr>
          <w:color w:val="000000" w:themeColor="text1"/>
        </w:rPr>
        <w:t xml:space="preserve">whether and </w:t>
      </w:r>
      <w:r w:rsidR="00B26FDF" w:rsidRPr="00B305B6">
        <w:rPr>
          <w:color w:val="000000" w:themeColor="text1"/>
        </w:rPr>
        <w:t>how species</w:t>
      </w:r>
      <w:r w:rsidR="00ED57FC" w:rsidRPr="00B305B6">
        <w:rPr>
          <w:color w:val="000000" w:themeColor="text1"/>
        </w:rPr>
        <w:t xml:space="preserve"> are likely to</w:t>
      </w:r>
      <w:r w:rsidR="00B26FDF" w:rsidRPr="00B305B6">
        <w:rPr>
          <w:color w:val="000000" w:themeColor="text1"/>
        </w:rPr>
        <w:t xml:space="preserve"> adapt to future conditions </w:t>
      </w:r>
      <w:r w:rsidR="00B27C31" w:rsidRPr="00B305B6">
        <w:rPr>
          <w:color w:val="000000" w:themeColor="text1"/>
        </w:rPr>
        <w:t>is</w:t>
      </w:r>
      <w:r w:rsidR="00B26FDF" w:rsidRPr="00B305B6">
        <w:rPr>
          <w:color w:val="000000" w:themeColor="text1"/>
        </w:rPr>
        <w:t xml:space="preserve"> crucial in predicting species persistence in the context of climate change </w:t>
      </w:r>
      <w:r w:rsidR="00B26FDF" w:rsidRPr="00B305B6">
        <w:rPr>
          <w:color w:val="000000" w:themeColor="text1"/>
        </w:rPr>
        <w:fldChar w:fldCharType="begin" w:fldLock="1"/>
      </w:r>
      <w:r w:rsidR="003973CA" w:rsidRPr="00B305B6">
        <w:rPr>
          <w:color w:val="000000" w:themeColor="text1"/>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mendeley":{"formattedCitation":"(Logan et al. 2014a)","plainTextFormattedCitation":"(Logan et al. 2014a)","previouslyFormattedCitation":"(Logan et al. 2014a)"},"properties":{"noteIndex":0},"schema":"https://github.com/citation-style-language/schema/raw/master/csl-citation.json"}</w:instrText>
      </w:r>
      <w:r w:rsidR="00B26FDF" w:rsidRPr="00B305B6">
        <w:rPr>
          <w:color w:val="000000" w:themeColor="text1"/>
        </w:rPr>
        <w:fldChar w:fldCharType="separate"/>
      </w:r>
      <w:r w:rsidR="003973CA" w:rsidRPr="00B305B6">
        <w:rPr>
          <w:noProof/>
          <w:color w:val="000000" w:themeColor="text1"/>
        </w:rPr>
        <w:t>(Logan et al. 2014a)</w:t>
      </w:r>
      <w:r w:rsidR="00B26FDF" w:rsidRPr="00B305B6">
        <w:rPr>
          <w:color w:val="000000" w:themeColor="text1"/>
        </w:rPr>
        <w:fldChar w:fldCharType="end"/>
      </w:r>
      <w:r w:rsidR="00B26FDF" w:rsidRPr="00B305B6">
        <w:rPr>
          <w:color w:val="000000" w:themeColor="text1"/>
        </w:rPr>
        <w:t>.</w:t>
      </w:r>
    </w:p>
    <w:p w14:paraId="7B9E9A5A" w14:textId="21A1537C" w:rsidR="001D7787" w:rsidRPr="00B305B6" w:rsidRDefault="00ED57FC" w:rsidP="00FC6D79">
      <w:pPr>
        <w:spacing w:line="480" w:lineRule="auto"/>
        <w:ind w:firstLine="720"/>
        <w:rPr>
          <w:color w:val="000000" w:themeColor="text1"/>
        </w:rPr>
      </w:pPr>
      <w:r w:rsidRPr="00B305B6">
        <w:rPr>
          <w:color w:val="000000" w:themeColor="text1"/>
        </w:rPr>
        <w:t>Adaptive evolution to a changing environment occurs when population genotype</w:t>
      </w:r>
      <w:r w:rsidR="009958F8" w:rsidRPr="00B305B6">
        <w:rPr>
          <w:color w:val="000000" w:themeColor="text1"/>
        </w:rPr>
        <w:t xml:space="preserve"> frequencies</w:t>
      </w:r>
      <w:r w:rsidRPr="00B305B6">
        <w:rPr>
          <w:color w:val="000000" w:themeColor="text1"/>
        </w:rPr>
        <w:t xml:space="preserve"> change to express </w:t>
      </w:r>
      <w:r w:rsidR="00F9762B" w:rsidRPr="00B305B6">
        <w:rPr>
          <w:color w:val="000000" w:themeColor="text1"/>
        </w:rPr>
        <w:t>traits or phenotypes</w:t>
      </w:r>
      <w:r w:rsidRPr="00B305B6">
        <w:rPr>
          <w:color w:val="000000" w:themeColor="text1"/>
        </w:rPr>
        <w:t xml:space="preserve"> that provide increased fitness</w:t>
      </w:r>
      <w:r w:rsidR="00F9762B" w:rsidRPr="00B305B6">
        <w:rPr>
          <w:color w:val="000000" w:themeColor="text1"/>
        </w:rPr>
        <w:t xml:space="preserve"> </w:t>
      </w:r>
      <w:r w:rsidR="00F9762B" w:rsidRPr="00B305B6">
        <w:rPr>
          <w:color w:val="000000" w:themeColor="text1"/>
        </w:rPr>
        <w:fldChar w:fldCharType="begin" w:fldLock="1"/>
      </w:r>
      <w:r w:rsidR="0047218B" w:rsidRPr="00B305B6">
        <w:rPr>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00F9762B" w:rsidRPr="00B305B6">
        <w:rPr>
          <w:color w:val="000000" w:themeColor="text1"/>
        </w:rPr>
        <w:fldChar w:fldCharType="separate"/>
      </w:r>
      <w:r w:rsidR="00E67BBF" w:rsidRPr="00B305B6">
        <w:rPr>
          <w:noProof/>
          <w:color w:val="000000" w:themeColor="text1"/>
        </w:rPr>
        <w:t>(Falconer and Mackay 1996)</w:t>
      </w:r>
      <w:r w:rsidR="00F9762B" w:rsidRPr="00B305B6">
        <w:rPr>
          <w:color w:val="000000" w:themeColor="text1"/>
        </w:rPr>
        <w:fldChar w:fldCharType="end"/>
      </w:r>
      <w:r w:rsidRPr="00B305B6">
        <w:rPr>
          <w:color w:val="000000" w:themeColor="text1"/>
        </w:rPr>
        <w:t xml:space="preserve">. However, </w:t>
      </w:r>
      <w:r w:rsidR="00F9762B" w:rsidRPr="00B305B6">
        <w:rPr>
          <w:color w:val="000000" w:themeColor="text1"/>
        </w:rPr>
        <w:t>adaptation of a trait</w:t>
      </w:r>
      <w:r w:rsidRPr="00B305B6">
        <w:rPr>
          <w:color w:val="000000" w:themeColor="text1"/>
        </w:rPr>
        <w:t xml:space="preserve"> can only occur at a rate proportional to the narrow-sense heritability coefficient</w:t>
      </w:r>
      <w:r w:rsidR="00220285" w:rsidRPr="00B305B6">
        <w:rPr>
          <w:color w:val="000000" w:themeColor="text1"/>
        </w:rPr>
        <w:t xml:space="preserve">, </w:t>
      </w:r>
      <w:r w:rsidR="00220285" w:rsidRPr="00B305B6">
        <w:rPr>
          <w:i/>
          <w:color w:val="000000" w:themeColor="text1"/>
        </w:rPr>
        <w:t>h</w:t>
      </w:r>
      <w:r w:rsidR="00220285" w:rsidRPr="00B305B6">
        <w:rPr>
          <w:i/>
          <w:color w:val="000000" w:themeColor="text1"/>
          <w:vertAlign w:val="superscript"/>
        </w:rPr>
        <w:t>2</w:t>
      </w:r>
      <w:r w:rsidRPr="00B305B6">
        <w:rPr>
          <w:color w:val="000000" w:themeColor="text1"/>
        </w:rPr>
        <w:t>, calculated as</w:t>
      </w:r>
      <w:r w:rsidR="00220285" w:rsidRPr="00B305B6">
        <w:rPr>
          <w:color w:val="000000" w:themeColor="text1"/>
        </w:rPr>
        <w:t xml:space="preserve"> the ratio between population variance attributable to additive genetic effects, </w:t>
      </w:r>
      <w:proofErr w:type="spellStart"/>
      <w:r w:rsidR="00220285" w:rsidRPr="00B305B6">
        <w:rPr>
          <w:i/>
          <w:color w:val="000000" w:themeColor="text1"/>
        </w:rPr>
        <w:t>V</w:t>
      </w:r>
      <w:r w:rsidR="00220285" w:rsidRPr="00B305B6">
        <w:rPr>
          <w:i/>
          <w:color w:val="000000" w:themeColor="text1"/>
          <w:vertAlign w:val="subscript"/>
        </w:rPr>
        <w:t>a</w:t>
      </w:r>
      <w:proofErr w:type="spellEnd"/>
      <w:r w:rsidR="00220285" w:rsidRPr="00B305B6">
        <w:rPr>
          <w:color w:val="000000" w:themeColor="text1"/>
        </w:rPr>
        <w:t xml:space="preserve">, and the total observed phenotypic variance, </w:t>
      </w:r>
      <w:proofErr w:type="spellStart"/>
      <w:r w:rsidR="00220285" w:rsidRPr="00B305B6">
        <w:rPr>
          <w:i/>
          <w:color w:val="000000" w:themeColor="text1"/>
        </w:rPr>
        <w:t>V</w:t>
      </w:r>
      <w:r w:rsidR="00220285" w:rsidRPr="00B305B6">
        <w:rPr>
          <w:i/>
          <w:color w:val="000000" w:themeColor="text1"/>
          <w:vertAlign w:val="subscript"/>
        </w:rPr>
        <w:t>p</w:t>
      </w:r>
      <w:proofErr w:type="spellEnd"/>
      <w:r w:rsidR="00AB6ADC" w:rsidRPr="00B305B6">
        <w:rPr>
          <w:color w:val="000000" w:themeColor="text1"/>
        </w:rPr>
        <w:t xml:space="preserve"> (Box 1)</w:t>
      </w:r>
      <w:r w:rsidRPr="00B305B6">
        <w:rPr>
          <w:color w:val="000000" w:themeColor="text1"/>
        </w:rPr>
        <w:t>.</w:t>
      </w:r>
      <w:r w:rsidR="00F9762B" w:rsidRPr="00B305B6">
        <w:rPr>
          <w:color w:val="000000" w:themeColor="text1"/>
        </w:rPr>
        <w:t xml:space="preserve"> </w:t>
      </w:r>
      <w:r w:rsidRPr="00B305B6">
        <w:rPr>
          <w:color w:val="000000" w:themeColor="text1"/>
        </w:rPr>
        <w:t xml:space="preserve">The </w:t>
      </w:r>
      <w:r w:rsidR="00AB6ADC" w:rsidRPr="00B305B6">
        <w:rPr>
          <w:color w:val="000000" w:themeColor="text1"/>
        </w:rPr>
        <w:t xml:space="preserve">narrow-sense </w:t>
      </w:r>
      <w:r w:rsidRPr="00B305B6">
        <w:rPr>
          <w:color w:val="000000" w:themeColor="text1"/>
        </w:rPr>
        <w:t xml:space="preserve">heritability coefficient is a key parameter in the univariate </w:t>
      </w:r>
      <w:r w:rsidR="00350A75" w:rsidRPr="00B305B6">
        <w:rPr>
          <w:color w:val="000000" w:themeColor="text1"/>
        </w:rPr>
        <w:t>‘B</w:t>
      </w:r>
      <w:r w:rsidRPr="00B305B6">
        <w:rPr>
          <w:color w:val="000000" w:themeColor="text1"/>
        </w:rPr>
        <w:t>reeder’s equation</w:t>
      </w:r>
      <w:r w:rsidR="00350A75" w:rsidRPr="00B305B6">
        <w:rPr>
          <w:color w:val="000000" w:themeColor="text1"/>
        </w:rPr>
        <w:t>’</w:t>
      </w:r>
      <w:r w:rsidR="00F9762B" w:rsidRPr="00B305B6">
        <w:rPr>
          <w:color w:val="000000" w:themeColor="text1"/>
        </w:rPr>
        <w:t>,</w:t>
      </w:r>
      <w:r w:rsidRPr="00B305B6">
        <w:rPr>
          <w:color w:val="000000" w:themeColor="text1"/>
        </w:rPr>
        <w:t xml:space="preserve"> which predicts the mean population response </w:t>
      </w:r>
      <w:r w:rsidR="00F9762B" w:rsidRPr="00B305B6">
        <w:rPr>
          <w:color w:val="000000" w:themeColor="text1"/>
        </w:rPr>
        <w:t>in trait values for</w:t>
      </w:r>
      <w:r w:rsidRPr="00B305B6">
        <w:rPr>
          <w:color w:val="000000" w:themeColor="text1"/>
        </w:rPr>
        <w:t xml:space="preserve"> a </w:t>
      </w:r>
      <w:r w:rsidR="00F9762B" w:rsidRPr="00B305B6">
        <w:rPr>
          <w:color w:val="000000" w:themeColor="text1"/>
        </w:rPr>
        <w:t xml:space="preserve">single </w:t>
      </w:r>
      <w:r w:rsidRPr="00B305B6">
        <w:rPr>
          <w:color w:val="000000" w:themeColor="text1"/>
        </w:rPr>
        <w:t>trait under</w:t>
      </w:r>
      <w:r w:rsidR="00F9762B" w:rsidRPr="00B305B6">
        <w:rPr>
          <w:color w:val="000000" w:themeColor="text1"/>
        </w:rPr>
        <w:t>going</w:t>
      </w:r>
      <w:r w:rsidRPr="00B305B6">
        <w:rPr>
          <w:color w:val="000000" w:themeColor="text1"/>
        </w:rPr>
        <w:t xml:space="preserve"> selection. </w:t>
      </w:r>
    </w:p>
    <w:p w14:paraId="75A16349" w14:textId="77777777" w:rsidR="0004317E" w:rsidRPr="00B305B6" w:rsidRDefault="0004317E" w:rsidP="00FC6D79">
      <w:pPr>
        <w:spacing w:line="480" w:lineRule="auto"/>
        <w:ind w:firstLine="720"/>
        <w:rPr>
          <w:color w:val="000000" w:themeColor="text1"/>
        </w:rPr>
      </w:pPr>
    </w:p>
    <w:p w14:paraId="75EEF18F" w14:textId="77777777" w:rsidR="009E14C0" w:rsidRPr="00B305B6" w:rsidRDefault="009E14C0">
      <w:pPr>
        <w:rPr>
          <w:color w:val="000000" w:themeColor="text1"/>
        </w:rPr>
      </w:pPr>
      <w:r w:rsidRPr="00B305B6">
        <w:rPr>
          <w:color w:val="000000" w:themeColor="text1"/>
        </w:rPr>
        <w:br w:type="page"/>
      </w:r>
    </w:p>
    <w:tbl>
      <w:tblPr>
        <w:tblStyle w:val="TableGrid"/>
        <w:tblW w:w="0" w:type="auto"/>
        <w:tblLook w:val="04A0" w:firstRow="1" w:lastRow="0" w:firstColumn="1" w:lastColumn="0" w:noHBand="0" w:noVBand="1"/>
      </w:tblPr>
      <w:tblGrid>
        <w:gridCol w:w="9010"/>
      </w:tblGrid>
      <w:tr w:rsidR="00B305B6" w:rsidRPr="00B305B6" w14:paraId="5E4433C8" w14:textId="77777777" w:rsidTr="001D7787">
        <w:tc>
          <w:tcPr>
            <w:tcW w:w="9010" w:type="dxa"/>
          </w:tcPr>
          <w:p w14:paraId="4A51E09A" w14:textId="00BF0213" w:rsidR="001D7787" w:rsidRPr="00691363" w:rsidRDefault="001D7787" w:rsidP="00691363">
            <w:pPr>
              <w:spacing w:line="480" w:lineRule="auto"/>
              <w:ind w:left="567"/>
              <w:rPr>
                <w:rFonts w:ascii="Times New Roman" w:hAnsi="Times New Roman"/>
                <w:b/>
                <w:bCs/>
                <w:iCs/>
                <w:color w:val="000000" w:themeColor="text1"/>
              </w:rPr>
            </w:pPr>
            <w:r w:rsidRPr="00B305B6">
              <w:rPr>
                <w:rFonts w:ascii="Times New Roman" w:hAnsi="Times New Roman"/>
                <w:b/>
                <w:bCs/>
                <w:iCs/>
                <w:color w:val="000000" w:themeColor="text1"/>
              </w:rPr>
              <w:lastRenderedPageBreak/>
              <w:t>Box 1</w:t>
            </w:r>
            <w:r w:rsidRPr="00B305B6">
              <w:rPr>
                <w:rFonts w:ascii="Times New Roman" w:hAnsi="Times New Roman"/>
                <w:bCs/>
                <w:iCs/>
                <w:color w:val="000000" w:themeColor="text1"/>
              </w:rPr>
              <w:t>. Heritability and the Breeder’s equation</w:t>
            </w:r>
          </w:p>
          <w:p w14:paraId="42224CE3" w14:textId="20D7E63D" w:rsidR="001D7787" w:rsidRPr="00B305B6" w:rsidRDefault="001D7787" w:rsidP="00FC6D79">
            <w:pPr>
              <w:spacing w:line="480" w:lineRule="auto"/>
              <w:ind w:left="567"/>
              <w:rPr>
                <w:rFonts w:ascii="Times New Roman" w:hAnsi="Times New Roman"/>
                <w:color w:val="000000" w:themeColor="text1"/>
              </w:rPr>
            </w:pPr>
            <w:r w:rsidRPr="00B305B6">
              <w:rPr>
                <w:rFonts w:ascii="Times New Roman" w:hAnsi="Times New Roman"/>
                <w:color w:val="000000" w:themeColor="text1"/>
              </w:rPr>
              <w:t>Heritability is the proportion of a trait’s relative genetic variation compared to its total phenotyp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P</w:t>
            </w:r>
            <w:r w:rsidRPr="00B305B6">
              <w:rPr>
                <w:rFonts w:ascii="Times New Roman" w:hAnsi="Times New Roman"/>
                <w:color w:val="000000" w:themeColor="text1"/>
              </w:rPr>
              <w:t>)</w:t>
            </w:r>
            <w:r w:rsidR="00350A75" w:rsidRPr="00B305B6">
              <w:rPr>
                <w:rFonts w:ascii="Times New Roman" w:hAnsi="Times New Roman"/>
                <w:color w:val="000000" w:themeColor="text1"/>
              </w:rPr>
              <w:t xml:space="preserve">. As </w:t>
            </w:r>
            <w:r w:rsidRPr="00B305B6">
              <w:rPr>
                <w:rFonts w:ascii="Times New Roman" w:hAnsi="Times New Roman"/>
                <w:color w:val="000000" w:themeColor="text1"/>
              </w:rPr>
              <w:t xml:space="preserve">a dimensionless quantity that describes population responses to selection, </w:t>
            </w:r>
            <w:r w:rsidR="00350A75" w:rsidRPr="00B305B6">
              <w:rPr>
                <w:rFonts w:ascii="Times New Roman" w:hAnsi="Times New Roman"/>
                <w:color w:val="000000" w:themeColor="text1"/>
              </w:rPr>
              <w:t xml:space="preserve">heritability </w:t>
            </w:r>
            <w:r w:rsidRPr="00B305B6">
              <w:rPr>
                <w:rFonts w:ascii="Times New Roman" w:hAnsi="Times New Roman"/>
                <w:color w:val="000000" w:themeColor="text1"/>
              </w:rPr>
              <w:t xml:space="preserve">is often calculated to compare across different traits, populations, or species </w:t>
            </w:r>
            <w:r w:rsidRPr="00B305B6">
              <w:rPr>
                <w:color w:val="000000" w:themeColor="text1"/>
              </w:rPr>
              <w:fldChar w:fldCharType="begin" w:fldLock="1"/>
            </w:r>
            <w:r w:rsidRPr="00B305B6">
              <w:rPr>
                <w:rFonts w:ascii="Times New Roman" w:hAnsi="Times New Roman"/>
                <w:color w:val="000000" w:themeColor="text1"/>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mendeley":{"formattedCitation":"(Visscher et al. 2008)","plainTextFormattedCitation":"(Visscher et al. 2008)","previouslyFormattedCitation":"(Visscher et al. 2008)"},"properties":{"noteIndex":0},"schema":"https://github.com/citation-style-language/schema/raw/master/csl-citation.json"}</w:instrText>
            </w:r>
            <w:r w:rsidRPr="00B305B6">
              <w:rPr>
                <w:color w:val="000000" w:themeColor="text1"/>
              </w:rPr>
              <w:fldChar w:fldCharType="separate"/>
            </w:r>
            <w:r w:rsidRPr="00B305B6">
              <w:rPr>
                <w:rFonts w:ascii="Times New Roman" w:hAnsi="Times New Roman"/>
                <w:noProof/>
                <w:color w:val="000000" w:themeColor="text1"/>
              </w:rPr>
              <w:t>(Visscher et al. 2008)</w:t>
            </w:r>
            <w:r w:rsidRPr="00B305B6">
              <w:rPr>
                <w:color w:val="000000" w:themeColor="text1"/>
              </w:rPr>
              <w:fldChar w:fldCharType="end"/>
            </w:r>
            <w:r w:rsidRPr="00B305B6">
              <w:rPr>
                <w:rFonts w:ascii="Times New Roman" w:hAnsi="Times New Roman"/>
                <w:color w:val="000000" w:themeColor="text1"/>
              </w:rPr>
              <w:t>. There are two types of heritability: broad-sense heritability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and narrow-sense heritability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xml:space="preserve">). </w:t>
            </w:r>
          </w:p>
          <w:tbl>
            <w:tblPr>
              <w:tblStyle w:val="TableGrid"/>
              <w:tblW w:w="83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419"/>
              <w:gridCol w:w="2974"/>
              <w:gridCol w:w="992"/>
            </w:tblGrid>
            <w:tr w:rsidR="00B305B6" w:rsidRPr="00B305B6" w14:paraId="11B7965F" w14:textId="77777777" w:rsidTr="001D7787">
              <w:trPr>
                <w:trHeight w:val="582"/>
                <w:jc w:val="center"/>
              </w:trPr>
              <w:tc>
                <w:tcPr>
                  <w:tcW w:w="4419" w:type="dxa"/>
                </w:tcPr>
                <w:p w14:paraId="38EC6B3E" w14:textId="77777777" w:rsidR="001D7787" w:rsidRPr="00B305B6" w:rsidRDefault="001D7787" w:rsidP="00FC6D79">
                  <w:pPr>
                    <w:spacing w:line="480" w:lineRule="auto"/>
                    <w:jc w:val="center"/>
                    <w:rPr>
                      <w:rFonts w:ascii="Times New Roman" w:hAnsi="Times New Roman"/>
                      <w:color w:val="000000" w:themeColor="text1"/>
                    </w:rPr>
                  </w:pPr>
                  <w:r w:rsidRPr="00B305B6">
                    <w:rPr>
                      <w:rFonts w:ascii="Times New Roman" w:eastAsia="Times New Roman" w:hAnsi="Times New Roman"/>
                      <w:color w:val="000000" w:themeColor="text1"/>
                    </w:rPr>
                    <w:t xml:space="preserve">Broad-sense: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P</m:t>
                            </m:r>
                          </m:sub>
                        </m:sSub>
                      </m:den>
                    </m:f>
                  </m:oMath>
                </w:p>
              </w:tc>
              <w:tc>
                <w:tcPr>
                  <w:tcW w:w="2974" w:type="dxa"/>
                  <w:vAlign w:val="center"/>
                </w:tcPr>
                <w:p w14:paraId="60DB0E00" w14:textId="77777777" w:rsidR="001D7787" w:rsidRPr="00B305B6" w:rsidRDefault="001D7787" w:rsidP="00FC6D79">
                  <w:pPr>
                    <w:spacing w:line="480" w:lineRule="auto"/>
                    <w:ind w:left="-28"/>
                    <w:jc w:val="center"/>
                    <w:rPr>
                      <w:rFonts w:ascii="Times New Roman" w:hAnsi="Times New Roman"/>
                      <w:color w:val="000000" w:themeColor="text1"/>
                    </w:rPr>
                  </w:pPr>
                  <w:r w:rsidRPr="00B305B6">
                    <w:rPr>
                      <w:rFonts w:ascii="Times New Roman" w:hAnsi="Times New Roman"/>
                      <w:color w:val="000000" w:themeColor="text1"/>
                    </w:rPr>
                    <w:t xml:space="preserve">Narrow-sense: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P</m:t>
                            </m:r>
                          </m:sub>
                        </m:sSub>
                      </m:den>
                    </m:f>
                  </m:oMath>
                </w:p>
              </w:tc>
              <w:tc>
                <w:tcPr>
                  <w:tcW w:w="992" w:type="dxa"/>
                  <w:vAlign w:val="center"/>
                </w:tcPr>
                <w:p w14:paraId="4EB50618" w14:textId="77777777" w:rsidR="001D7787" w:rsidRPr="00B305B6" w:rsidRDefault="001D7787" w:rsidP="00FC6D79">
                  <w:pPr>
                    <w:spacing w:line="480" w:lineRule="auto"/>
                    <w:ind w:left="567" w:right="-564"/>
                    <w:rPr>
                      <w:rFonts w:ascii="Times New Roman" w:hAnsi="Times New Roman"/>
                      <w:color w:val="000000" w:themeColor="text1"/>
                    </w:rPr>
                  </w:pPr>
                  <w:r w:rsidRPr="00B305B6">
                    <w:rPr>
                      <w:rFonts w:ascii="Times New Roman" w:hAnsi="Times New Roman"/>
                      <w:color w:val="000000" w:themeColor="text1"/>
                    </w:rPr>
                    <w:t>(1</w:t>
                  </w:r>
                  <w:r w:rsidRPr="00B305B6">
                    <w:rPr>
                      <w:color w:val="000000" w:themeColor="text1"/>
                    </w:rPr>
                    <w:fldChar w:fldCharType="begin"/>
                  </w:r>
                  <w:r w:rsidRPr="00B305B6">
                    <w:rPr>
                      <w:rFonts w:ascii="Times New Roman" w:hAnsi="Times New Roman"/>
                      <w:color w:val="000000" w:themeColor="text1"/>
                    </w:rPr>
                    <w:instrText xml:space="preserve"> Eq </w:instrText>
                  </w:r>
                  <w:r w:rsidRPr="00B305B6">
                    <w:rPr>
                      <w:color w:val="000000" w:themeColor="text1"/>
                    </w:rPr>
                    <w:fldChar w:fldCharType="end"/>
                  </w:r>
                  <w:r w:rsidRPr="00B305B6">
                    <w:rPr>
                      <w:rFonts w:ascii="Times New Roman" w:hAnsi="Times New Roman"/>
                      <w:color w:val="000000" w:themeColor="text1"/>
                    </w:rPr>
                    <w:t>)</w:t>
                  </w:r>
                </w:p>
              </w:tc>
            </w:tr>
          </w:tbl>
          <w:p w14:paraId="50D3EF05" w14:textId="5F41FFB8" w:rsidR="001D7787" w:rsidRPr="00691363" w:rsidRDefault="001D7787" w:rsidP="00691363">
            <w:pPr>
              <w:spacing w:line="480" w:lineRule="auto"/>
              <w:ind w:left="567"/>
              <w:rPr>
                <w:rFonts w:ascii="Times New Roman" w:hAnsi="Times New Roman"/>
                <w:color w:val="000000" w:themeColor="text1"/>
              </w:rPr>
            </w:pPr>
            <w:r w:rsidRPr="00B305B6">
              <w:rPr>
                <w:rFonts w:ascii="Times New Roman" w:hAnsi="Times New Roman"/>
                <w:color w:val="000000" w:themeColor="text1"/>
              </w:rPr>
              <w:t>The former is ‘broad’ in that it includes all sources of genet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G</w:t>
            </w:r>
            <w:r w:rsidRPr="00B305B6">
              <w:rPr>
                <w:rFonts w:ascii="Times New Roman" w:hAnsi="Times New Roman"/>
                <w:color w:val="000000" w:themeColor="text1"/>
              </w:rPr>
              <w:t>), including additive genet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A</w:t>
            </w:r>
            <w:r w:rsidRPr="00B305B6">
              <w:rPr>
                <w:rFonts w:ascii="Times New Roman" w:hAnsi="Times New Roman"/>
                <w:color w:val="000000" w:themeColor="text1"/>
              </w:rPr>
              <w:t>), as well as non-additive sources such as dominance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D</w:t>
            </w:r>
            <w:r w:rsidRPr="00B305B6">
              <w:rPr>
                <w:rFonts w:ascii="Times New Roman" w:hAnsi="Times New Roman"/>
                <w:color w:val="000000" w:themeColor="text1"/>
              </w:rPr>
              <w:t>) and epistasis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I</w:t>
            </w:r>
            <w:r w:rsidRPr="00B305B6">
              <w:rPr>
                <w:rFonts w:ascii="Times New Roman" w:hAnsi="Times New Roman"/>
                <w:color w:val="000000" w:themeColor="text1"/>
              </w:rPr>
              <w:t xml:space="preserve">), which are genetic effects not (necessarily) inherited by offspring produced through sexual reproduction </w:t>
            </w:r>
            <w:r w:rsidRPr="00B305B6">
              <w:rPr>
                <w:color w:val="000000" w:themeColor="text1"/>
              </w:rPr>
              <w:fldChar w:fldCharType="begin" w:fldLock="1"/>
            </w:r>
            <w:r w:rsidRPr="00B305B6">
              <w:rPr>
                <w:rFonts w:ascii="Times New Roman" w:hAnsi="Times New Roman"/>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B305B6">
              <w:rPr>
                <w:color w:val="000000" w:themeColor="text1"/>
              </w:rPr>
              <w:fldChar w:fldCharType="separate"/>
            </w:r>
            <w:r w:rsidRPr="00B305B6">
              <w:rPr>
                <w:rFonts w:ascii="Times New Roman" w:hAnsi="Times New Roman"/>
                <w:noProof/>
                <w:color w:val="000000" w:themeColor="text1"/>
              </w:rPr>
              <w:t>(Falconer and Mackay 1996)</w:t>
            </w:r>
            <w:r w:rsidRPr="00B305B6">
              <w:rPr>
                <w:color w:val="000000" w:themeColor="text1"/>
              </w:rPr>
              <w:fldChar w:fldCharType="end"/>
            </w:r>
            <w:r w:rsidR="00E14A58" w:rsidRPr="00B305B6">
              <w:rPr>
                <w:rFonts w:ascii="Times New Roman" w:hAnsi="Times New Roman"/>
                <w:color w:val="000000" w:themeColor="text1"/>
              </w:rPr>
              <w:t>, and thus b</w:t>
            </w:r>
            <w:r w:rsidR="00840789" w:rsidRPr="00B305B6">
              <w:rPr>
                <w:rFonts w:ascii="Times New Roman" w:hAnsi="Times New Roman"/>
                <w:color w:val="000000" w:themeColor="text1"/>
              </w:rPr>
              <w:t xml:space="preserve">road-sense heritability is </w:t>
            </w:r>
            <w:r w:rsidR="00E14A58" w:rsidRPr="00B305B6">
              <w:rPr>
                <w:rFonts w:ascii="Times New Roman" w:hAnsi="Times New Roman"/>
                <w:color w:val="000000" w:themeColor="text1"/>
              </w:rPr>
              <w:t>calculated using</w:t>
            </w:r>
            <w:r w:rsidR="00840789" w:rsidRPr="00B305B6">
              <w:rPr>
                <w:rFonts w:ascii="Times New Roman" w:hAnsi="Times New Roman"/>
                <w:color w:val="000000" w:themeColor="text1"/>
              </w:rPr>
              <w:t xml:space="preserve"> clones or genets</w:t>
            </w:r>
            <w:r w:rsidR="00E14A58" w:rsidRPr="00B305B6">
              <w:rPr>
                <w:rFonts w:ascii="Times New Roman" w:hAnsi="Times New Roman"/>
                <w:color w:val="000000" w:themeColor="text1"/>
              </w:rPr>
              <w:t>. Narrow-sense heritability</w:t>
            </w:r>
            <w:r w:rsidR="00505B3A" w:rsidRPr="00B305B6">
              <w:rPr>
                <w:rFonts w:ascii="Times New Roman" w:hAnsi="Times New Roman"/>
                <w:color w:val="000000" w:themeColor="text1"/>
              </w:rPr>
              <w:t xml:space="preserve">, </w:t>
            </w:r>
            <w:r w:rsidR="00505B3A" w:rsidRPr="00B305B6">
              <w:rPr>
                <w:rFonts w:ascii="Times New Roman" w:hAnsi="Times New Roman"/>
                <w:i/>
                <w:color w:val="000000" w:themeColor="text1"/>
              </w:rPr>
              <w:t>h</w:t>
            </w:r>
            <w:r w:rsidR="00505B3A" w:rsidRPr="00B305B6">
              <w:rPr>
                <w:rFonts w:ascii="Times New Roman" w:hAnsi="Times New Roman"/>
                <w:i/>
                <w:color w:val="000000" w:themeColor="text1"/>
                <w:vertAlign w:val="superscript"/>
              </w:rPr>
              <w:t>2</w:t>
            </w:r>
            <w:r w:rsidR="00505B3A" w:rsidRPr="00B305B6">
              <w:rPr>
                <w:rFonts w:ascii="Times New Roman" w:hAnsi="Times New Roman"/>
                <w:color w:val="000000" w:themeColor="text1"/>
              </w:rPr>
              <w:t xml:space="preserve">, </w:t>
            </w:r>
            <w:r w:rsidR="00202F3C" w:rsidRPr="00B305B6">
              <w:rPr>
                <w:rFonts w:ascii="Times New Roman" w:hAnsi="Times New Roman"/>
                <w:color w:val="000000" w:themeColor="text1"/>
              </w:rPr>
              <w:t xml:space="preserve">is the proportion of phenotypic variance that is due to </w:t>
            </w:r>
            <w:r w:rsidR="00840789" w:rsidRPr="00B305B6">
              <w:rPr>
                <w:rFonts w:ascii="Times New Roman" w:hAnsi="Times New Roman"/>
                <w:color w:val="000000" w:themeColor="text1"/>
              </w:rPr>
              <w:t>additive genetic variance</w:t>
            </w:r>
            <w:r w:rsidR="00E14A58" w:rsidRPr="00B305B6">
              <w:rPr>
                <w:rFonts w:ascii="Times New Roman" w:hAnsi="Times New Roman"/>
                <w:color w:val="000000" w:themeColor="text1"/>
              </w:rPr>
              <w:t xml:space="preserve"> (</w:t>
            </w:r>
            <w:r w:rsidR="00E14A58" w:rsidRPr="00B305B6">
              <w:rPr>
                <w:rFonts w:ascii="Times New Roman" w:hAnsi="Times New Roman"/>
                <w:i/>
                <w:iCs/>
                <w:color w:val="000000" w:themeColor="text1"/>
              </w:rPr>
              <w:t>V</w:t>
            </w:r>
            <w:r w:rsidR="00E14A58" w:rsidRPr="00B305B6">
              <w:rPr>
                <w:rFonts w:ascii="Times New Roman" w:hAnsi="Times New Roman"/>
                <w:i/>
                <w:iCs/>
                <w:color w:val="000000" w:themeColor="text1"/>
                <w:vertAlign w:val="subscript"/>
              </w:rPr>
              <w:t>A</w:t>
            </w:r>
            <w:r w:rsidR="00E14A58" w:rsidRPr="00B305B6">
              <w:rPr>
                <w:rFonts w:ascii="Times New Roman" w:hAnsi="Times New Roman"/>
                <w:color w:val="000000" w:themeColor="text1"/>
              </w:rPr>
              <w:t xml:space="preserve">) alone, and thus </w:t>
            </w:r>
            <w:r w:rsidR="00202F3C" w:rsidRPr="00B305B6">
              <w:rPr>
                <w:rFonts w:ascii="Times New Roman" w:hAnsi="Times New Roman"/>
                <w:color w:val="000000" w:themeColor="text1"/>
              </w:rPr>
              <w:t xml:space="preserve">is </w:t>
            </w:r>
            <w:r w:rsidR="00E14A58" w:rsidRPr="00B305B6">
              <w:rPr>
                <w:rFonts w:ascii="Times New Roman" w:hAnsi="Times New Roman"/>
                <w:color w:val="000000" w:themeColor="text1"/>
              </w:rPr>
              <w:t xml:space="preserve">the </w:t>
            </w:r>
            <w:r w:rsidRPr="00B305B6">
              <w:rPr>
                <w:rFonts w:ascii="Times New Roman" w:hAnsi="Times New Roman"/>
                <w:color w:val="000000" w:themeColor="text1"/>
              </w:rPr>
              <w:t>strictly ‘heritable’ genetic component</w:t>
            </w:r>
            <w:r w:rsidR="00E14A58" w:rsidRPr="00B305B6">
              <w:rPr>
                <w:rFonts w:ascii="Times New Roman" w:hAnsi="Times New Roman"/>
                <w:color w:val="000000" w:themeColor="text1"/>
              </w:rPr>
              <w:t xml:space="preserve"> </w:t>
            </w:r>
            <w:r w:rsidRPr="00B305B6">
              <w:rPr>
                <w:rFonts w:ascii="Times New Roman" w:hAnsi="Times New Roman"/>
                <w:color w:val="000000" w:themeColor="text1"/>
              </w:rPr>
              <w:t>of the trait of interest</w:t>
            </w:r>
            <w:r w:rsidR="00202F3C" w:rsidRPr="00B305B6">
              <w:rPr>
                <w:rFonts w:ascii="Times New Roman" w:hAnsi="Times New Roman"/>
                <w:color w:val="000000" w:themeColor="text1"/>
              </w:rPr>
              <w:t xml:space="preserve"> in sexually-reproducing individuals</w:t>
            </w:r>
            <w:r w:rsidRPr="00B305B6">
              <w:rPr>
                <w:rFonts w:ascii="Times New Roman" w:hAnsi="Times New Roman"/>
                <w:color w:val="000000" w:themeColor="text1"/>
              </w:rPr>
              <w:t>.</w:t>
            </w:r>
            <w:r w:rsidR="00E14A58" w:rsidRPr="00B305B6">
              <w:rPr>
                <w:rFonts w:ascii="Times New Roman" w:hAnsi="Times New Roman"/>
                <w:color w:val="000000" w:themeColor="text1"/>
              </w:rPr>
              <w:t xml:space="preserve"> Narrow-sense heritability</w:t>
            </w:r>
            <w:r w:rsidR="00505B3A" w:rsidRPr="00B305B6">
              <w:rPr>
                <w:rFonts w:ascii="Times New Roman" w:hAnsi="Times New Roman"/>
                <w:color w:val="000000" w:themeColor="text1"/>
              </w:rPr>
              <w:t xml:space="preserve"> </w:t>
            </w:r>
            <w:r w:rsidR="00E14A58" w:rsidRPr="00B305B6">
              <w:rPr>
                <w:rFonts w:ascii="Times New Roman" w:hAnsi="Times New Roman"/>
                <w:color w:val="000000" w:themeColor="text1"/>
              </w:rPr>
              <w:t xml:space="preserve">is </w:t>
            </w:r>
            <w:r w:rsidR="00202F3C" w:rsidRPr="00B305B6">
              <w:rPr>
                <w:rFonts w:ascii="Times New Roman" w:hAnsi="Times New Roman"/>
                <w:color w:val="000000" w:themeColor="text1"/>
              </w:rPr>
              <w:t xml:space="preserve">thus </w:t>
            </w:r>
            <w:r w:rsidR="00E14A58" w:rsidRPr="00B305B6">
              <w:rPr>
                <w:rFonts w:ascii="Times New Roman" w:hAnsi="Times New Roman"/>
                <w:color w:val="000000" w:themeColor="text1"/>
              </w:rPr>
              <w:t xml:space="preserve">calculated using pedigree information from </w:t>
            </w:r>
            <w:r w:rsidR="00202F3C" w:rsidRPr="00B305B6">
              <w:rPr>
                <w:rFonts w:ascii="Times New Roman" w:hAnsi="Times New Roman"/>
                <w:color w:val="000000" w:themeColor="text1"/>
              </w:rPr>
              <w:t>genetically distinct individuals</w:t>
            </w:r>
            <w:r w:rsidR="00E14A58" w:rsidRPr="00B305B6">
              <w:rPr>
                <w:rFonts w:ascii="Times New Roman" w:hAnsi="Times New Roman"/>
                <w:color w:val="000000" w:themeColor="text1"/>
              </w:rPr>
              <w:t>.</w:t>
            </w:r>
            <w:r w:rsidRPr="00B305B6">
              <w:rPr>
                <w:rFonts w:ascii="Times New Roman" w:hAnsi="Times New Roman"/>
                <w:color w:val="000000" w:themeColor="text1"/>
              </w:rPr>
              <w:t xml:space="preserve"> Important </w:t>
            </w:r>
            <w:r w:rsidR="00064486" w:rsidRPr="00B305B6">
              <w:rPr>
                <w:rFonts w:ascii="Times New Roman" w:hAnsi="Times New Roman"/>
                <w:color w:val="000000" w:themeColor="text1"/>
              </w:rPr>
              <w:t>caveats</w:t>
            </w:r>
            <w:r w:rsidRPr="00B305B6">
              <w:rPr>
                <w:rFonts w:ascii="Times New Roman" w:hAnsi="Times New Roman"/>
                <w:color w:val="000000" w:themeColor="text1"/>
              </w:rPr>
              <w:t xml:space="preserve"> </w:t>
            </w:r>
            <w:r w:rsidR="00B161D2" w:rsidRPr="00B305B6">
              <w:rPr>
                <w:rFonts w:ascii="Times New Roman" w:hAnsi="Times New Roman"/>
                <w:color w:val="000000" w:themeColor="text1"/>
              </w:rPr>
              <w:t xml:space="preserve">when estimating </w:t>
            </w:r>
            <w:r w:rsidRPr="00B305B6">
              <w:rPr>
                <w:rFonts w:ascii="Times New Roman" w:hAnsi="Times New Roman"/>
                <w:color w:val="000000" w:themeColor="text1"/>
              </w:rPr>
              <w:t xml:space="preserve">either </w:t>
            </w:r>
            <w:r w:rsidR="00B161D2" w:rsidRPr="00B305B6">
              <w:rPr>
                <w:rFonts w:ascii="Times New Roman" w:hAnsi="Times New Roman"/>
                <w:color w:val="000000" w:themeColor="text1"/>
              </w:rPr>
              <w:t xml:space="preserve">narrow or broad-sense </w:t>
            </w:r>
            <w:r w:rsidRPr="00B305B6">
              <w:rPr>
                <w:rFonts w:ascii="Times New Roman" w:hAnsi="Times New Roman"/>
                <w:color w:val="000000" w:themeColor="text1"/>
              </w:rPr>
              <w:t xml:space="preserve">heritability include </w:t>
            </w:r>
            <w:r w:rsidR="00B161D2" w:rsidRPr="00B305B6">
              <w:rPr>
                <w:rFonts w:ascii="Times New Roman" w:hAnsi="Times New Roman"/>
                <w:color w:val="000000" w:themeColor="text1"/>
              </w:rPr>
              <w:t xml:space="preserve">controlling for </w:t>
            </w:r>
            <w:r w:rsidR="00064486" w:rsidRPr="00B305B6">
              <w:rPr>
                <w:rFonts w:ascii="Times New Roman" w:hAnsi="Times New Roman"/>
                <w:color w:val="000000" w:themeColor="text1"/>
              </w:rPr>
              <w:t xml:space="preserve">common </w:t>
            </w:r>
            <w:r w:rsidR="00B161D2" w:rsidRPr="00B305B6">
              <w:rPr>
                <w:rFonts w:ascii="Times New Roman" w:hAnsi="Times New Roman"/>
                <w:color w:val="000000" w:themeColor="text1"/>
              </w:rPr>
              <w:t>environment across individuals</w:t>
            </w:r>
            <w:r w:rsidR="007F586D">
              <w:rPr>
                <w:rFonts w:ascii="Times New Roman" w:hAnsi="Times New Roman"/>
                <w:color w:val="000000" w:themeColor="text1"/>
              </w:rPr>
              <w:t xml:space="preserve"> </w:t>
            </w:r>
            <w:r w:rsidR="00B161D2" w:rsidRPr="00B305B6">
              <w:rPr>
                <w:rFonts w:ascii="Times New Roman" w:hAnsi="Times New Roman"/>
                <w:color w:val="000000" w:themeColor="text1"/>
              </w:rPr>
              <w:t xml:space="preserve">as well as </w:t>
            </w:r>
            <w:r w:rsidR="00736BB3" w:rsidRPr="00B305B6">
              <w:rPr>
                <w:rFonts w:ascii="Times New Roman" w:hAnsi="Times New Roman"/>
                <w:color w:val="000000" w:themeColor="text1"/>
              </w:rPr>
              <w:t xml:space="preserve">considering </w:t>
            </w:r>
            <w:r w:rsidR="00064486" w:rsidRPr="00B305B6">
              <w:rPr>
                <w:rFonts w:ascii="Times New Roman" w:hAnsi="Times New Roman"/>
                <w:color w:val="000000" w:themeColor="text1"/>
              </w:rPr>
              <w:t xml:space="preserve">potential </w:t>
            </w:r>
            <w:r w:rsidRPr="00B305B6">
              <w:rPr>
                <w:rFonts w:ascii="Times New Roman" w:hAnsi="Times New Roman"/>
                <w:color w:val="000000" w:themeColor="text1"/>
              </w:rPr>
              <w:t>genotype-by-environment interactions, parental effects</w:t>
            </w:r>
            <w:r w:rsidR="00736BB3" w:rsidRPr="00B305B6">
              <w:rPr>
                <w:rFonts w:ascii="Times New Roman" w:hAnsi="Times New Roman"/>
                <w:color w:val="000000" w:themeColor="text1"/>
              </w:rPr>
              <w:t xml:space="preserve"> that may alter offspring phenotype</w:t>
            </w:r>
            <w:r w:rsidRPr="00B305B6">
              <w:rPr>
                <w:rFonts w:ascii="Times New Roman" w:hAnsi="Times New Roman"/>
                <w:color w:val="000000" w:themeColor="text1"/>
              </w:rPr>
              <w:t xml:space="preserve">, </w:t>
            </w:r>
            <w:r w:rsidR="00736BB3" w:rsidRPr="00B305B6">
              <w:rPr>
                <w:rFonts w:ascii="Times New Roman" w:hAnsi="Times New Roman"/>
                <w:color w:val="000000" w:themeColor="text1"/>
              </w:rPr>
              <w:t xml:space="preserve">and the potential for </w:t>
            </w:r>
            <w:r w:rsidRPr="00B305B6">
              <w:rPr>
                <w:rFonts w:ascii="Times New Roman" w:hAnsi="Times New Roman"/>
                <w:color w:val="000000" w:themeColor="text1"/>
              </w:rPr>
              <w:t xml:space="preserve">epigenetic </w:t>
            </w:r>
            <w:r w:rsidR="00736BB3" w:rsidRPr="00B305B6">
              <w:rPr>
                <w:rFonts w:ascii="Times New Roman" w:hAnsi="Times New Roman"/>
                <w:color w:val="000000" w:themeColor="text1"/>
              </w:rPr>
              <w:t xml:space="preserve">inheritance </w:t>
            </w:r>
            <w:r w:rsidRPr="00B305B6">
              <w:rPr>
                <w:color w:val="000000" w:themeColor="text1"/>
              </w:rPr>
              <w:fldChar w:fldCharType="begin" w:fldLock="1"/>
            </w:r>
            <w:r w:rsidRPr="00B305B6">
              <w:rPr>
                <w:rFonts w:ascii="Times New Roman" w:hAnsi="Times New Roman"/>
                <w:color w:val="000000" w:themeColor="text1"/>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id":"ITEM-2","itemData":{"author":[{"dropping-particle":"","family":"Falconer","given":"D S","non-dropping-particle":"","parse-names":false,"suffix":""},{"dropping-particle":"","family":"Mackay","given":"T. F.","non-dropping-particle":"","parse-names":false,"suffix":""}],"id":"ITEM-2","issued":{"date-parts":[["1996"]]},"publisher":"Longman","publisher-place":"Essex, UK","title":"Introduction to Quantitative Genetics","type":"book"},"uris":["http://www.mendeley.com/documents/?uuid=abd8e138-b37d-473b-b416-73abaf704893"]}],"mendeley":{"formattedCitation":"(Falconer and Mackay 1996; Visscher et al. 2008)","plainTextFormattedCitation":"(Falconer and Mackay 1996; Visscher et al. 2008)","previouslyFormattedCitation":"(Falconer and Mackay 1996; Visscher et al. 2008)"},"properties":{"noteIndex":0},"schema":"https://github.com/citation-style-language/schema/raw/master/csl-citation.json"}</w:instrText>
            </w:r>
            <w:r w:rsidRPr="00B305B6">
              <w:rPr>
                <w:color w:val="000000" w:themeColor="text1"/>
              </w:rPr>
              <w:fldChar w:fldCharType="separate"/>
            </w:r>
            <w:r w:rsidRPr="00B305B6">
              <w:rPr>
                <w:rFonts w:ascii="Times New Roman" w:hAnsi="Times New Roman"/>
                <w:noProof/>
                <w:color w:val="000000" w:themeColor="text1"/>
              </w:rPr>
              <w:t>(Falconer and Mackay 1996; Visscher et al. 2008)</w:t>
            </w:r>
            <w:r w:rsidRPr="00B305B6">
              <w:rPr>
                <w:color w:val="000000" w:themeColor="text1"/>
              </w:rPr>
              <w:fldChar w:fldCharType="end"/>
            </w:r>
            <w:r w:rsidRPr="00B305B6">
              <w:rPr>
                <w:rFonts w:ascii="Times New Roman" w:hAnsi="Times New Roman"/>
                <w:color w:val="000000" w:themeColor="text1"/>
              </w:rPr>
              <w:t>.</w:t>
            </w:r>
          </w:p>
          <w:p w14:paraId="6D857AD0" w14:textId="7B7B2B71" w:rsidR="001D7787" w:rsidRPr="00B305B6" w:rsidRDefault="00350A75" w:rsidP="00830881">
            <w:pPr>
              <w:spacing w:line="480" w:lineRule="auto"/>
              <w:ind w:left="567" w:firstLine="602"/>
              <w:rPr>
                <w:rFonts w:ascii="Times New Roman" w:hAnsi="Times New Roman"/>
                <w:color w:val="000000" w:themeColor="text1"/>
              </w:rPr>
            </w:pPr>
            <w:r w:rsidRPr="00B305B6">
              <w:rPr>
                <w:rFonts w:ascii="Times New Roman" w:hAnsi="Times New Roman"/>
                <w:color w:val="000000" w:themeColor="text1"/>
              </w:rPr>
              <w:t>Narrow sense heritability</w:t>
            </w:r>
            <w:r w:rsidR="001D7787" w:rsidRPr="00B305B6">
              <w:rPr>
                <w:rFonts w:ascii="Times New Roman" w:hAnsi="Times New Roman"/>
                <w:color w:val="000000" w:themeColor="text1"/>
              </w:rPr>
              <w:t xml:space="preserve"> can be used to predict and understand population responses to selection. Consider one population where the mean critical thermal maximum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color w:val="000000" w:themeColor="text1"/>
              </w:rPr>
              <w:t xml:space="preserve">) of the population is 30°C and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color w:val="000000" w:themeColor="text1"/>
              </w:rPr>
              <w:t xml:space="preserve"> is highly heritable, e.g. </w:t>
            </w:r>
            <w:r w:rsidR="001D7787" w:rsidRPr="00B305B6">
              <w:rPr>
                <w:rFonts w:ascii="Times New Roman" w:hAnsi="Times New Roman"/>
                <w:i/>
                <w:color w:val="000000" w:themeColor="text1"/>
              </w:rPr>
              <w:t>h</w:t>
            </w:r>
            <w:r w:rsidR="001D7787" w:rsidRPr="00B305B6">
              <w:rPr>
                <w:rFonts w:ascii="Times New Roman" w:hAnsi="Times New Roman"/>
                <w:i/>
                <w:color w:val="000000" w:themeColor="text1"/>
                <w:vertAlign w:val="superscript"/>
              </w:rPr>
              <w:t xml:space="preserve">2 </w:t>
            </w:r>
            <w:r w:rsidR="001D7787" w:rsidRPr="00B305B6">
              <w:rPr>
                <w:rFonts w:ascii="Times New Roman" w:hAnsi="Times New Roman"/>
                <w:color w:val="000000" w:themeColor="text1"/>
              </w:rPr>
              <w:t>= 0.5. If a temperature anomaly occurs, resulting in the death of the more heat-</w:t>
            </w:r>
            <w:r w:rsidR="001D7787" w:rsidRPr="00B305B6">
              <w:rPr>
                <w:rFonts w:ascii="Times New Roman" w:hAnsi="Times New Roman"/>
                <w:color w:val="000000" w:themeColor="text1"/>
              </w:rPr>
              <w:lastRenderedPageBreak/>
              <w:t xml:space="preserve">susceptible individuals and shifting the mean population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i/>
                <w:color w:val="000000" w:themeColor="text1"/>
                <w:vertAlign w:val="subscript"/>
              </w:rPr>
              <w:t xml:space="preserve"> </w:t>
            </w:r>
            <w:r w:rsidR="001D7787" w:rsidRPr="00B305B6">
              <w:rPr>
                <w:rFonts w:ascii="Times New Roman" w:hAnsi="Times New Roman"/>
                <w:color w:val="000000" w:themeColor="text1"/>
              </w:rPr>
              <w:t>to 32°C, the univariate Breeder’s equation predicts that the mean change in population response (</w:t>
            </w:r>
            <m:oMath>
              <m:r>
                <w:rPr>
                  <w:rFonts w:ascii="Cambria Math" w:hAnsi="Cambria Math"/>
                  <w:color w:val="000000" w:themeColor="text1"/>
                </w:rPr>
                <m:t>R</m:t>
              </m:r>
            </m:oMath>
            <w:r w:rsidR="001D7787" w:rsidRPr="00B305B6">
              <w:rPr>
                <w:rFonts w:ascii="Times New Roman" w:hAnsi="Times New Roman"/>
                <w:color w:val="000000" w:themeColor="text1"/>
              </w:rPr>
              <w:t xml:space="preserve">) in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color w:val="000000" w:themeColor="text1"/>
              </w:rPr>
              <w:t xml:space="preserve"> will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22"/>
              <w:gridCol w:w="7040"/>
              <w:gridCol w:w="932"/>
            </w:tblGrid>
            <w:tr w:rsidR="00B305B6" w:rsidRPr="00B305B6" w14:paraId="34FF067C" w14:textId="77777777" w:rsidTr="0011279F">
              <w:tc>
                <w:tcPr>
                  <w:tcW w:w="846" w:type="dxa"/>
                </w:tcPr>
                <w:p w14:paraId="34C58243" w14:textId="77777777" w:rsidR="001D7787" w:rsidRPr="00B305B6" w:rsidRDefault="001D7787" w:rsidP="00FC6D79">
                  <w:pPr>
                    <w:spacing w:line="480" w:lineRule="auto"/>
                    <w:ind w:left="567"/>
                    <w:rPr>
                      <w:rFonts w:ascii="Times New Roman" w:hAnsi="Times New Roman"/>
                      <w:color w:val="000000" w:themeColor="text1"/>
                    </w:rPr>
                  </w:pPr>
                </w:p>
              </w:tc>
              <w:tc>
                <w:tcPr>
                  <w:tcW w:w="7229" w:type="dxa"/>
                  <w:vAlign w:val="center"/>
                </w:tcPr>
                <w:p w14:paraId="18231231" w14:textId="77777777" w:rsidR="001D7787" w:rsidRPr="00B305B6" w:rsidRDefault="001D7787" w:rsidP="00FC6D79">
                  <w:pPr>
                    <w:spacing w:line="480" w:lineRule="auto"/>
                    <w:ind w:left="567"/>
                    <w:rPr>
                      <w:rFonts w:ascii="Times New Roman" w:hAnsi="Times New Roman"/>
                      <w:color w:val="000000" w:themeColor="text1"/>
                    </w:rPr>
                  </w:pPr>
                  <m:oMathPara>
                    <m:oMathParaPr>
                      <m:jc m:val="center"/>
                    </m:oMathParaPr>
                    <m:oMath>
                      <m:r>
                        <w:rPr>
                          <w:rFonts w:ascii="Cambria Math" w:hAnsi="Cambria Math"/>
                          <w:color w:val="000000" w:themeColor="text1"/>
                        </w:rPr>
                        <m:t xml:space="preserve">R= </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S=</m:t>
                      </m:r>
                      <m:r>
                        <m:rPr>
                          <m:sty m:val="p"/>
                        </m:rPr>
                        <w:rPr>
                          <w:rFonts w:ascii="Cambria Math" w:hAnsi="Cambria Math"/>
                          <w:color w:val="000000" w:themeColor="text1"/>
                        </w:rPr>
                        <m:t>0.5∙</m:t>
                      </m:r>
                      <m:d>
                        <m:dPr>
                          <m:ctrlPr>
                            <w:rPr>
                              <w:rFonts w:ascii="Cambria Math" w:hAnsi="Cambria Math"/>
                              <w:i/>
                              <w:color w:val="000000" w:themeColor="text1"/>
                            </w:rPr>
                          </m:ctrlPr>
                        </m:dPr>
                        <m:e>
                          <m:r>
                            <w:rPr>
                              <w:rFonts w:ascii="Cambria Math" w:hAnsi="Cambria Math"/>
                              <w:color w:val="000000" w:themeColor="text1"/>
                            </w:rPr>
                            <m:t>32</m:t>
                          </m:r>
                          <m:r>
                            <m:rPr>
                              <m:sty m:val="p"/>
                            </m:rPr>
                            <w:rPr>
                              <w:rFonts w:ascii="Cambria Math" w:hAnsi="Cambria Math"/>
                              <w:color w:val="000000" w:themeColor="text1"/>
                            </w:rPr>
                            <m:t>°C</m:t>
                          </m:r>
                          <m:r>
                            <w:rPr>
                              <w:rFonts w:ascii="Cambria Math" w:hAnsi="Cambria Math"/>
                              <w:color w:val="000000" w:themeColor="text1"/>
                            </w:rPr>
                            <m:t>- 30</m:t>
                          </m:r>
                          <m:r>
                            <m:rPr>
                              <m:sty m:val="p"/>
                            </m:rPr>
                            <w:rPr>
                              <w:rFonts w:ascii="Cambria Math" w:hAnsi="Cambria Math"/>
                              <w:color w:val="000000" w:themeColor="text1"/>
                            </w:rPr>
                            <m:t>°C</m:t>
                          </m:r>
                          <m:ctrlPr>
                            <w:rPr>
                              <w:rFonts w:ascii="Cambria Math" w:hAnsi="Cambria Math"/>
                              <w:color w:val="000000" w:themeColor="text1"/>
                            </w:rPr>
                          </m:ctrlPr>
                        </m:e>
                      </m:d>
                      <m:r>
                        <m:rPr>
                          <m:sty m:val="p"/>
                        </m:rPr>
                        <w:rPr>
                          <w:rFonts w:ascii="Cambria Math" w:hAnsi="Cambria Math"/>
                          <w:color w:val="000000" w:themeColor="text1"/>
                        </w:rPr>
                        <m:t xml:space="preserve">=+1°C </m:t>
                      </m:r>
                    </m:oMath>
                  </m:oMathPara>
                </w:p>
              </w:tc>
              <w:tc>
                <w:tcPr>
                  <w:tcW w:w="935" w:type="dxa"/>
                  <w:vAlign w:val="center"/>
                </w:tcPr>
                <w:p w14:paraId="147DB114" w14:textId="5EDFBD8D" w:rsidR="001D7787" w:rsidRPr="00B305B6" w:rsidRDefault="001D7787" w:rsidP="00FC6D79">
                  <w:pPr>
                    <w:spacing w:line="480" w:lineRule="auto"/>
                    <w:ind w:left="567"/>
                    <w:rPr>
                      <w:rFonts w:ascii="Times New Roman" w:hAnsi="Times New Roman"/>
                      <w:color w:val="000000" w:themeColor="text1"/>
                    </w:rPr>
                  </w:pPr>
                  <w:r w:rsidRPr="00B305B6">
                    <w:rPr>
                      <w:rFonts w:ascii="Times New Roman" w:hAnsi="Times New Roman"/>
                      <w:color w:val="000000" w:themeColor="text1"/>
                    </w:rPr>
                    <w:t>(</w:t>
                  </w:r>
                  <w:r w:rsidR="00B50907">
                    <w:rPr>
                      <w:rFonts w:ascii="Times New Roman" w:hAnsi="Times New Roman"/>
                      <w:color w:val="000000" w:themeColor="text1"/>
                    </w:rPr>
                    <w:t>2</w:t>
                  </w:r>
                  <w:r w:rsidRPr="00B305B6">
                    <w:rPr>
                      <w:color w:val="000000" w:themeColor="text1"/>
                    </w:rPr>
                    <w:fldChar w:fldCharType="begin"/>
                  </w:r>
                  <w:r w:rsidRPr="00B305B6">
                    <w:rPr>
                      <w:rFonts w:ascii="Times New Roman" w:hAnsi="Times New Roman"/>
                      <w:color w:val="000000" w:themeColor="text1"/>
                    </w:rPr>
                    <w:instrText xml:space="preserve"> Eq </w:instrText>
                  </w:r>
                  <w:r w:rsidRPr="00B305B6">
                    <w:rPr>
                      <w:color w:val="000000" w:themeColor="text1"/>
                    </w:rPr>
                    <w:fldChar w:fldCharType="end"/>
                  </w:r>
                  <w:r w:rsidRPr="00B305B6">
                    <w:rPr>
                      <w:rFonts w:ascii="Times New Roman" w:hAnsi="Times New Roman"/>
                      <w:color w:val="000000" w:themeColor="text1"/>
                    </w:rPr>
                    <w:t>)</w:t>
                  </w:r>
                </w:p>
              </w:tc>
            </w:tr>
          </w:tbl>
          <w:p w14:paraId="4D555900" w14:textId="1339DF04" w:rsidR="009F1D81" w:rsidRPr="00B305B6" w:rsidRDefault="001D7787" w:rsidP="00771A21">
            <w:pPr>
              <w:spacing w:line="480" w:lineRule="auto"/>
              <w:ind w:left="567"/>
              <w:rPr>
                <w:rFonts w:ascii="Times New Roman" w:hAnsi="Times New Roman"/>
                <w:color w:val="000000" w:themeColor="text1"/>
              </w:rPr>
            </w:pPr>
            <w:r w:rsidRPr="00B305B6">
              <w:rPr>
                <w:rFonts w:ascii="Times New Roman" w:hAnsi="Times New Roman"/>
                <w:color w:val="000000" w:themeColor="text1"/>
              </w:rPr>
              <w:t xml:space="preserve">In other words, an increase in the mean selected population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of +2°C (</w:t>
            </w:r>
            <m:oMath>
              <m:r>
                <w:rPr>
                  <w:rFonts w:ascii="Cambria Math" w:hAnsi="Cambria Math"/>
                  <w:color w:val="000000" w:themeColor="text1"/>
                </w:rPr>
                <m:t>S</m:t>
              </m:r>
            </m:oMath>
            <w:r w:rsidRPr="00B305B6">
              <w:rPr>
                <w:rFonts w:ascii="Times New Roman" w:hAnsi="Times New Roman"/>
                <w:color w:val="000000" w:themeColor="text1"/>
              </w:rPr>
              <w:t xml:space="preserve">, the ‘selection differential’) translates to an expected increase in the next generation’s </w:t>
            </w:r>
            <w:r w:rsidR="00296529" w:rsidRPr="00B305B6">
              <w:rPr>
                <w:rFonts w:ascii="Times New Roman" w:hAnsi="Times New Roman"/>
                <w:color w:val="000000" w:themeColor="text1"/>
              </w:rPr>
              <w:t xml:space="preserve">average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of +1°C </w:t>
            </w:r>
            <w:r w:rsidRPr="00B305B6">
              <w:rPr>
                <w:color w:val="000000" w:themeColor="text1"/>
              </w:rPr>
              <w:fldChar w:fldCharType="begin" w:fldLock="1"/>
            </w:r>
            <w:r w:rsidRPr="00B305B6">
              <w:rPr>
                <w:rFonts w:ascii="Times New Roman" w:hAnsi="Times New Roman"/>
                <w:color w:val="000000" w:themeColor="text1"/>
              </w:rPr>
              <w:instrText>ADDIN CSL_CITATION {"citationItems":[{"id":"ITEM-1","itemData":{"author":[{"dropping-particle":"","family":"Lush","given":"J. L.","non-dropping-particle":"","parse-names":false,"suffix":""}],"id":"ITEM-1","issued":{"date-parts":[["1937"]]},"publisher":"Iowa State College Press","publisher-place":"Ames, Iowa","title":"Animal breeding plans","type":"book"},"uris":["http://www.mendeley.com/documents/?uuid=89dbb7f1-4c19-4168-bb72-73978a972c73"]},{"id":"ITEM-2","itemData":{"author":[{"dropping-particle":"","family":"Lande","given":"Russell","non-dropping-particle":"","parse-names":false,"suffix":""}],"container-title":"Evolution","id":"ITEM-2","issue":"1","issued":{"date-parts":[["1979"]]},"page":"402-416","title":"Quantitative genetic analysis of multivariate evolution, applied to brain: body size allometry","type":"article-journal","volume":"33"},"uris":["http://www.mendeley.com/documents/?uuid=54d42904-e2be-4b84-a976-5cd1c49d9bd1"]},{"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Lush 1937; Lande 1979; Falconer and Mackay 1996)","plainTextFormattedCitation":"(Lush 1937; Lande 1979; Falconer and Mackay 1996)","previouslyFormattedCitation":"(Lush 1937; Lande 1979; Falconer and Mackay 1996)"},"properties":{"noteIndex":0},"schema":"https://github.com/citation-style-language/schema/raw/master/csl-citation.json"}</w:instrText>
            </w:r>
            <w:r w:rsidRPr="00B305B6">
              <w:rPr>
                <w:color w:val="000000" w:themeColor="text1"/>
              </w:rPr>
              <w:fldChar w:fldCharType="separate"/>
            </w:r>
            <w:r w:rsidRPr="00B305B6">
              <w:rPr>
                <w:rFonts w:ascii="Times New Roman" w:hAnsi="Times New Roman"/>
                <w:noProof/>
                <w:color w:val="000000" w:themeColor="text1"/>
              </w:rPr>
              <w:t>(Lush 1937; Lande 1979; Falconer and Mackay 1996)</w:t>
            </w:r>
            <w:r w:rsidRPr="00B305B6">
              <w:rPr>
                <w:color w:val="000000" w:themeColor="text1"/>
              </w:rPr>
              <w:fldChar w:fldCharType="end"/>
            </w:r>
            <w:r w:rsidRPr="00B305B6">
              <w:rPr>
                <w:rFonts w:ascii="Times New Roman" w:hAnsi="Times New Roman"/>
                <w:color w:val="000000" w:themeColor="text1"/>
              </w:rPr>
              <w:t xml:space="preserve">. Now consider a second population experiencing the same selection event, but with a relatively low heritability in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e.g.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 xml:space="preserve">2 </w:t>
            </w:r>
            <w:r w:rsidRPr="00B305B6">
              <w:rPr>
                <w:rFonts w:ascii="Times New Roman" w:hAnsi="Times New Roman"/>
                <w:color w:val="000000" w:themeColor="text1"/>
              </w:rPr>
              <w:t xml:space="preserve">= 0.1. The predicted change in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in the next generation would be: </w:t>
            </w:r>
            <w:r w:rsidRPr="00B305B6">
              <w:rPr>
                <w:rFonts w:ascii="Times New Roman" w:hAnsi="Times New Roman"/>
                <w:i/>
                <w:color w:val="000000" w:themeColor="text1"/>
              </w:rPr>
              <w:t>R</w:t>
            </w:r>
            <w:r w:rsidRPr="00B305B6">
              <w:rPr>
                <w:rFonts w:ascii="Times New Roman" w:hAnsi="Times New Roman"/>
                <w:color w:val="000000" w:themeColor="text1"/>
              </w:rPr>
              <w:t xml:space="preserve"> = 0.1·</w:t>
            </w:r>
            <w:r w:rsidR="00CF5182" w:rsidRPr="00B305B6">
              <w:rPr>
                <w:rFonts w:ascii="Times New Roman" w:hAnsi="Times New Roman"/>
                <w:color w:val="000000" w:themeColor="text1"/>
              </w:rPr>
              <w:t xml:space="preserve"> </w:t>
            </w:r>
            <w:r w:rsidRPr="00B305B6">
              <w:rPr>
                <w:rFonts w:ascii="Times New Roman" w:hAnsi="Times New Roman"/>
                <w:color w:val="000000" w:themeColor="text1"/>
              </w:rPr>
              <w:t xml:space="preserve">(32°C–30°C) = +0.2°C, or a five-fold lower response to the same selection pressure. Thus, the relative response of a </w:t>
            </w:r>
            <w:r w:rsidR="00C0421C" w:rsidRPr="00B305B6">
              <w:rPr>
                <w:rFonts w:ascii="Times New Roman" w:hAnsi="Times New Roman"/>
                <w:color w:val="000000" w:themeColor="text1"/>
              </w:rPr>
              <w:t xml:space="preserve">trait in a </w:t>
            </w:r>
            <w:r w:rsidR="004A75E7" w:rsidRPr="00B305B6">
              <w:rPr>
                <w:rFonts w:ascii="Times New Roman" w:hAnsi="Times New Roman"/>
                <w:color w:val="000000" w:themeColor="text1"/>
              </w:rPr>
              <w:t>population</w:t>
            </w:r>
            <w:r w:rsidRPr="00B305B6">
              <w:rPr>
                <w:rFonts w:ascii="Times New Roman" w:hAnsi="Times New Roman"/>
                <w:color w:val="000000" w:themeColor="text1"/>
              </w:rPr>
              <w:t xml:space="preserve"> </w:t>
            </w:r>
            <w:r w:rsidR="00C0421C" w:rsidRPr="00B305B6">
              <w:rPr>
                <w:rFonts w:ascii="Times New Roman" w:hAnsi="Times New Roman"/>
                <w:color w:val="000000" w:themeColor="text1"/>
              </w:rPr>
              <w:t>under</w:t>
            </w:r>
            <w:r w:rsidRPr="00B305B6">
              <w:rPr>
                <w:rFonts w:ascii="Times New Roman" w:hAnsi="Times New Roman"/>
                <w:color w:val="000000" w:themeColor="text1"/>
              </w:rPr>
              <w:t xml:space="preserve"> selection is proportional to the value of the narrow-sense heritability</w:t>
            </w:r>
            <w:r w:rsidR="002D2269" w:rsidRPr="00B305B6">
              <w:rPr>
                <w:rFonts w:ascii="Times New Roman" w:hAnsi="Times New Roman"/>
                <w:color w:val="000000" w:themeColor="text1"/>
              </w:rPr>
              <w:t xml:space="preserve"> coefficient</w:t>
            </w:r>
            <w:r w:rsidR="00C0421C" w:rsidRPr="00B305B6">
              <w:rPr>
                <w:rFonts w:ascii="Times New Roman" w:hAnsi="Times New Roman"/>
                <w:color w:val="000000" w:themeColor="text1"/>
              </w:rPr>
              <w:t xml:space="preserve"> for said trait</w:t>
            </w:r>
            <w:r w:rsidRPr="00B305B6">
              <w:rPr>
                <w:rFonts w:ascii="Times New Roman" w:hAnsi="Times New Roman"/>
                <w:color w:val="000000" w:themeColor="text1"/>
              </w:rPr>
              <w:t xml:space="preserve">,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xml:space="preserve">. </w:t>
            </w:r>
          </w:p>
        </w:tc>
      </w:tr>
    </w:tbl>
    <w:p w14:paraId="55393D62" w14:textId="77777777" w:rsidR="00C61C4C" w:rsidRPr="00B305B6" w:rsidRDefault="00C61C4C" w:rsidP="00FC6D79">
      <w:pPr>
        <w:spacing w:line="480" w:lineRule="auto"/>
        <w:rPr>
          <w:color w:val="000000" w:themeColor="text1"/>
        </w:rPr>
      </w:pPr>
    </w:p>
    <w:p w14:paraId="7FE18F7C" w14:textId="3828F12D" w:rsidR="00A85CEC" w:rsidRPr="00B305B6" w:rsidRDefault="00A85CEC" w:rsidP="00FC6D79">
      <w:pPr>
        <w:spacing w:line="480" w:lineRule="auto"/>
        <w:ind w:firstLine="720"/>
        <w:rPr>
          <w:color w:val="000000" w:themeColor="text1"/>
        </w:rPr>
      </w:pPr>
      <w:r w:rsidRPr="00B305B6">
        <w:rPr>
          <w:color w:val="000000" w:themeColor="text1"/>
        </w:rPr>
        <w:t>Different traits often have different heritability coefficients, and may also covary with one another (</w:t>
      </w:r>
      <w:r w:rsidRPr="00B305B6">
        <w:rPr>
          <w:color w:val="000000" w:themeColor="text1"/>
        </w:rPr>
        <w:fldChar w:fldCharType="begin" w:fldLock="1"/>
      </w:r>
      <w:r w:rsidRPr="00B305B6">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manualFormatting":"Wright et al. 2019)","plainTextFormattedCitation":"(Wright et al. 2019)","previouslyFormattedCitation":"(Wright et al. 201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Wright et al. 2019)</w:t>
      </w:r>
      <w:r w:rsidRPr="00B305B6">
        <w:rPr>
          <w:color w:val="000000" w:themeColor="text1"/>
        </w:rPr>
        <w:fldChar w:fldCharType="end"/>
      </w:r>
      <w:r w:rsidRPr="00B305B6">
        <w:rPr>
          <w:color w:val="000000" w:themeColor="text1"/>
        </w:rPr>
        <w:t>. Counterintuitively, traits which are tied closely to biological fitness (e.g., life history traits, longevity/survival, fecundity) often have relatively low heritability compared to physiological and behavioural traits, and compared to morphological traits that often have high</w:t>
      </w:r>
      <w:r w:rsidR="00D30D48" w:rsidRPr="00B305B6">
        <w:rPr>
          <w:color w:val="000000" w:themeColor="text1"/>
        </w:rPr>
        <w:t>er</w:t>
      </w:r>
      <w:r w:rsidRPr="00B305B6">
        <w:rPr>
          <w:color w:val="000000" w:themeColor="text1"/>
        </w:rPr>
        <w:t xml:space="preserve"> heritability </w:t>
      </w:r>
      <w:r w:rsidRPr="00B305B6">
        <w:rPr>
          <w:color w:val="000000" w:themeColor="text1"/>
        </w:rPr>
        <w:fldChar w:fldCharType="begin" w:fldLock="1"/>
      </w:r>
      <w:r w:rsidR="007F03F7" w:rsidRPr="00B305B6">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s41437-018-0085-y","ISSN":"13652540","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author":[{"dropping-particle":"","family":"Martins","given":"Felipe","non-dropping-particle":"","parse-names":false,"suffix":""},{"dropping-particle":"","family":"Kruuk","given":"Loeske","non-dropping-particle":"","parse-names":false,"suffix":""},{"dropping-particle":"","family":"Llewelyn","given":"John","non-dropping-particle":"","parse-names":false,"suffix":""},{"dropping-particle":"","family":"Moritz","given":"Craig","non-dropping-particle":"","parse-names":false,"suffix":""},{"dropping-particle":"","family":"Phillips","given":"Ben","non-dropping-particle":"","parse-names":false,"suffix":""}],"container-title":"Heredity","id":"ITEM-3","issue":"1","issued":{"date-parts":[["2019"]]},"page":"41-52","publisher":"Springer US","title":"Heritability of climate-relevant traits in a rainforest skink","type":"article-journal","volume":"122"},"uris":["http://www.mendeley.com/documents/?uuid=dc911f90-9fa5-4e44-83c0-191c51db2a3d"]},{"id":"ITEM-4","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4","issue":"4","issued":{"date-parts":[["1991"]]},"page":"853","title":"On the Low Heritability of Life-History Traits","type":"article-journal","volume":"45"},"uris":["http://www.mendeley.com/documents/?uuid=287b4475-98c6-4106-a31b-a4cbc07ebe84"]}],"mendeley":{"formattedCitation":"(Mousseau and Roff 1987; Price and Schluter 1991; Wheelwright et al. 2014; Martins et al. 2019)","plainTextFormattedCitation":"(Mousseau and Roff 1987; Price and Schluter 1991; Wheelwright et al. 2014; Martins et al. 2019)","previouslyFormattedCitation":"(Mousseau and Roff 1987; Price and Schluter 1991; Wheelwright et al. 2014; Martins et al. 2019)"},"properties":{"noteIndex":0},"schema":"https://github.com/citation-style-language/schema/raw/master/csl-citation.json"}</w:instrText>
      </w:r>
      <w:r w:rsidRPr="00B305B6">
        <w:rPr>
          <w:color w:val="000000" w:themeColor="text1"/>
        </w:rPr>
        <w:fldChar w:fldCharType="separate"/>
      </w:r>
      <w:r w:rsidR="007F03F7" w:rsidRPr="00B305B6">
        <w:rPr>
          <w:noProof/>
          <w:color w:val="000000" w:themeColor="text1"/>
        </w:rPr>
        <w:t>(Mousseau and Roff 1987; Price and Schluter 1991; Wheelwright et al. 2014; Martins et al. 2019)</w:t>
      </w:r>
      <w:r w:rsidRPr="00B305B6">
        <w:rPr>
          <w:color w:val="000000" w:themeColor="text1"/>
        </w:rPr>
        <w:fldChar w:fldCharType="end"/>
      </w:r>
      <w:r w:rsidRPr="00B305B6">
        <w:rPr>
          <w:color w:val="000000" w:themeColor="text1"/>
        </w:rPr>
        <w:t xml:space="preserve">. For example, when populations have previously undergone strong stabilizing selection for a trait tied closely to fitness, the narrower range and variance of trait values observed in the population translates to a reduction in the relative contribution of additive genetic effects to total phenotypic variation, and a decrease in the heritability coefficient </w:t>
      </w:r>
      <w:r w:rsidRPr="00B305B6">
        <w:rPr>
          <w:color w:val="000000" w:themeColor="text1"/>
        </w:rPr>
        <w:fldChar w:fldCharType="begin" w:fldLock="1"/>
      </w:r>
      <w:r w:rsidR="00B525D0" w:rsidRPr="00B305B6">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3","issue":"3","issued":{"date-parts":[["2009"]]},"page":"716-726","title":"Heritability of fitness components in a wild bird population","type":"article-journal","volume":"63"},"uris":["http://www.mendeley.com/documents/?uuid=ba3e1251-687c-4c2c-b28f-d16e74f3ad2e"]}],"mendeley":{"formattedCitation":"(Charmantier and Garant 2005; Teplitsky et al. 2009; Wheelwright et al. 2014)","plainTextFormattedCitation":"(Charmantier and Garant 2005; Teplitsky et al. 2009; Wheelwright et al. 2014)","previouslyFormattedCitation":"(Charmantier and Garant 2005; Teplitsky et al. 2009; Wheelwright et al. 2014)"},"properties":{"noteIndex":0},"schema":"https://github.com/citation-style-language/schema/raw/master/csl-citation.json"}</w:instrText>
      </w:r>
      <w:r w:rsidRPr="00B305B6">
        <w:rPr>
          <w:color w:val="000000" w:themeColor="text1"/>
        </w:rPr>
        <w:fldChar w:fldCharType="separate"/>
      </w:r>
      <w:r w:rsidR="00B525D0" w:rsidRPr="00B305B6">
        <w:rPr>
          <w:noProof/>
          <w:color w:val="000000" w:themeColor="text1"/>
        </w:rPr>
        <w:t>(Charmantier and Garant 2005; Teplitsky et al. 2009; Wheelwright et al. 2014)</w:t>
      </w:r>
      <w:r w:rsidRPr="00B305B6">
        <w:rPr>
          <w:color w:val="000000" w:themeColor="text1"/>
        </w:rPr>
        <w:fldChar w:fldCharType="end"/>
      </w:r>
      <w:r w:rsidRPr="00B305B6">
        <w:rPr>
          <w:color w:val="000000" w:themeColor="text1"/>
        </w:rPr>
        <w:t xml:space="preserve">. Understanding the potential rate and limits to adaptive </w:t>
      </w:r>
      <w:r w:rsidRPr="00B305B6">
        <w:rPr>
          <w:color w:val="000000" w:themeColor="text1"/>
        </w:rPr>
        <w:lastRenderedPageBreak/>
        <w:t xml:space="preserve">evolution </w:t>
      </w:r>
      <w:r w:rsidR="00EE2C5C" w:rsidRPr="00B305B6">
        <w:rPr>
          <w:color w:val="000000" w:themeColor="text1"/>
        </w:rPr>
        <w:t xml:space="preserve">will </w:t>
      </w:r>
      <w:r w:rsidRPr="00B305B6">
        <w:rPr>
          <w:color w:val="000000" w:themeColor="text1"/>
        </w:rPr>
        <w:t xml:space="preserve">therefore require an understanding of heritability across different traits </w:t>
      </w:r>
      <w:r w:rsidRPr="00B305B6">
        <w:rPr>
          <w:color w:val="000000" w:themeColor="text1"/>
        </w:rPr>
        <w:fldChar w:fldCharType="begin" w:fldLock="1"/>
      </w:r>
      <w:r w:rsidRPr="00B305B6">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mendeley":{"formattedCitation":"(Wheelwright et al. 2014)","plainTextFormattedCitation":"(Wheelwright et al. 2014)","previouslyFormattedCitation":"(Wheelwright et al. 2014)"},"properties":{"noteIndex":0},"schema":"https://github.com/citation-style-language/schema/raw/master/csl-citation.json"}</w:instrText>
      </w:r>
      <w:r w:rsidRPr="00B305B6">
        <w:rPr>
          <w:color w:val="000000" w:themeColor="text1"/>
        </w:rPr>
        <w:fldChar w:fldCharType="separate"/>
      </w:r>
      <w:r w:rsidRPr="00B305B6">
        <w:rPr>
          <w:noProof/>
          <w:color w:val="000000" w:themeColor="text1"/>
        </w:rPr>
        <w:t>(Wheelwright et al. 2014)</w:t>
      </w:r>
      <w:r w:rsidRPr="00B305B6">
        <w:rPr>
          <w:color w:val="000000" w:themeColor="text1"/>
        </w:rPr>
        <w:fldChar w:fldCharType="end"/>
      </w:r>
      <w:r w:rsidRPr="00B305B6">
        <w:rPr>
          <w:color w:val="000000" w:themeColor="text1"/>
        </w:rPr>
        <w:t>.</w:t>
      </w:r>
    </w:p>
    <w:p w14:paraId="52FD83C3" w14:textId="3C352D1A" w:rsidR="00A85CEC" w:rsidRPr="00B305B6" w:rsidRDefault="00166EFD" w:rsidP="00FC6D79">
      <w:pPr>
        <w:spacing w:line="480" w:lineRule="auto"/>
        <w:ind w:firstLine="720"/>
        <w:rPr>
          <w:color w:val="000000" w:themeColor="text1"/>
        </w:rPr>
      </w:pPr>
      <w:r w:rsidRPr="00B305B6">
        <w:rPr>
          <w:color w:val="000000" w:themeColor="text1"/>
        </w:rPr>
        <w:t>Selective pressures differ not only in terms of the trait being examined, but also across life stages</w:t>
      </w:r>
      <w:r w:rsidR="00B07B20" w:rsidRPr="00B305B6">
        <w:rPr>
          <w:color w:val="000000" w:themeColor="text1"/>
        </w:rPr>
        <w:t>/</w:t>
      </w:r>
      <w:r w:rsidRPr="00B305B6">
        <w:rPr>
          <w:color w:val="000000" w:themeColor="text1"/>
        </w:rPr>
        <w:t>ages</w:t>
      </w:r>
      <w:r w:rsidR="00A47731" w:rsidRPr="00B305B6">
        <w:rPr>
          <w:color w:val="000000" w:themeColor="text1"/>
        </w:rPr>
        <w:t>, growth forms,</w:t>
      </w:r>
      <w:r w:rsidR="00B07B20" w:rsidRPr="00B305B6">
        <w:rPr>
          <w:color w:val="000000" w:themeColor="text1"/>
        </w:rPr>
        <w:t xml:space="preserve"> and</w:t>
      </w:r>
      <w:r w:rsidRPr="00B305B6">
        <w:rPr>
          <w:color w:val="000000" w:themeColor="text1"/>
        </w:rPr>
        <w:t xml:space="preserve"> environments (e.g., genotype</w:t>
      </w:r>
      <w:r w:rsidR="00EE2C5C" w:rsidRPr="00B305B6">
        <w:rPr>
          <w:color w:val="000000" w:themeColor="text1"/>
        </w:rPr>
        <w:t>-</w:t>
      </w:r>
      <w:r w:rsidRPr="00B305B6">
        <w:rPr>
          <w:color w:val="000000" w:themeColor="text1"/>
        </w:rPr>
        <w:t>by</w:t>
      </w:r>
      <w:r w:rsidR="00EE2C5C" w:rsidRPr="00B305B6">
        <w:rPr>
          <w:color w:val="000000" w:themeColor="text1"/>
        </w:rPr>
        <w:t>-</w:t>
      </w:r>
      <w:r w:rsidRPr="00B305B6">
        <w:rPr>
          <w:color w:val="000000" w:themeColor="text1"/>
        </w:rPr>
        <w:t>environment interactions)</w:t>
      </w:r>
      <w:r w:rsidR="00A47731" w:rsidRPr="00B305B6">
        <w:rPr>
          <w:color w:val="000000" w:themeColor="text1"/>
        </w:rPr>
        <w:t>.</w:t>
      </w:r>
      <w:r w:rsidR="00B07B20" w:rsidRPr="00B305B6">
        <w:rPr>
          <w:color w:val="000000" w:themeColor="text1"/>
        </w:rPr>
        <w:t xml:space="preserve"> </w:t>
      </w:r>
      <w:r w:rsidR="00A47731" w:rsidRPr="00B305B6">
        <w:rPr>
          <w:color w:val="000000" w:themeColor="text1"/>
        </w:rPr>
        <w:t>T</w:t>
      </w:r>
      <w:r w:rsidR="00B07B20" w:rsidRPr="00B305B6">
        <w:rPr>
          <w:color w:val="000000" w:themeColor="text1"/>
        </w:rPr>
        <w:t>hus</w:t>
      </w:r>
      <w:r w:rsidR="00A47731" w:rsidRPr="00B305B6">
        <w:rPr>
          <w:color w:val="000000" w:themeColor="text1"/>
        </w:rPr>
        <w:t>,</w:t>
      </w:r>
      <w:r w:rsidR="00B07B20" w:rsidRPr="00B305B6">
        <w:rPr>
          <w:color w:val="000000" w:themeColor="text1"/>
        </w:rPr>
        <w:t xml:space="preserve"> heritability </w:t>
      </w:r>
      <w:r w:rsidR="00EE2C5C" w:rsidRPr="00B305B6">
        <w:rPr>
          <w:color w:val="000000" w:themeColor="text1"/>
        </w:rPr>
        <w:t>should</w:t>
      </w:r>
      <w:r w:rsidR="00B07B20" w:rsidRPr="00B305B6">
        <w:rPr>
          <w:color w:val="000000" w:themeColor="text1"/>
        </w:rPr>
        <w:t xml:space="preserve"> vary across these factors as well </w:t>
      </w:r>
      <w:r w:rsidR="0033570F" w:rsidRPr="00B305B6">
        <w:rPr>
          <w:color w:val="000000" w:themeColor="text1"/>
        </w:rPr>
        <w:fldChar w:fldCharType="begin" w:fldLock="1"/>
      </w:r>
      <w:r w:rsidR="003C1C20">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098/rspb.2005.3117","author":[{"dropping-particle":"","family":"Charmantier","given":"Anne","non-dropping-particle":"","parse-names":false,"suffix":""},{"dropping-particle":"","family":"Garant","given":"Dany","non-dropping-particle":"","parse-names":false,"suffix":""}],"id":"ITEM-3","issue":"June","issued":{"date-parts":[["2005"]]},"page":"1415-1425","title":"Environmental quality and evolutionary potential : lessons from wild populations","type":"article-journal"},"uris":["http://www.mendeley.com/documents/?uuid=9cfea946-6773-4109-a157-a66ce115c6e8"]}],"mendeley":{"formattedCitation":"(Charmantier and Garant 2005; Wilson et al. 2008; Wheelwright et al. 2014)","plainTextFormattedCitation":"(Charmantier and Garant 2005; Wilson et al. 2008; Wheelwright et al. 2014)","previouslyFormattedCitation":"(Charmantier and Garant 2005; Wilson et al. 2008; Wheelwright et al. 2014)"},"properties":{"noteIndex":0},"schema":"https://github.com/citation-style-language/schema/raw/master/csl-citation.json"}</w:instrText>
      </w:r>
      <w:r w:rsidR="0033570F" w:rsidRPr="00B305B6">
        <w:rPr>
          <w:color w:val="000000" w:themeColor="text1"/>
        </w:rPr>
        <w:fldChar w:fldCharType="separate"/>
      </w:r>
      <w:r w:rsidR="003C1C20" w:rsidRPr="003C1C20">
        <w:rPr>
          <w:noProof/>
          <w:color w:val="000000" w:themeColor="text1"/>
        </w:rPr>
        <w:t>(Charmantier and Garant 2005; Wilson et al. 2008; Wheelwright et al. 2014)</w:t>
      </w:r>
      <w:r w:rsidR="0033570F" w:rsidRPr="00B305B6">
        <w:rPr>
          <w:color w:val="000000" w:themeColor="text1"/>
        </w:rPr>
        <w:fldChar w:fldCharType="end"/>
      </w:r>
      <w:r w:rsidR="0033570F" w:rsidRPr="00B305B6">
        <w:rPr>
          <w:color w:val="000000" w:themeColor="text1"/>
        </w:rPr>
        <w:t>.</w:t>
      </w:r>
      <w:r w:rsidR="007A3545" w:rsidRPr="00B305B6">
        <w:rPr>
          <w:color w:val="000000" w:themeColor="text1"/>
        </w:rPr>
        <w:t xml:space="preserve"> Early life stages/ages </w:t>
      </w:r>
      <w:r w:rsidR="00350A75" w:rsidRPr="00B305B6">
        <w:rPr>
          <w:color w:val="000000" w:themeColor="text1"/>
        </w:rPr>
        <w:t xml:space="preserve">can </w:t>
      </w:r>
      <w:r w:rsidR="007A3545" w:rsidRPr="00B305B6">
        <w:rPr>
          <w:color w:val="000000" w:themeColor="text1"/>
        </w:rPr>
        <w:t xml:space="preserve">experience strong stabilizing selection for traits associated with early life fitness, and thus exhibit reduced </w:t>
      </w:r>
      <w:r w:rsidR="007A3545" w:rsidRPr="00B305B6">
        <w:rPr>
          <w:i/>
          <w:color w:val="000000" w:themeColor="text1"/>
        </w:rPr>
        <w:t>h</w:t>
      </w:r>
      <w:r w:rsidR="007A3545" w:rsidRPr="00B305B6">
        <w:rPr>
          <w:i/>
          <w:color w:val="000000" w:themeColor="text1"/>
          <w:vertAlign w:val="superscript"/>
        </w:rPr>
        <w:t>2</w:t>
      </w:r>
      <w:r w:rsidR="007A3545" w:rsidRPr="00B305B6">
        <w:rPr>
          <w:color w:val="000000" w:themeColor="text1"/>
        </w:rPr>
        <w:t xml:space="preserve"> for these traits. </w:t>
      </w:r>
      <w:r w:rsidR="00787915" w:rsidRPr="00B305B6">
        <w:rPr>
          <w:color w:val="000000" w:themeColor="text1"/>
        </w:rPr>
        <w:t xml:space="preserve">Increasing importance of environmental effects and acclimation to local environments </w:t>
      </w:r>
      <w:r w:rsidR="00350A75" w:rsidRPr="00B305B6">
        <w:rPr>
          <w:color w:val="000000" w:themeColor="text1"/>
        </w:rPr>
        <w:t xml:space="preserve">can </w:t>
      </w:r>
      <w:r w:rsidR="007A3545" w:rsidRPr="00B305B6">
        <w:rPr>
          <w:color w:val="000000" w:themeColor="text1"/>
        </w:rPr>
        <w:t>also</w:t>
      </w:r>
      <w:r w:rsidR="00787915" w:rsidRPr="00B305B6">
        <w:rPr>
          <w:color w:val="000000" w:themeColor="text1"/>
        </w:rPr>
        <w:t xml:space="preserve"> reduce the relative importance of additive genetic variation and thus </w:t>
      </w:r>
      <w:r w:rsidR="00787915" w:rsidRPr="00B305B6">
        <w:rPr>
          <w:i/>
          <w:color w:val="000000" w:themeColor="text1"/>
        </w:rPr>
        <w:t>h</w:t>
      </w:r>
      <w:r w:rsidR="00787915" w:rsidRPr="00B305B6">
        <w:rPr>
          <w:i/>
          <w:color w:val="000000" w:themeColor="text1"/>
          <w:vertAlign w:val="superscript"/>
        </w:rPr>
        <w:t>2</w:t>
      </w:r>
      <w:r w:rsidR="00787915" w:rsidRPr="00B305B6">
        <w:rPr>
          <w:color w:val="000000" w:themeColor="text1"/>
        </w:rPr>
        <w:t xml:space="preserve"> at intermediate stages/ages </w:t>
      </w:r>
      <w:r w:rsidR="00787915" w:rsidRPr="00B305B6">
        <w:rPr>
          <w:color w:val="000000" w:themeColor="text1"/>
        </w:rPr>
        <w:fldChar w:fldCharType="begin" w:fldLock="1"/>
      </w:r>
      <w:r w:rsidR="008868A1" w:rsidRPr="00B305B6">
        <w:rPr>
          <w:color w:val="000000" w:themeColor="text1"/>
        </w:rPr>
        <w:instrText>ADDIN CSL_CITATION {"citationItems":[{"id":"ITEM-1","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1","issue":"1583","issued":{"date-parts":[["2006"]]},"page":"225-232","title":"Age-dependent genetic variance in a life-history trait in the mute swan","type":"article-journal","volume":"273"},"uris":["http://www.mendeley.com/documents/?uuid=dc309cb5-cd80-456a-be1c-38566341681c"]}],"mendeley":{"formattedCitation":"(Charmantier et al. 2006a)","plainTextFormattedCitation":"(Charmantier et al. 2006a)","previouslyFormattedCitation":"(Charmantier et al. 2006a)"},"properties":{"noteIndex":0},"schema":"https://github.com/citation-style-language/schema/raw/master/csl-citation.json"}</w:instrText>
      </w:r>
      <w:r w:rsidR="00787915" w:rsidRPr="00B305B6">
        <w:rPr>
          <w:color w:val="000000" w:themeColor="text1"/>
        </w:rPr>
        <w:fldChar w:fldCharType="separate"/>
      </w:r>
      <w:r w:rsidR="007D3F11" w:rsidRPr="00B305B6">
        <w:rPr>
          <w:noProof/>
          <w:color w:val="000000" w:themeColor="text1"/>
        </w:rPr>
        <w:t>(Charmantier et al. 2006a)</w:t>
      </w:r>
      <w:r w:rsidR="00787915" w:rsidRPr="00B305B6">
        <w:rPr>
          <w:color w:val="000000" w:themeColor="text1"/>
        </w:rPr>
        <w:fldChar w:fldCharType="end"/>
      </w:r>
      <w:r w:rsidR="00787915" w:rsidRPr="00B305B6">
        <w:rPr>
          <w:color w:val="000000" w:themeColor="text1"/>
        </w:rPr>
        <w:t>.</w:t>
      </w:r>
      <w:r w:rsidR="007A3545" w:rsidRPr="00B305B6">
        <w:rPr>
          <w:color w:val="000000" w:themeColor="text1"/>
        </w:rPr>
        <w:t xml:space="preserve"> </w:t>
      </w:r>
      <w:r w:rsidR="007D3F11" w:rsidRPr="00B305B6">
        <w:rPr>
          <w:color w:val="000000" w:themeColor="text1"/>
        </w:rPr>
        <w:t>Finally,</w:t>
      </w:r>
      <w:r w:rsidR="007A3545" w:rsidRPr="00B305B6">
        <w:rPr>
          <w:color w:val="000000" w:themeColor="text1"/>
        </w:rPr>
        <w:t xml:space="preserve"> late-acting mutations </w:t>
      </w:r>
      <w:r w:rsidR="00CD1DF7" w:rsidRPr="00B305B6">
        <w:rPr>
          <w:color w:val="000000" w:themeColor="text1"/>
        </w:rPr>
        <w:t xml:space="preserve">can </w:t>
      </w:r>
      <w:r w:rsidR="007A3545" w:rsidRPr="00B305B6">
        <w:rPr>
          <w:color w:val="000000" w:themeColor="text1"/>
        </w:rPr>
        <w:t>accumulate in older individuals</w:t>
      </w:r>
      <w:r w:rsidR="007D3F11" w:rsidRPr="00B305B6">
        <w:rPr>
          <w:color w:val="000000" w:themeColor="text1"/>
        </w:rPr>
        <w:t xml:space="preserve"> to cause age-dependent </w:t>
      </w:r>
      <w:r w:rsidR="007A3545" w:rsidRPr="00B305B6">
        <w:rPr>
          <w:color w:val="000000" w:themeColor="text1"/>
        </w:rPr>
        <w:t>increase</w:t>
      </w:r>
      <w:r w:rsidR="007D3F11" w:rsidRPr="00B305B6">
        <w:rPr>
          <w:color w:val="000000" w:themeColor="text1"/>
        </w:rPr>
        <w:t>s</w:t>
      </w:r>
      <w:r w:rsidR="007A3545" w:rsidRPr="00B305B6">
        <w:rPr>
          <w:color w:val="000000" w:themeColor="text1"/>
        </w:rPr>
        <w:t xml:space="preserve"> in </w:t>
      </w:r>
      <w:r w:rsidR="007A3545" w:rsidRPr="00B305B6">
        <w:rPr>
          <w:i/>
          <w:color w:val="000000" w:themeColor="text1"/>
        </w:rPr>
        <w:t>V</w:t>
      </w:r>
      <w:r w:rsidR="007A3545" w:rsidRPr="00B305B6">
        <w:rPr>
          <w:i/>
          <w:color w:val="000000" w:themeColor="text1"/>
          <w:vertAlign w:val="subscript"/>
        </w:rPr>
        <w:t>A</w:t>
      </w:r>
      <w:r w:rsidR="00CD1DF7" w:rsidRPr="00B305B6">
        <w:rPr>
          <w:color w:val="000000" w:themeColor="text1"/>
          <w:vertAlign w:val="subscript"/>
        </w:rPr>
        <w:t>,</w:t>
      </w:r>
      <w:r w:rsidR="007A3545" w:rsidRPr="00B305B6">
        <w:rPr>
          <w:color w:val="000000" w:themeColor="text1"/>
        </w:rPr>
        <w:t xml:space="preserve"> and thus </w:t>
      </w:r>
      <w:r w:rsidR="007A3545" w:rsidRPr="00B305B6">
        <w:rPr>
          <w:i/>
          <w:color w:val="000000" w:themeColor="text1"/>
        </w:rPr>
        <w:t>h</w:t>
      </w:r>
      <w:r w:rsidR="007A3545" w:rsidRPr="00B305B6">
        <w:rPr>
          <w:i/>
          <w:color w:val="000000" w:themeColor="text1"/>
          <w:vertAlign w:val="superscript"/>
        </w:rPr>
        <w:t>2</w:t>
      </w:r>
      <w:r w:rsidR="00CD1DF7" w:rsidRPr="00B305B6">
        <w:rPr>
          <w:i/>
          <w:color w:val="000000" w:themeColor="text1"/>
        </w:rPr>
        <w:t>,</w:t>
      </w:r>
      <w:r w:rsidR="007A3545" w:rsidRPr="00B305B6">
        <w:rPr>
          <w:color w:val="000000" w:themeColor="text1"/>
        </w:rPr>
        <w:t xml:space="preserve"> for traits tied closely with fitness </w:t>
      </w:r>
      <w:r w:rsidR="007A3545" w:rsidRPr="00B305B6">
        <w:rPr>
          <w:color w:val="000000" w:themeColor="text1"/>
        </w:rPr>
        <w:fldChar w:fldCharType="begin" w:fldLock="1"/>
      </w:r>
      <w:r w:rsidR="003C1C20">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2","issue":"1583","issued":{"date-parts":[["2006"]]},"page":"225-232","title":"Age-dependent genetic variance in a life-history trait in the mute swan","type":"article-journal","volume":"273"},"uris":["http://www.mendeley.com/documents/?uuid=dc309cb5-cd80-456a-be1c-38566341681c"]},{"id":"ITEM-3","itemData":{"DOI":"10.1073/pnas.0511123103","ISSN":"00278424","abstract":"Why do individuals stop reproducing after a certain age, and how is this age determined? The antagonistic pleiotropy theory for the evolution of senescence predicts that increased early-life performance should be accompanied by earlier (or faster) senescence. Hence, an individual that has started to breed early should also lose its reproductive capacities early. We investigate here the relationship between age at first reproduction (AFR) and age at last reproduction (ALR) in a free-ranging mute swan (Cygnus olor) population monitored for 36 years. Using multivariate analyses on the longitudinal data, we show that both traits are strongly selected in opposite directions. Analysis of the phenotypic covariance between these characters shows that individuals vary in their inherent quality, such that some individuals have earlier AFR and later ALR than expected. Quantitative genetic pedigree analyses show that both traits possess additive genetic variance but also that AFR and ALR are positively genetically correlated. Hence, although both traits display heritable variation and are under opposing directional selection, their evolution is constrained by a strong evolutionary tradeoff. These results are consistent with the theory that increased early-life perf</w:instrText>
      </w:r>
      <w:r w:rsidR="003C1C20" w:rsidRPr="00285CD2">
        <w:rPr>
          <w:color w:val="000000" w:themeColor="text1"/>
          <w:lang w:val="fr-FR"/>
        </w:rPr>
        <w:instrText>ormance comes with faster senescence because of genetic tradeoffs. © 2006 by The National Academy of Sciences of the USA.","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National Academy of Sciences of the United States of America","id":"ITEM-3","issue":"17","issued":{"date-parts":[["2006"]]},"page":"6587-6592","title":"Quantitative genetics of age at reproduction in wild swans: Support for antagonistic pleiotropy models of senescence","type":"article-journal","volume":"103"},"uris":["http://www.mendeley.com/documents/?uuid=f1b56899-c939-4e3e-909c-e9fe48dd0e2a"]}],"mendeley":{"formattedCitation":"(Charmantier et al. 2006a; Charmantier et al. 2006b; Wilson et al. 2008)","plainTextFormattedCitation":"(Charmantier et al. 2006a; Charmantier et al. 2006b; Wilson et al. 2008)","previouslyFormattedCitation":"(Charmantier et al. 2006a; Charmantier et al. 2006b; Wilson et al. 2008)"},"properties":{"noteIndex":0},"schema":"https://github.com/citation-style-language/schema/raw/master/csl-citation.json"}</w:instrText>
      </w:r>
      <w:r w:rsidR="007A3545" w:rsidRPr="00B305B6">
        <w:rPr>
          <w:color w:val="000000" w:themeColor="text1"/>
        </w:rPr>
        <w:fldChar w:fldCharType="separate"/>
      </w:r>
      <w:r w:rsidR="003C1C20" w:rsidRPr="003C1C20">
        <w:rPr>
          <w:noProof/>
          <w:color w:val="000000" w:themeColor="text1"/>
          <w:lang w:val="fr-FR"/>
        </w:rPr>
        <w:t>(Charmantier et al. 2006a; Charmantier et al. 2006b; Wilson et al. 2008)</w:t>
      </w:r>
      <w:r w:rsidR="007A3545" w:rsidRPr="00B305B6">
        <w:rPr>
          <w:color w:val="000000" w:themeColor="text1"/>
        </w:rPr>
        <w:fldChar w:fldCharType="end"/>
      </w:r>
      <w:r w:rsidR="007A3545" w:rsidRPr="00B305B6">
        <w:rPr>
          <w:color w:val="000000" w:themeColor="text1"/>
          <w:lang w:val="fr-FR"/>
        </w:rPr>
        <w:t>.</w:t>
      </w:r>
      <w:r w:rsidR="007D74CC" w:rsidRPr="00B305B6">
        <w:rPr>
          <w:color w:val="000000" w:themeColor="text1"/>
          <w:lang w:val="fr-FR"/>
        </w:rPr>
        <w:t xml:space="preserve"> </w:t>
      </w:r>
      <w:r w:rsidR="00A85CEC" w:rsidRPr="00B305B6">
        <w:rPr>
          <w:color w:val="000000" w:themeColor="text1"/>
        </w:rPr>
        <w:t xml:space="preserve">Similar selective pressures can result in similar </w:t>
      </w:r>
      <w:r w:rsidR="00A85CEC" w:rsidRPr="00B305B6">
        <w:rPr>
          <w:i/>
          <w:color w:val="000000" w:themeColor="text1"/>
        </w:rPr>
        <w:t>h</w:t>
      </w:r>
      <w:r w:rsidR="00A85CEC" w:rsidRPr="00B305B6">
        <w:rPr>
          <w:i/>
          <w:color w:val="000000" w:themeColor="text1"/>
          <w:vertAlign w:val="superscript"/>
        </w:rPr>
        <w:t>2</w:t>
      </w:r>
      <w:r w:rsidR="00A85CEC" w:rsidRPr="00B305B6">
        <w:rPr>
          <w:color w:val="000000" w:themeColor="text1"/>
        </w:rPr>
        <w:t xml:space="preserve"> values for traits </w:t>
      </w:r>
      <w:r w:rsidR="00EA5733" w:rsidRPr="00B305B6">
        <w:rPr>
          <w:color w:val="000000" w:themeColor="text1"/>
        </w:rPr>
        <w:t>of species</w:t>
      </w:r>
      <w:r w:rsidR="00A85CEC" w:rsidRPr="00B305B6">
        <w:rPr>
          <w:color w:val="000000" w:themeColor="text1"/>
        </w:rPr>
        <w:t xml:space="preserve"> occupying </w:t>
      </w:r>
      <w:r w:rsidR="00EA5733" w:rsidRPr="00B305B6">
        <w:rPr>
          <w:color w:val="000000" w:themeColor="text1"/>
        </w:rPr>
        <w:t>similar</w:t>
      </w:r>
      <w:r w:rsidR="00A85CEC" w:rsidRPr="00B305B6">
        <w:rPr>
          <w:color w:val="000000" w:themeColor="text1"/>
        </w:rPr>
        <w:t xml:space="preserve"> ecological niche</w:t>
      </w:r>
      <w:r w:rsidR="00EA5733" w:rsidRPr="00B305B6">
        <w:rPr>
          <w:color w:val="000000" w:themeColor="text1"/>
        </w:rPr>
        <w:t>s</w:t>
      </w:r>
      <w:r w:rsidR="00A85CEC" w:rsidRPr="00B305B6">
        <w:rPr>
          <w:color w:val="000000" w:themeColor="text1"/>
        </w:rPr>
        <w:t xml:space="preserve">. </w:t>
      </w:r>
      <w:r w:rsidR="00EA5733" w:rsidRPr="00B305B6">
        <w:rPr>
          <w:color w:val="000000" w:themeColor="text1"/>
        </w:rPr>
        <w:t xml:space="preserve">For example, </w:t>
      </w:r>
      <w:r w:rsidR="00B27C31" w:rsidRPr="00B305B6">
        <w:rPr>
          <w:color w:val="000000" w:themeColor="text1"/>
        </w:rPr>
        <w:t xml:space="preserve">in reef-building corals, colony </w:t>
      </w:r>
      <w:r w:rsidR="00EA5733" w:rsidRPr="00B305B6">
        <w:rPr>
          <w:color w:val="000000" w:themeColor="text1"/>
        </w:rPr>
        <w:t xml:space="preserve">growth </w:t>
      </w:r>
      <w:r w:rsidR="00A85CEC" w:rsidRPr="00B305B6">
        <w:rPr>
          <w:color w:val="000000" w:themeColor="text1"/>
        </w:rPr>
        <w:t xml:space="preserve">form </w:t>
      </w:r>
      <w:r w:rsidR="00444A9D" w:rsidRPr="00B305B6">
        <w:rPr>
          <w:color w:val="000000" w:themeColor="text1"/>
        </w:rPr>
        <w:t xml:space="preserve">directly </w:t>
      </w:r>
      <w:r w:rsidR="00B27C31" w:rsidRPr="00B305B6">
        <w:rPr>
          <w:color w:val="000000" w:themeColor="text1"/>
        </w:rPr>
        <w:t>influences</w:t>
      </w:r>
      <w:r w:rsidR="00A85CEC" w:rsidRPr="00B305B6">
        <w:rPr>
          <w:color w:val="000000" w:themeColor="text1"/>
        </w:rPr>
        <w:t xml:space="preserve"> individual growth</w:t>
      </w:r>
      <w:r w:rsidR="00444A9D" w:rsidRPr="00B305B6">
        <w:rPr>
          <w:color w:val="000000" w:themeColor="text1"/>
        </w:rPr>
        <w:t xml:space="preserve"> rate</w:t>
      </w:r>
      <w:r w:rsidR="00A85CEC" w:rsidRPr="00B305B6">
        <w:rPr>
          <w:color w:val="000000" w:themeColor="text1"/>
        </w:rPr>
        <w:t xml:space="preserve">, fecundity, and survival </w:t>
      </w:r>
      <w:r w:rsidR="00A85CEC" w:rsidRPr="00B305B6">
        <w:rPr>
          <w:color w:val="000000" w:themeColor="text1"/>
        </w:rPr>
        <w:fldChar w:fldCharType="begin" w:fldLock="1"/>
      </w:r>
      <w:r w:rsidR="006E086D" w:rsidRPr="00B305B6">
        <w:rPr>
          <w:color w:val="000000" w:themeColor="text1"/>
        </w:rPr>
        <w:instrText>ADDIN CSL_CITATION {"citationItems":[{"id":"ITEM-1","itemData":{"DOI":"10.1201/b18733","ISBN":"9781498705462","abstract":"© 2015 by R.N. Hughes, D.J. Hughes, I.P. Smith, A.C. Dale. 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1","issued":{"date-parts":[["2015"]]},"page":"215-295","title":"Spatial, temporal and taxonomic variation in coral growth-implications for the structure and function of coral reef ecosystems","type":"article-journal","volume":"53"},"uris":["http://www.mendeley.com/documents/?uuid=7b5a966c-c7b8-4135-8b91-5ec82ab92e62"]},{"id":"ITEM-2","itemData":{"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dropping-particle":"","family":"Madin","given":"Joshua S","non-dropping-particle":"","parse-names":false,"suffix":""}],"id":"ITEM-2","issued":{"date-parts":[["2020"]]},"title":"Partitioning colony size variation into growth and partial mortality","type":"article-journal"},"uris":["http://www.mendeley.com/documents/?uuid=ff04aec5-b7b1-41c0-9510-139e8afba377"]}],"mendeley":{"formattedCitation":"(Pratchett et al. 2015; Madin et al. 2020)","plainTextFormattedCitation":"(Pratchett et al. 2015; Madin et al. 2020)","previouslyFormattedCitation":"(Pratchett et al. 2015; Madin et al. 2020)"},"properties":{"noteIndex":0},"schema":"https://github.com/citation-style-language/schema/raw/master/csl-citation.json"}</w:instrText>
      </w:r>
      <w:r w:rsidR="00A85CEC" w:rsidRPr="00B305B6">
        <w:rPr>
          <w:color w:val="000000" w:themeColor="text1"/>
        </w:rPr>
        <w:fldChar w:fldCharType="separate"/>
      </w:r>
      <w:r w:rsidR="00B525D0" w:rsidRPr="00B305B6">
        <w:rPr>
          <w:noProof/>
          <w:color w:val="000000" w:themeColor="text1"/>
        </w:rPr>
        <w:t>(Pratchett et al. 2015; Madin et al. 2020)</w:t>
      </w:r>
      <w:r w:rsidR="00A85CEC" w:rsidRPr="00B305B6">
        <w:rPr>
          <w:color w:val="000000" w:themeColor="text1"/>
        </w:rPr>
        <w:fldChar w:fldCharType="end"/>
      </w:r>
      <w:r w:rsidR="00B27C31" w:rsidRPr="00B305B6">
        <w:rPr>
          <w:color w:val="000000" w:themeColor="text1"/>
        </w:rPr>
        <w:t>.</w:t>
      </w:r>
      <w:r w:rsidR="001B62B7" w:rsidRPr="00B305B6">
        <w:rPr>
          <w:color w:val="000000" w:themeColor="text1"/>
        </w:rPr>
        <w:t xml:space="preserve"> </w:t>
      </w:r>
      <w:r w:rsidR="0071395C" w:rsidRPr="00B305B6">
        <w:rPr>
          <w:color w:val="000000" w:themeColor="text1"/>
        </w:rPr>
        <w:t>T</w:t>
      </w:r>
      <w:r w:rsidR="00444A9D" w:rsidRPr="00B305B6">
        <w:rPr>
          <w:color w:val="000000" w:themeColor="text1"/>
        </w:rPr>
        <w:t>abular coral</w:t>
      </w:r>
      <w:r w:rsidR="0071395C" w:rsidRPr="00B305B6">
        <w:rPr>
          <w:color w:val="000000" w:themeColor="text1"/>
        </w:rPr>
        <w:t xml:space="preserve"> species</w:t>
      </w:r>
      <w:r w:rsidR="00444A9D" w:rsidRPr="00B305B6">
        <w:rPr>
          <w:color w:val="000000" w:themeColor="text1"/>
        </w:rPr>
        <w:t xml:space="preserve"> </w:t>
      </w:r>
      <w:r w:rsidR="008A6AF2" w:rsidRPr="00B305B6">
        <w:rPr>
          <w:color w:val="000000" w:themeColor="text1"/>
        </w:rPr>
        <w:t xml:space="preserve">(which form large horizontal plates supported by a central stalk) </w:t>
      </w:r>
      <w:r w:rsidR="00444A9D" w:rsidRPr="00B305B6">
        <w:rPr>
          <w:color w:val="000000" w:themeColor="text1"/>
        </w:rPr>
        <w:t xml:space="preserve">exhibit increased adult mortality relative to other </w:t>
      </w:r>
      <w:r w:rsidR="00D948A6" w:rsidRPr="00B305B6">
        <w:rPr>
          <w:color w:val="000000" w:themeColor="text1"/>
        </w:rPr>
        <w:t xml:space="preserve">coral </w:t>
      </w:r>
      <w:r w:rsidR="00444A9D" w:rsidRPr="00B305B6">
        <w:rPr>
          <w:color w:val="000000" w:themeColor="text1"/>
        </w:rPr>
        <w:t xml:space="preserve">growth forms </w:t>
      </w:r>
      <w:r w:rsidR="00B27C31" w:rsidRPr="00B305B6">
        <w:rPr>
          <w:color w:val="000000" w:themeColor="text1"/>
        </w:rPr>
        <w:t xml:space="preserve">in the same habitat </w:t>
      </w:r>
      <w:r w:rsidR="00444A9D" w:rsidRPr="00B305B6">
        <w:rPr>
          <w:color w:val="000000" w:themeColor="text1"/>
        </w:rPr>
        <w:t xml:space="preserve">due to their increased mechanical vulnerability </w:t>
      </w:r>
      <w:r w:rsidR="00444A9D" w:rsidRPr="00B305B6">
        <w:rPr>
          <w:color w:val="000000" w:themeColor="text1"/>
        </w:rPr>
        <w:fldChar w:fldCharType="begin" w:fldLock="1"/>
      </w:r>
      <w:r w:rsidR="00140C5C" w:rsidRPr="00B305B6">
        <w:rPr>
          <w:color w:val="000000" w:themeColor="text1"/>
        </w:rPr>
        <w:instrText>ADDIN CSL_CITATION {"citationItems":[{"id":"ITEM-1","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1","issue":"8","issued":{"date-parts":[["2014"]]},"page":"1008-1015","title":"Mechanical vulnerability explains size-dependent mortality of reef corals","type":"article-journal","volume":"17"},"uris":["http://www.mendeley.com/documents/?uuid=d47e892b-28f0-46de-8c3f-10d9d78e48b2"]}],"mendeley":{"formattedCitation":"(Madin et al. 2014)","plainTextFormattedCitation":"(Madin et al. 2014)","previouslyFormattedCitation":"(Madin et al. 2014)"},"properties":{"noteIndex":0},"schema":"https://github.com/citation-style-language/schema/raw/master/csl-citation.json"}</w:instrText>
      </w:r>
      <w:r w:rsidR="00444A9D" w:rsidRPr="00B305B6">
        <w:rPr>
          <w:color w:val="000000" w:themeColor="text1"/>
        </w:rPr>
        <w:fldChar w:fldCharType="separate"/>
      </w:r>
      <w:r w:rsidR="00444A9D" w:rsidRPr="00B305B6">
        <w:rPr>
          <w:noProof/>
          <w:color w:val="000000" w:themeColor="text1"/>
        </w:rPr>
        <w:t>(Madin et al. 2014)</w:t>
      </w:r>
      <w:r w:rsidR="00444A9D" w:rsidRPr="00B305B6">
        <w:rPr>
          <w:color w:val="000000" w:themeColor="text1"/>
        </w:rPr>
        <w:fldChar w:fldCharType="end"/>
      </w:r>
      <w:r w:rsidR="00444A9D" w:rsidRPr="00B305B6">
        <w:rPr>
          <w:color w:val="000000" w:themeColor="text1"/>
        </w:rPr>
        <w:t>.</w:t>
      </w:r>
      <w:r w:rsidR="00B27C31" w:rsidRPr="00B305B6">
        <w:rPr>
          <w:color w:val="000000" w:themeColor="text1"/>
        </w:rPr>
        <w:t xml:space="preserve"> However, it remains unknown whether and how heritability of traits varies among </w:t>
      </w:r>
      <w:r w:rsidR="008A6AF2" w:rsidRPr="00B305B6">
        <w:rPr>
          <w:color w:val="000000" w:themeColor="text1"/>
        </w:rPr>
        <w:t xml:space="preserve">coral species with </w:t>
      </w:r>
      <w:r w:rsidR="00B27C31" w:rsidRPr="00B305B6">
        <w:rPr>
          <w:color w:val="000000" w:themeColor="text1"/>
        </w:rPr>
        <w:t>different growth forms.</w:t>
      </w:r>
    </w:p>
    <w:p w14:paraId="6832DB56" w14:textId="00692A45" w:rsidR="00B5338C" w:rsidRPr="00B305B6" w:rsidRDefault="001D7F1B" w:rsidP="00FC6D79">
      <w:pPr>
        <w:spacing w:line="480" w:lineRule="auto"/>
        <w:ind w:firstLine="720"/>
        <w:rPr>
          <w:color w:val="000000" w:themeColor="text1"/>
        </w:rPr>
      </w:pPr>
      <w:r w:rsidRPr="00B305B6">
        <w:rPr>
          <w:color w:val="000000" w:themeColor="text1"/>
        </w:rPr>
        <w:t>I</w:t>
      </w:r>
      <w:r w:rsidR="0033570F" w:rsidRPr="00B305B6">
        <w:rPr>
          <w:color w:val="000000" w:themeColor="text1"/>
        </w:rPr>
        <w:t xml:space="preserve">n the context of climate change, decreasing environmental </w:t>
      </w:r>
      <w:r w:rsidR="00013C97" w:rsidRPr="00B305B6">
        <w:rPr>
          <w:color w:val="000000" w:themeColor="text1"/>
        </w:rPr>
        <w:t xml:space="preserve">suitability </w:t>
      </w:r>
      <w:r w:rsidR="0033570F" w:rsidRPr="00B305B6">
        <w:rPr>
          <w:color w:val="000000" w:themeColor="text1"/>
        </w:rPr>
        <w:t>and increasing selecti</w:t>
      </w:r>
      <w:r w:rsidR="00013C97" w:rsidRPr="00B305B6">
        <w:rPr>
          <w:color w:val="000000" w:themeColor="text1"/>
        </w:rPr>
        <w:t>ve pressure</w:t>
      </w:r>
      <w:r w:rsidR="0033570F" w:rsidRPr="00B305B6">
        <w:rPr>
          <w:color w:val="000000" w:themeColor="text1"/>
        </w:rPr>
        <w:t xml:space="preserve"> </w:t>
      </w:r>
      <w:r w:rsidR="00D61DFA" w:rsidRPr="00B305B6">
        <w:rPr>
          <w:color w:val="000000" w:themeColor="text1"/>
        </w:rPr>
        <w:t xml:space="preserve">on traits tied closely to fitness </w:t>
      </w:r>
      <w:r w:rsidR="0033570F" w:rsidRPr="00B305B6">
        <w:rPr>
          <w:color w:val="000000" w:themeColor="text1"/>
        </w:rPr>
        <w:t xml:space="preserve">can </w:t>
      </w:r>
      <w:r w:rsidR="00D61DFA" w:rsidRPr="00B305B6">
        <w:rPr>
          <w:color w:val="000000" w:themeColor="text1"/>
        </w:rPr>
        <w:t xml:space="preserve">reduce trait </w:t>
      </w:r>
      <w:r w:rsidR="0033570F" w:rsidRPr="00B305B6">
        <w:rPr>
          <w:color w:val="000000" w:themeColor="text1"/>
        </w:rPr>
        <w:t>heritabilit</w:t>
      </w:r>
      <w:r w:rsidR="00D61DFA" w:rsidRPr="00B305B6">
        <w:rPr>
          <w:color w:val="000000" w:themeColor="text1"/>
        </w:rPr>
        <w:t>y</w:t>
      </w:r>
      <w:r w:rsidR="0033570F" w:rsidRPr="00B305B6">
        <w:rPr>
          <w:color w:val="000000" w:themeColor="text1"/>
        </w:rPr>
        <w:t xml:space="preserve">, </w:t>
      </w:r>
      <w:r w:rsidR="007D74CC" w:rsidRPr="00B305B6">
        <w:rPr>
          <w:color w:val="000000" w:themeColor="text1"/>
        </w:rPr>
        <w:t xml:space="preserve">resulting in a </w:t>
      </w:r>
      <w:r w:rsidR="000D5C2C" w:rsidRPr="00B305B6">
        <w:rPr>
          <w:color w:val="000000" w:themeColor="text1"/>
        </w:rPr>
        <w:t>counter-intuitive</w:t>
      </w:r>
      <w:r w:rsidR="007D74CC" w:rsidRPr="00B305B6">
        <w:rPr>
          <w:color w:val="000000" w:themeColor="text1"/>
        </w:rPr>
        <w:t xml:space="preserve"> reduction in</w:t>
      </w:r>
      <w:r w:rsidR="0033570F" w:rsidRPr="00B305B6">
        <w:rPr>
          <w:color w:val="000000" w:themeColor="text1"/>
        </w:rPr>
        <w:t xml:space="preserve"> the capacity for populations to evolve</w:t>
      </w:r>
      <w:r w:rsidR="00D61DFA" w:rsidRPr="00B305B6">
        <w:rPr>
          <w:color w:val="000000" w:themeColor="text1"/>
        </w:rPr>
        <w:t xml:space="preserve"> to environmental change</w:t>
      </w:r>
      <w:r w:rsidR="0033570F" w:rsidRPr="00B305B6">
        <w:rPr>
          <w:color w:val="000000" w:themeColor="text1"/>
        </w:rPr>
        <w:t xml:space="preserve"> </w:t>
      </w:r>
      <w:r w:rsidR="00E84960" w:rsidRPr="00B305B6">
        <w:rPr>
          <w:color w:val="000000" w:themeColor="text1"/>
        </w:rPr>
        <w:fldChar w:fldCharType="begin" w:fldLock="1"/>
      </w:r>
      <w:r w:rsidR="00E84960" w:rsidRPr="00B305B6">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3","issue":"7","issued":{"date-parts":[["2006"]]},"page":"1270-1275","title":"Environmental coupling of selection and heritability limits evolution","type":"article-journal","volume":"4"},"uris":["http://www.mendeley.com/documents/?uuid=96d59d54-710d-4709-a9a8-49a66f855590"]}],"mendeley":{"formattedCitation":"(Charmantier and Garant 2005; Wilson et al. 2006; Wheelwright et al. 2014)","plainTextFormattedCitation":"(Charmantier and Garant 2005; Wilson et al. 2006; Wheelwright et al. 2014)","previouslyFormattedCitation":"(Charmantier and Garant 2005; Wilson et al. 2006; Wheelwright et al. 2014)"},"properties":{"noteIndex":0},"schema":"https://github.com/citation-style-language/schema/raw/master/csl-citation.json"}</w:instrText>
      </w:r>
      <w:r w:rsidR="00E84960" w:rsidRPr="00B305B6">
        <w:rPr>
          <w:color w:val="000000" w:themeColor="text1"/>
        </w:rPr>
        <w:fldChar w:fldCharType="separate"/>
      </w:r>
      <w:r w:rsidR="00E84960" w:rsidRPr="00B305B6">
        <w:rPr>
          <w:noProof/>
          <w:color w:val="000000" w:themeColor="text1"/>
        </w:rPr>
        <w:t>(Charmantier and Garant 2005; Wilson et al. 2006; Wheelwright et al. 2014)</w:t>
      </w:r>
      <w:r w:rsidR="00E84960" w:rsidRPr="00B305B6">
        <w:rPr>
          <w:color w:val="000000" w:themeColor="text1"/>
        </w:rPr>
        <w:fldChar w:fldCharType="end"/>
      </w:r>
      <w:r w:rsidR="00013C97" w:rsidRPr="00B305B6">
        <w:rPr>
          <w:color w:val="000000" w:themeColor="text1"/>
        </w:rPr>
        <w:t xml:space="preserve">. Conversely, other studies </w:t>
      </w:r>
      <w:r w:rsidR="00630328" w:rsidRPr="00B305B6">
        <w:rPr>
          <w:color w:val="000000" w:themeColor="text1"/>
        </w:rPr>
        <w:t>have found</w:t>
      </w:r>
      <w:r w:rsidR="0033570F" w:rsidRPr="00B305B6">
        <w:rPr>
          <w:color w:val="000000" w:themeColor="text1"/>
        </w:rPr>
        <w:t xml:space="preserve"> no distinguishable relationship between </w:t>
      </w:r>
      <w:r w:rsidR="0033570F" w:rsidRPr="00B305B6">
        <w:rPr>
          <w:i/>
          <w:color w:val="000000" w:themeColor="text1"/>
        </w:rPr>
        <w:t>h</w:t>
      </w:r>
      <w:r w:rsidR="0033570F" w:rsidRPr="00B305B6">
        <w:rPr>
          <w:i/>
          <w:color w:val="000000" w:themeColor="text1"/>
          <w:vertAlign w:val="superscript"/>
        </w:rPr>
        <w:t>2</w:t>
      </w:r>
      <w:r w:rsidR="0033570F" w:rsidRPr="00B305B6">
        <w:rPr>
          <w:color w:val="000000" w:themeColor="text1"/>
        </w:rPr>
        <w:t xml:space="preserve"> and environmental favourability </w:t>
      </w:r>
      <w:r w:rsidR="0033570F" w:rsidRPr="00B305B6">
        <w:rPr>
          <w:color w:val="000000" w:themeColor="text1"/>
        </w:rPr>
        <w:fldChar w:fldCharType="begin" w:fldLock="1"/>
      </w:r>
      <w:r w:rsidR="0033570F" w:rsidRPr="00B305B6">
        <w:rPr>
          <w:color w:val="000000" w:themeColor="text1"/>
        </w:rPr>
        <w:instrText>ADDIN CSL_CITATION {"citationItems":[{"id":"ITEM-1","itemData":{"DOI":"10.1111/evo.13201","author":[{"dropping-particle":"","family":"Rowínski","given":"Piotr K","non-dropping-particle":"","parse-names":false,"suffix":""},{"dropping-particle":"","family":"Rogell","given":"Björn","non-dropping-particle":"","parse-names":false,"suffix":""}],"container-title":"Evolution","id":"ITEM-1","issue":"5","issued":{"date-parts":[["2017"]]},"page":"1339-1351","title":"Environmental stress correlates with increases in both genetic and residual variances: a meta-analysis of animal studies","type":"article-journal","volume":"17"},"uris":["http://www.mendeley.com/documents/?uuid=1eea0df5-602c-4562-a3a6-ccb59da99ff0"]}],"mendeley":{"formattedCitation":"(Rowínski and Rogell 2017)","plainTextFormattedCitation":"(Rowínski and Rogell 2017)","previouslyFormattedCitation":"(Rowínski and Rogell 2017)"},"properties":{"noteIndex":0},"schema":"https://github.com/citation-style-language/schema/raw/master/csl-citation.json"}</w:instrText>
      </w:r>
      <w:r w:rsidR="0033570F" w:rsidRPr="00B305B6">
        <w:rPr>
          <w:color w:val="000000" w:themeColor="text1"/>
        </w:rPr>
        <w:fldChar w:fldCharType="separate"/>
      </w:r>
      <w:r w:rsidR="0033570F" w:rsidRPr="00B305B6">
        <w:rPr>
          <w:noProof/>
          <w:color w:val="000000" w:themeColor="text1"/>
        </w:rPr>
        <w:t>(Rowínski and Rogell 2017)</w:t>
      </w:r>
      <w:r w:rsidR="0033570F" w:rsidRPr="00B305B6">
        <w:rPr>
          <w:color w:val="000000" w:themeColor="text1"/>
        </w:rPr>
        <w:fldChar w:fldCharType="end"/>
      </w:r>
      <w:r w:rsidR="00C71C23" w:rsidRPr="00B305B6">
        <w:rPr>
          <w:color w:val="000000" w:themeColor="text1"/>
        </w:rPr>
        <w:t xml:space="preserve">, </w:t>
      </w:r>
      <w:r w:rsidR="00D61DFA" w:rsidRPr="00B305B6">
        <w:rPr>
          <w:color w:val="000000" w:themeColor="text1"/>
        </w:rPr>
        <w:t>and</w:t>
      </w:r>
      <w:r w:rsidR="00C71C23" w:rsidRPr="00B305B6">
        <w:rPr>
          <w:color w:val="000000" w:themeColor="text1"/>
        </w:rPr>
        <w:t xml:space="preserve"> </w:t>
      </w:r>
      <w:r w:rsidR="00630328" w:rsidRPr="00B305B6">
        <w:rPr>
          <w:color w:val="000000" w:themeColor="text1"/>
        </w:rPr>
        <w:t xml:space="preserve">others still identify </w:t>
      </w:r>
      <w:r w:rsidR="00C71C23" w:rsidRPr="00B305B6">
        <w:rPr>
          <w:color w:val="000000" w:themeColor="text1"/>
        </w:rPr>
        <w:t xml:space="preserve">positive correlations of </w:t>
      </w:r>
      <w:r w:rsidR="00C71C23" w:rsidRPr="00B305B6">
        <w:rPr>
          <w:i/>
          <w:color w:val="000000" w:themeColor="text1"/>
        </w:rPr>
        <w:t>h</w:t>
      </w:r>
      <w:r w:rsidR="00C71C23" w:rsidRPr="00B305B6">
        <w:rPr>
          <w:i/>
          <w:color w:val="000000" w:themeColor="text1"/>
          <w:vertAlign w:val="superscript"/>
        </w:rPr>
        <w:t>2</w:t>
      </w:r>
      <w:r w:rsidR="00C71C23" w:rsidRPr="00B305B6">
        <w:rPr>
          <w:color w:val="000000" w:themeColor="text1"/>
        </w:rPr>
        <w:t xml:space="preserve"> </w:t>
      </w:r>
      <w:r w:rsidR="00C71C23" w:rsidRPr="00B305B6">
        <w:rPr>
          <w:color w:val="000000" w:themeColor="text1"/>
        </w:rPr>
        <w:lastRenderedPageBreak/>
        <w:t>with increasing</w:t>
      </w:r>
      <w:r w:rsidR="00187131" w:rsidRPr="00B305B6">
        <w:rPr>
          <w:color w:val="000000" w:themeColor="text1"/>
        </w:rPr>
        <w:t>ly harsh</w:t>
      </w:r>
      <w:r w:rsidR="00C71C23" w:rsidRPr="00B305B6">
        <w:rPr>
          <w:color w:val="000000" w:themeColor="text1"/>
        </w:rPr>
        <w:t xml:space="preserve"> environmental temperatures </w:t>
      </w:r>
      <w:r w:rsidR="00C71C23" w:rsidRPr="00B305B6">
        <w:rPr>
          <w:color w:val="000000" w:themeColor="text1"/>
        </w:rPr>
        <w:fldChar w:fldCharType="begin" w:fldLock="1"/>
      </w:r>
      <w:r w:rsidR="00A85CEC" w:rsidRPr="00B305B6">
        <w:rPr>
          <w:color w:val="000000" w:themeColor="text1"/>
        </w:rPr>
        <w:instrText>ADDIN CSL_CITATION {"citationItems":[{"id":"ITEM-1","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1","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Gunay et al. 2011)","plainTextFormattedCitation":"(Gunay et al. 2011)","previouslyFormattedCitation":"(Gunay et al. 2011)"},"properties":{"noteIndex":0},"schema":"https://github.com/citation-style-language/schema/raw/master/csl-citation.json"}</w:instrText>
      </w:r>
      <w:r w:rsidR="00C71C23" w:rsidRPr="00B305B6">
        <w:rPr>
          <w:color w:val="000000" w:themeColor="text1"/>
        </w:rPr>
        <w:fldChar w:fldCharType="separate"/>
      </w:r>
      <w:r w:rsidR="00C71C23" w:rsidRPr="00B305B6">
        <w:rPr>
          <w:noProof/>
          <w:color w:val="000000" w:themeColor="text1"/>
        </w:rPr>
        <w:t>(Gunay et al. 2011)</w:t>
      </w:r>
      <w:r w:rsidR="00C71C23" w:rsidRPr="00B305B6">
        <w:rPr>
          <w:color w:val="000000" w:themeColor="text1"/>
        </w:rPr>
        <w:fldChar w:fldCharType="end"/>
      </w:r>
      <w:r w:rsidR="0033570F" w:rsidRPr="00B305B6">
        <w:rPr>
          <w:color w:val="000000" w:themeColor="text1"/>
        </w:rPr>
        <w:t>.</w:t>
      </w:r>
      <w:r w:rsidR="00C71C23" w:rsidRPr="00B305B6">
        <w:rPr>
          <w:color w:val="000000" w:themeColor="text1"/>
        </w:rPr>
        <w:t xml:space="preserve"> </w:t>
      </w:r>
      <w:r w:rsidR="00013C97" w:rsidRPr="00B305B6">
        <w:rPr>
          <w:color w:val="000000" w:themeColor="text1"/>
        </w:rPr>
        <w:t xml:space="preserve">Clearly, further research is required </w:t>
      </w:r>
      <w:r w:rsidR="00794735" w:rsidRPr="00B305B6">
        <w:rPr>
          <w:color w:val="000000" w:themeColor="text1"/>
        </w:rPr>
        <w:t xml:space="preserve">to quantify </w:t>
      </w:r>
      <w:r w:rsidR="0033570F" w:rsidRPr="00B305B6">
        <w:rPr>
          <w:color w:val="000000" w:themeColor="text1"/>
        </w:rPr>
        <w:t xml:space="preserve">how heritability </w:t>
      </w:r>
      <w:r w:rsidR="00794735" w:rsidRPr="00B305B6">
        <w:rPr>
          <w:color w:val="000000" w:themeColor="text1"/>
        </w:rPr>
        <w:t xml:space="preserve">may change across life stages and environments of the future, especially when attempting to </w:t>
      </w:r>
      <w:r w:rsidR="000D5C2C" w:rsidRPr="00B305B6">
        <w:rPr>
          <w:color w:val="000000" w:themeColor="text1"/>
        </w:rPr>
        <w:t xml:space="preserve">project </w:t>
      </w:r>
      <w:r w:rsidR="00794735" w:rsidRPr="00B305B6">
        <w:rPr>
          <w:color w:val="000000" w:themeColor="text1"/>
        </w:rPr>
        <w:t>population outcomes in response to future conditions.</w:t>
      </w:r>
    </w:p>
    <w:p w14:paraId="58E671A9" w14:textId="40A33CFF" w:rsidR="0027597D" w:rsidRPr="00B305B6" w:rsidRDefault="0027597D" w:rsidP="00FC6D79">
      <w:pPr>
        <w:spacing w:line="480" w:lineRule="auto"/>
        <w:ind w:firstLine="720"/>
        <w:rPr>
          <w:color w:val="000000" w:themeColor="text1"/>
        </w:rPr>
      </w:pPr>
      <w:r w:rsidRPr="00B305B6">
        <w:rPr>
          <w:color w:val="000000" w:themeColor="text1"/>
        </w:rPr>
        <w:t xml:space="preserve">Reef-building </w:t>
      </w:r>
      <w:proofErr w:type="spellStart"/>
      <w:r w:rsidRPr="00B305B6">
        <w:rPr>
          <w:color w:val="000000" w:themeColor="text1"/>
        </w:rPr>
        <w:t>scleractinian</w:t>
      </w:r>
      <w:proofErr w:type="spellEnd"/>
      <w:r w:rsidRPr="00B305B6">
        <w:rPr>
          <w:color w:val="000000" w:themeColor="text1"/>
        </w:rPr>
        <w:t xml:space="preserve"> corals are particularly sensitive to climate stressors, as evidenced by coral bleaching during thermal anomalies</w:t>
      </w:r>
      <w:r w:rsidR="00453458" w:rsidRPr="00B305B6">
        <w:rPr>
          <w:color w:val="000000" w:themeColor="text1"/>
        </w:rPr>
        <w:t>. Reef diversity and coral cover have declined throughout the 21</w:t>
      </w:r>
      <w:r w:rsidR="00453458" w:rsidRPr="00B305B6">
        <w:rPr>
          <w:color w:val="000000" w:themeColor="text1"/>
          <w:vertAlign w:val="superscript"/>
        </w:rPr>
        <w:t>st</w:t>
      </w:r>
      <w:r w:rsidR="00453458" w:rsidRPr="00B305B6">
        <w:rPr>
          <w:color w:val="000000" w:themeColor="text1"/>
        </w:rPr>
        <w:t xml:space="preserve"> century </w:t>
      </w:r>
      <w:r w:rsidR="00453458" w:rsidRPr="00B305B6">
        <w:rPr>
          <w:color w:val="000000" w:themeColor="text1"/>
        </w:rPr>
        <w:fldChar w:fldCharType="begin" w:fldLock="1"/>
      </w:r>
      <w:r w:rsidR="007E787C" w:rsidRPr="00B305B6">
        <w:rPr>
          <w:color w:val="000000" w:themeColor="text1"/>
        </w:rPr>
        <w:instrText>ADDIN CSL_CITATION {"citationItems":[{"id":"ITEM-1","itemData":{"DOI":"10.1038/s41586-018-0041-2","ISBN":"4158601800","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Springer US","title":"Global warming transforms coral reef assemblages","type":"article-journal","volume":"556"},"uris":["http://www.mendeley.com/documents/?uuid=e3c321e5-1fb3-447b-a1c2-c1449a986597"]},{"id":"ITEM-2","itemData":{"DOI":"10.1016/j.biocon.2005.08.007","ISSN":"00063207","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2","issued":{"date-parts":[["2006"]]},"page":"167-176","title":"Rapid diversity and abundance decline in a Caribbean coral reef sponge community","type":"article-journal","volume":"127"},"uris":["http://www.mendeley.com/documents/?uuid=5a5e7d87-8eff-4863-b379-795bbde7d575"]},{"id":"ITEM-3","itemData":{"DOI":"10.3390/d3030424","ISSN":"14242818","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threat to coral reef ecosystems and diversity hotspots are no less susceptible to projected changes in diversity and function. © 2011 by the authors.","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3","issue":"3","issued":{"date-parts":[["2011"]]},"page":"424-452","title":"Changes in biodiversity and functioning of reef fish assemblages following coral bleaching and coral loss","type":"article-journal","volume":"3"},"uris":["http://www.mendeley.com/documents/?uuid=6b06bd75-0e9d-41e4-91a9-f53632924e50"]}],"mendeley":{"formattedCitation":"(Wulff 2006; Pratchett et al. 2011; Hughes et al. 2018b)","plainTextFormattedCitation":"(Wulff 2006; Pratchett et al. 2011; Hughes et al. 2018b)","previouslyFormattedCitation":"(Wulff 2006; Pratchett et al. 2011; Hughes et al. 2018b)"},"properties":{"noteIndex":0},"schema":"https://github.com/citation-style-language/schema/raw/master/csl-citation.json"}</w:instrText>
      </w:r>
      <w:r w:rsidR="00453458" w:rsidRPr="00B305B6">
        <w:rPr>
          <w:color w:val="000000" w:themeColor="text1"/>
        </w:rPr>
        <w:fldChar w:fldCharType="separate"/>
      </w:r>
      <w:r w:rsidR="007E787C" w:rsidRPr="00B305B6">
        <w:rPr>
          <w:noProof/>
          <w:color w:val="000000" w:themeColor="text1"/>
        </w:rPr>
        <w:t>(Wulff 2006; Pratchett et al. 2011; Hughes et al. 2018b)</w:t>
      </w:r>
      <w:r w:rsidR="00453458" w:rsidRPr="00B305B6">
        <w:rPr>
          <w:color w:val="000000" w:themeColor="text1"/>
        </w:rPr>
        <w:fldChar w:fldCharType="end"/>
      </w:r>
      <w:r w:rsidR="00453458" w:rsidRPr="00B305B6">
        <w:rPr>
          <w:color w:val="000000" w:themeColor="text1"/>
        </w:rPr>
        <w:t xml:space="preserve">, with 75% of global reefs now being considered threatened </w:t>
      </w:r>
      <w:r w:rsidR="00453458" w:rsidRPr="00B305B6">
        <w:rPr>
          <w:color w:val="000000" w:themeColor="text1"/>
        </w:rPr>
        <w:fldChar w:fldCharType="begin" w:fldLock="1"/>
      </w:r>
      <w:r w:rsidR="00453458" w:rsidRPr="00B305B6">
        <w:rPr>
          <w:color w:val="000000" w:themeColor="text1"/>
        </w:rPr>
        <w:instrText>ADDIN CSL_CITATION {"citationItems":[{"id":"ITEM-1","itemData":{"DOI":"10.5860/choice.48-2101","ISSN":"0009-4978","abstract":"This report presents the first-ever detailed, map-based assessment of potential threats to coral reef ecosystems around the world. “Reefs at Risk” draws on 14 data sets (including maps of land cover, ports, settlements, and shipping lanes), information on 800 sites known to be degraded by people, and scientific expertise to model areas where reef degradation is predicted to occur, given existing human pressures on these areas. Results are an indicator of potential threat (risk), not a measure of actual condition. In some places, particularly where good management is practiced, reefs may be at risk but remain relatively healthy. In others, this indicator underestimates the degree to which reefs are threatened and degraded. Our results indicate that: ■ Fifty-eight percent of the world’s reefs are potentially threatened by human activity —ranging from coastal development and destructive fishing practices to overexploitation of resources, marine pollution, and runoff from inland deforestation and farming.\\n■ Coral reefs of Southeast Asia, the most species- rich on earth, are the most threatened of any region. More than 80 percent are at risk (under medium and high potential threat), and over half are at high risk, primarily from coastal development and fishing-related pressures.\\n■ Overexploitation and coastal development pose the greatest potential threat of the four risk cate- gories considered in this study. Each, individually, affects a third of all reefs.\\n■ The Pacific, which houses more reef area than any other region, is also the least threatened. About 60 percent of reefs here are at low risk.\\n■ Outside of the Pacific, 70 percent of all reefs are at risk.\\n■ At least 11 percent of the world’s coral reefs contain high levels of reef fish biodiversity and are under high threat from human activities. These “hot spot” areas include almost all Philippine reefs, and coral communities off the coasts of Indonesia, Tanzania, the Comoros, and the Lesser Antilles in the Caribbean.\\n■ Almost half a billion people—8 percent of the total global population—live within 100 kilometers of a coral reef.\\n■ Globally, more than 400 marine parks, sanctuar- ies, and reserves (marine protected areas) contain coral reefs. Most of these sites are very small— more than 150 are under one square kilometer in size.\\n■ At least 40 countries lack any marine protected areas for conserving their coral reef systems.\\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04","issued":{"date-parts":[["2011"]]},"number-of-pages":"48-2101-48-2101","title":"Reefs at Risk Revisited","type":"report","volume":"48"},"uris":["http://www.mendeley.com/documents/?uuid=3297a25d-1fc1-44aa-9630-474b4a3a3416"]}],"mendeley":{"formattedCitation":"(Burke et al. 2011)","plainTextFormattedCitation":"(Burke et al. 2011)","previouslyFormattedCitation":"(Burke et al. 2011)"},"properties":{"noteIndex":0},"schema":"https://github.com/citation-style-language/schema/raw/master/csl-citation.json"}</w:instrText>
      </w:r>
      <w:r w:rsidR="00453458" w:rsidRPr="00B305B6">
        <w:rPr>
          <w:color w:val="000000" w:themeColor="text1"/>
        </w:rPr>
        <w:fldChar w:fldCharType="separate"/>
      </w:r>
      <w:r w:rsidR="00453458" w:rsidRPr="00B305B6">
        <w:rPr>
          <w:noProof/>
          <w:color w:val="000000" w:themeColor="text1"/>
        </w:rPr>
        <w:t>(Burke et al. 2011)</w:t>
      </w:r>
      <w:r w:rsidR="00453458" w:rsidRPr="00B305B6">
        <w:rPr>
          <w:color w:val="000000" w:themeColor="text1"/>
        </w:rPr>
        <w:fldChar w:fldCharType="end"/>
      </w:r>
      <w:r w:rsidR="00453458" w:rsidRPr="00B305B6">
        <w:rPr>
          <w:color w:val="000000" w:themeColor="text1"/>
        </w:rPr>
        <w:t xml:space="preserve">. </w:t>
      </w:r>
      <w:r w:rsidR="00E331C0" w:rsidRPr="00B305B6">
        <w:rPr>
          <w:color w:val="000000" w:themeColor="text1"/>
        </w:rPr>
        <w:t xml:space="preserve">Widespread </w:t>
      </w:r>
      <w:r w:rsidR="00501716" w:rsidRPr="00B305B6">
        <w:rPr>
          <w:color w:val="000000" w:themeColor="text1"/>
        </w:rPr>
        <w:t xml:space="preserve">bleaching </w:t>
      </w:r>
      <w:r w:rsidR="00E331C0" w:rsidRPr="00B305B6">
        <w:rPr>
          <w:color w:val="000000" w:themeColor="text1"/>
        </w:rPr>
        <w:t xml:space="preserve">of coral communities </w:t>
      </w:r>
      <w:r w:rsidR="00501716" w:rsidRPr="00B305B6">
        <w:rPr>
          <w:color w:val="000000" w:themeColor="text1"/>
        </w:rPr>
        <w:t xml:space="preserve">now occurs at temperatures approximately 0.5°C higher than a decade ago, suggesting strong selection for increased thermotolerance worldwide </w:t>
      </w:r>
      <w:r w:rsidR="00501716" w:rsidRPr="00B305B6">
        <w:rPr>
          <w:color w:val="000000" w:themeColor="text1"/>
        </w:rPr>
        <w:fldChar w:fldCharType="begin" w:fldLock="1"/>
      </w:r>
      <w:r w:rsidR="008B4038" w:rsidRPr="00B305B6">
        <w:rPr>
          <w:color w:val="000000" w:themeColor="text1"/>
        </w:rPr>
        <w:instrText>ADDIN CSL_CITATION {"citationItems":[{"id":"ITEM-1","itemData":{"DOI":"10.1038/s41467-019-09238-2","ISBN":"4146701909238","ISSN":"20411723","abstract":"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8B4038" w:rsidRPr="00B305B6">
        <w:rPr>
          <w:rFonts w:ascii="Cambria Math" w:hAnsi="Cambria Math" w:cs="Cambria Math"/>
          <w:color w:val="000000" w:themeColor="text1"/>
        </w:rPr>
        <w:instrText>∼</w:instrText>
      </w:r>
      <w:r w:rsidR="008B4038" w:rsidRPr="00B305B6">
        <w:rPr>
          <w:color w:val="000000" w:themeColor="text1"/>
        </w:rPr>
        <w:instrText>0.5 °C) than in the previous decade, suggesting that thermally susceptible genotypes may have declined and/or adapted such that the remaining coral populations now have a higher thermal threshold for bleaching.","author":[{"dropping-particle":"","family":"Sully","given":"S.","non-dropping-particle":"","parse-names":false,"suffix":""},{"dropping-particle":"","family":"Burkepile","given":"D. E.","non-dropping-particle":"","parse-names":false,"suffix":""},{"dropping-particle":"","family":"Donovan","given":"M. K.","non-dropping-particle":"","parse-names":false,"suffix":""},{"dropping-particle":"","family":"Hodgson","given":"G.","non-dropping-particle":"","parse-names":false,"suffix":""},{"dropping-particle":"","family":"Woesik","given":"R.","non-dropping-particle":"van","parse-names":false,"suffix":""}],"container-title":"Nature Communications","id":"ITEM-1","issue":"1","issued":{"date-parts":[["2019"]]},"page":"1-5","publisher":"Springer US","title":"A global analysis of coral bleaching over the past two decades","type":"article-journal","volume":"10"},"uris":["http://www.mendeley.com/documents/?uuid=8776a969-eb0d-49ff-9971-d08847301967"]},{"id":"ITEM-2","itemData":{"DOI":"10.1371/journal.pone.0033353","ISBN":"1932-6203","ISSN":"19326203","PMID":"22428027","abstract":"&lt;sec&gt; &lt;title&gt;Background&lt;/title&gt; &lt;p&gt;Coral bleaching events vary in severity, however, to date, the hierarchy of susceptibility to bleaching among coral taxa has been consistent over a broad geographic range and among bleaching episodes. Here we examine the extent of spatial and temporal variation in thermal tolerance among scleractinian coral taxa and between locations during the 2010 thermally induced, large-scale bleaching event in South East Asia.&lt;/p&gt; &lt;/sec&gt; &lt;sec&gt; &lt;title&gt;Methodology/Principal Findings&lt;/title&gt; &lt;p&gt;Surveys to estimate the bleaching and mortality indices of coral genera were carried out at three locations with contrasting thermal and bleaching histories. Despite the magnitude of thermal stress being similar among locations in 2010, there was a remarkable contrast in the patterns of bleaching susceptibility. Comparisons of bleaching susceptibility within coral taxa and among locations revealed no significant differences between locations with similar thermal histories, but significant differences between locations with contrasting thermal histories (Friedman = 34.97; p&amp;lt;0.001). Bleaching was much less severe at locations that bleached during 1998, that had greater historical temperature variability and lower rates of warming. Remarkably, &lt;italic&gt;Acropora&lt;/italic&gt; and &lt;italic&gt;Pocillopora&lt;/italic&gt;, taxa that are typically highly susceptible, although among the most susceptible in Pulau Weh (Sumatra, Indonesia) where respectively, 94% and 87% of colonies died, were among the least susceptible in Singapore, where only 5% and 12% of colonies died.&lt;/p&gt; &lt;/sec&gt; &lt;sec&gt; &lt;title&gt;Conclusions/Significance&lt;/title&gt; &lt;p&gt;The pattern of susceptibility among coral genera documented here is unprecedented. A parsimonious explanation for these results is that coral populations that bleached during the last major warming event in 1998 have adapted and/or acclimatised to thermal stress. These data also lend support to the hypothesis that corals in regions subject to more variable temperature regimes are more resistant to thermal stress than those in less variable environments.&lt;/p&gt; &lt;/sec&gt;","author":[{"dropping-particle":"","family":"Guest","given":"James R.","non-dropping-particle":"","parse-names":false,"suffix":""},{"dropping-particle":"","family":"Baird","given":"Andrew H.","non-dropping-particle":"","parse-names":false,"suffix":""},{"dropping-particle":"","family":"Maynard","given":"Jeffrey A.","non-dropping-particle":"","parse-names":false,"suffix":""},{"dropping-particle":"","family":"Muttaqin","given":"Efin","non-dropping-particle":"","parse-names":false,"suffix":""},{"dropping-particle":"","family":"Edwards","given":"Alasdair J.","non-dropping-particle":"","parse-names":false,"suffix":""},{"dropping-particle":"","family":"Campbell","given":"Stuart J.","non-dropping-particle":"","parse-names":false,"suffix":""},{"dropping-particle":"","family":"Yewdall","given":"Katie","non-dropping-particle":"","parse-names":false,"suffix":""},{"dropping-particle":"","family":"Affendi","given":"Yang Amri","non-dropping-particle":"","parse-names":false,"suffix":""},{"dropping-particle":"","family":"Chou","given":"Loke Ming","non-dropping-particle":"","parse-names":false,"suffix":""}],"container-title":"PLoS ONE","id":"ITEM-2","issue":"3","issued":{"date-parts":[["2012"]]},"page":"1-8","title":"Contrasting patterns of coral bleaching susceptibility in 2010 suggest an adaptive response to thermal stress","type":"article-journal","volume":"7"},"uris":["http://www.mendeley.com/documents/?uuid=90787b3c-a247-48a8-aa38-52aa8267c216"]},{"id":"ITEM-3","itemData":{"DOI":"10.1007/s00227-008-1015-y","ISSN":"00253162","abstract":"Climate change is a major threat to coral reef ecosystems worldwide. A key determinant of the fate of reef corals in a warming climate is their capacity to tolerate increasing thermal stress. Here, an increase in thermal tolerance is demonstrated for three major coral genera (Acropora, Pocillopora and Porites) following the extensive mass bleaching event that occurred on the Great Barrier Reef (Australia) in 1998. During the subsequent and more severe thermal stress event in 2002, bleaching severity was 30-100% lower than predicted from the relationship between severity and thermal stress in 1998, despite higher solar irradiances during the 2002 thermal event. Coral genera most susceptible to thermal stress (Pocillopora and Acropora) showed the greatest increase in tolerance. Although bleaching was severe in 1998, whole-colony mortality was low at most study sites. Therefore, observed increases in thermal tolerance cannot be explained by selective mortality alone, suggesting a capacity for acclimatization or adaptation. Although the vulnerability of coral reefs remains largely dependent on the rate and extent of climate change, such increase in thermal tolerance may delay the onset of mass coral mortalities in time for the implementation of low-emission scenarios and effective management. © 2008 Springer-Verlag.","author":[{"dropping-particle":"","family":"Maynard","given":"J. A.","non-dropping-particle":"","parse-names":false,"suffix":""},{"dropping-particle":"","family":"Anthony","given":"K. R.N.","non-dropping-particle":"","parse-names":false,"suffix":""},{"dropping-particle":"","family":"Marshall","given":"P. A.","non-dropping-particle":"","parse-names":false,"suffix":""},{"dropping-particle":"","family":"Masiri","given":"I.","non-dropping-particle":"","parse-names":false,"suffix":""}],"container-title":"Marine Biology","id":"ITEM-3","issue":"2","issued":{"date-parts":[["2008"]]},"page":"173-182","title":"Major bleaching events can lead to increased thermal tolerance in corals","type":"article-journal","volume":"155"},"uris":["http://www.mendeley.com/documents/?uuid=e8540d25-52c6-4a8e-903b-7a902b59ca57"]}],"mendeley":{"formattedCitation":"(Maynard et al. 2008; Guest et al. 2012; Sully et al. 2019)","plainTextFormattedCitation":"(Maynard et al. 2008; Guest et al. 2012; Sully et al. 2019)","previouslyFormattedCitation":"(Maynard et al. 2008; Guest et al. 2012; Sully et al. 2019)"},"properties":{"noteIndex":0},"schema":"https://github.com/citation-style-language/schema/raw/master/csl-citation.json"}</w:instrText>
      </w:r>
      <w:r w:rsidR="00501716" w:rsidRPr="00B305B6">
        <w:rPr>
          <w:color w:val="000000" w:themeColor="text1"/>
        </w:rPr>
        <w:fldChar w:fldCharType="separate"/>
      </w:r>
      <w:r w:rsidR="00306C2F" w:rsidRPr="00B305B6">
        <w:rPr>
          <w:noProof/>
          <w:color w:val="000000" w:themeColor="text1"/>
        </w:rPr>
        <w:t>(Maynard et al. 2008; Guest et al. 2012; Sully et al. 2019)</w:t>
      </w:r>
      <w:r w:rsidR="00501716" w:rsidRPr="00B305B6">
        <w:rPr>
          <w:color w:val="000000" w:themeColor="text1"/>
        </w:rPr>
        <w:fldChar w:fldCharType="end"/>
      </w:r>
      <w:r w:rsidR="00501716" w:rsidRPr="00B305B6">
        <w:rPr>
          <w:color w:val="000000" w:themeColor="text1"/>
        </w:rPr>
        <w:t xml:space="preserve">. </w:t>
      </w:r>
      <w:r w:rsidR="00E331C0" w:rsidRPr="00B305B6">
        <w:rPr>
          <w:color w:val="000000" w:themeColor="text1"/>
        </w:rPr>
        <w:t>However, g</w:t>
      </w:r>
      <w:r w:rsidR="00FE1DCA" w:rsidRPr="00B305B6">
        <w:rPr>
          <w:color w:val="000000" w:themeColor="text1"/>
        </w:rPr>
        <w:t xml:space="preserve">iven the rapid warming of sea surface temperatures and the increase in the frequency and severity of mass bleaching events on coral reefs worldwide </w:t>
      </w:r>
      <w:r w:rsidR="00FE1DCA" w:rsidRPr="00B305B6">
        <w:rPr>
          <w:color w:val="000000" w:themeColor="text1"/>
        </w:rPr>
        <w:fldChar w:fldCharType="begin" w:fldLock="1"/>
      </w:r>
      <w:r w:rsidR="00D43BC5" w:rsidRPr="00B305B6">
        <w:rPr>
          <w:color w:val="000000" w:themeColor="text1"/>
        </w:rPr>
        <w:instrText>ADDIN CSL_CITATION {"citationItems":[{"id":"ITEM-1","itemData":{"DOI":"10.1126/science.aan8048","ISSN":"10959203","PMID":"29302011","abstract":"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ña conditions than they were during El Niño events three decades ago. Consequently, as we transition to the Anthropocene, coral bleaching is occurring more frequently in all El Niño-Southern Oscillation phases, increasing the likelihood of annual bleaching in the coming decades.","author":[{"dropping-particle":"","family":"Hughes","given":"Terry P","non-dropping-particle":"","parse-names":false,"suffix":""},{"dropping-particle":"","family":"Anderson","given":"Kristen D.","non-dropping-particle":"","parse-names":false,"suffix":""},{"dropping-particle":"","family":"Connolly","given":"Sean R.","non-dropping-particle":"","parse-names":false,"suffix":""},{"dropping-particle":"","family":"Heron","given":"Scott F.","non-dropping-particle":"","parse-names":false,"suffix":""},{"dropping-particle":"","family":"Kerry","given":"James 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Bridge","given":"Tom 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Torda","given":"Gergely","non-dropping-particle":"","parse-names":false,"suffix":""},{"dropping-particle":"","family":"Wilson","given":"Shaun K.","non-dropping-particle":"","parse-names":false,"suffix":""},{"dropping-particle":"","family":"James","given":"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Tom","given":"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Wilson","given":"Shaun K.","non-dropping-particle":"","parse-names":false,"suffix":""},{"dropping-particle":"","family":"Cook","given":"James","non-dropping-particle":"","parse-names":false,"suffix":""},{"dropping-particle":"","family":"Watch","given":"Coral Reef","non-dropping-particle":"","parse-names":false,"suffix":""},{"dropping-particle":"","family":"Oceanic","given":"U S National","non-dropping-particle":"","parse-names":false,"suffix":""}],"container-title":"Science","id":"ITEM-1","issue":"6371","issued":{"date-parts":[["2018"]]},"page":"80-83","title":"Spatial and temporal patterns of mass bleaching of corals in the Anthropocene","type":"article-journal","volume":"359"},"uris":["http://www.mendeley.com/documents/?uuid=1872391a-ba56-4b32-8404-bff4bc69b15b"]},{"id":"ITEM-2","itemData":{"DOI":"10.1038/s41598-018-24530-9","ISBN":"4159801824530","ISSN":"20452322","abstract":"Tropical corals live close to their upper thermal limit making them vulnerable to unusually warm summer sea temperatures. The resulting thermal stress can lead to breakdown of the coral-algal symbiosis, essential for the functioning of reefs, and cause coral bleaching. Mass coral bleaching is a modern phenomenon associated with increases in reef temperatures due to recent global warming. Widespread bleaching has typically occurred during El Niño events. We examine the historical level of stress for 100 coral reef locations with robust bleaching histories. The level of thermal stress (based on a degree heating month index, DHMI) at these locations during the 2015-2016 El Niño was unprecedented over the period 1871-2017 and exceeded that of the strong 1997-1998 El Niño. The DHMI was also 5 times the level of thermal stress associated with the 'pre-industrial', 1877-1878, El Niño. Coral reefs have, therefore, already shown their vulnerability to the modest (</w:instrText>
      </w:r>
      <w:r w:rsidR="00D43BC5" w:rsidRPr="00B305B6">
        <w:rPr>
          <w:rFonts w:ascii="Cambria Math" w:hAnsi="Cambria Math" w:cs="Cambria Math"/>
          <w:color w:val="000000" w:themeColor="text1"/>
        </w:rPr>
        <w:instrText>∼</w:instrText>
      </w:r>
      <w:r w:rsidR="00D43BC5" w:rsidRPr="00B305B6">
        <w:rPr>
          <w:color w:val="000000" w:themeColor="text1"/>
        </w:rPr>
        <w:instrText>0.92 °C) global warming that has occurred to date. Estimates of future levels of thermal stress suggest that even the optimistic 1.5 °C Paris Agreement target is insufficient to prevent more frequent mass bleaching events for the world's reefs. Effectively, reefs of the future will not be the same as those of the past.","author":[{"dropping-particle":"","family":"Lough","given":"J. M.","non-dropping-particle":"","parse-names":false,"suffix":""},{"dropping-particle":"","family":"Anderson","given":"K. D.","non-dropping-particle":"","parse-names":false,"suffix":""},{"dropping-particle":"","family":"Hughes","given":"T. P.","non-dropping-particle":"","parse-names":false,"suffix":""}],"container-title":"Scientific Reports","id":"ITEM-2","issue":"1","issued":{"date-parts":[["2018"]]},"page":"1-8","publisher":"Springer US","title":"Increasing thermal stress for tropical coral reefs: 1871-2017","type":"article-journal","volume":"8"},"uris":["http://www.mendeley.com/documents/?uuid=1eaa4059-2ca7-4dc6-9cad-1a247c1a0345"]}],"mendeley":{"formattedCitation":"(Hughes et al. 2018a; Lough et al. 2018)","plainTextFormattedCitation":"(Hughes et al. 2018a; Lough et al. 2018)","previouslyFormattedCitation":"(Hughes et al. 2018a; Lough et al. 2018)"},"properties":{"noteIndex":0},"schema":"https://github.com/citation-style-language/schema/raw/master/csl-citation.json"}</w:instrText>
      </w:r>
      <w:r w:rsidR="00FE1DCA" w:rsidRPr="00B305B6">
        <w:rPr>
          <w:color w:val="000000" w:themeColor="text1"/>
        </w:rPr>
        <w:fldChar w:fldCharType="separate"/>
      </w:r>
      <w:r w:rsidR="00FE1DCA" w:rsidRPr="00B305B6">
        <w:rPr>
          <w:noProof/>
          <w:color w:val="000000" w:themeColor="text1"/>
        </w:rPr>
        <w:t>(Hughes et al. 2018a; Lough et al. 2018)</w:t>
      </w:r>
      <w:r w:rsidR="00FE1DCA" w:rsidRPr="00B305B6">
        <w:rPr>
          <w:color w:val="000000" w:themeColor="text1"/>
        </w:rPr>
        <w:fldChar w:fldCharType="end"/>
      </w:r>
      <w:r w:rsidR="00FE1DCA" w:rsidRPr="00B305B6">
        <w:rPr>
          <w:color w:val="000000" w:themeColor="text1"/>
        </w:rPr>
        <w:t xml:space="preserve">, </w:t>
      </w:r>
      <w:r w:rsidRPr="00B305B6">
        <w:rPr>
          <w:color w:val="000000" w:themeColor="text1"/>
        </w:rPr>
        <w:t xml:space="preserve">it remains unclear </w:t>
      </w:r>
      <w:r w:rsidR="00453458" w:rsidRPr="00B305B6">
        <w:rPr>
          <w:color w:val="000000" w:themeColor="text1"/>
        </w:rPr>
        <w:t>whether</w:t>
      </w:r>
      <w:r w:rsidRPr="00B305B6">
        <w:rPr>
          <w:color w:val="000000" w:themeColor="text1"/>
        </w:rPr>
        <w:t xml:space="preserve"> corals can adapt to the prolonged thermal stress they now experience with increasing regularity </w:t>
      </w:r>
      <w:r w:rsidR="00DF3C98" w:rsidRPr="00B305B6">
        <w:rPr>
          <w:color w:val="000000" w:themeColor="text1"/>
        </w:rPr>
        <w:fldChar w:fldCharType="begin" w:fldLock="1"/>
      </w:r>
      <w:r w:rsidR="00F91F08" w:rsidRPr="00B305B6">
        <w:rPr>
          <w:color w:val="000000" w:themeColor="text1"/>
        </w:rPr>
        <w:instrText>ADDIN CSL_CITATION {"citationItems":[{"id":"ITEM-1","itemData":{"DOI":"10.1126/science.1204794","ISSN":"00368075","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ohn M.","non-dropping-particle":"","parse-names":false,"suffix":""},{"dropping-particle":"","family":"Connolly","given":"Sean R.","non-dropping-particle":"","parse-names":false,"suffix":""},{"dropping-particle":"","family":"Marshall","given":"Dustin J.","non-dropping-particle":"","parse-names":false,"suffix":""},{"dropping-particle":"","family":"Cohen","given":"Anne L.","non-dropping-particle":"","parse-names":false,"suffix":""}],"container-title":"Science","id":"ITEM-1","issue":"6041","issued":{"date-parts":[["2011"]]},"page":"418-422","title":"Projecting coral reef futures under global warming and ocean acidification","type":"article-journal","volume":"333"},"uris":["http://www.mendeley.com/documents/?uuid=4ac51180-757d-45bb-a6c3-21d4a322f309"]},{"id":"ITEM-2","itemData":{"DOI":"10.3389/fmars.2017.00158","ISSN":"22967745","abstract":"Coral reefs are found in a wide range of environments, where they provide food and habitat to a large range of organisms as well as providing many other ecological goods and services. Warm-water coral reefs, for example, occupy shallow sunlit, warm, and alkaline waters in order to grow and calcify at the high rates necessary to build and maintain their calcium carbonate structures. At deeper locations (40-150 m), \"mesophotic\" (low light) coral reefs accumulate calcium carbonate at much lower rates (if at all in some cases) yet remain important as habitat for a wide range of organisms, including those important for fisheries. Finally, even deeper, down to 2,000 m or more, the so-called \"cold-water\"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necessary but not sufficient\"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author":[{"dropping-particle":"","family":"Hoegh-Guldberg","given":"Ove","non-dropping-particle":"","parse-names":false,"suffix":""},{"dropping-particle":"","family":"Poloczanska","given":"Elvira S.","non-dropping-particle":"","parse-names":false,"suffix":""},{"dropping-particle":"","family":"Skirving","given":"William","non-dropping-particle":"","parse-names":false,"suffix":""},{"dropping-particle":"","family":"Dove","given":"Sophie","non-dropping-particle":"","parse-names":false,"suffix":""}],"container-title":"Frontiers in Marine Science","id":"ITEM-2","issued":{"date-parts":[["2017"]]},"page":"158","title":"Coral reef ecosystems under climate change and ocean acidification","type":"article-journal","volume":"4"},"uris":["http://www.mendeley.com/documents/?uuid=272addae-2212-439f-a8c0-dc32aa07c7b5"]}],"mendeley":{"formattedCitation":"(Pandolfi et al. 2011; Hoegh-Guldberg et al. 2017)","plainTextFormattedCitation":"(Pandolfi et al. 2011; Hoegh-Guldberg et al. 2017)","previouslyFormattedCitation":"(Pandolfi et al. 2011; Hoegh-Guldberg et al. 2017)"},"properties":{"noteIndex":0},"schema":"https://github.com/citation-style-language/schema/raw/master/csl-citation.json"}</w:instrText>
      </w:r>
      <w:r w:rsidR="00DF3C98" w:rsidRPr="00B305B6">
        <w:rPr>
          <w:color w:val="000000" w:themeColor="text1"/>
        </w:rPr>
        <w:fldChar w:fldCharType="separate"/>
      </w:r>
      <w:r w:rsidR="00DF3C98" w:rsidRPr="00B305B6">
        <w:rPr>
          <w:noProof/>
          <w:color w:val="000000" w:themeColor="text1"/>
        </w:rPr>
        <w:t>(Pandolfi et al. 2011; Hoegh-Guldberg et al. 2017)</w:t>
      </w:r>
      <w:r w:rsidR="00DF3C98" w:rsidRPr="00B305B6">
        <w:rPr>
          <w:color w:val="000000" w:themeColor="text1"/>
        </w:rPr>
        <w:fldChar w:fldCharType="end"/>
      </w:r>
      <w:r w:rsidR="00DF3C98" w:rsidRPr="00B305B6">
        <w:rPr>
          <w:color w:val="000000" w:themeColor="text1"/>
        </w:rPr>
        <w:t xml:space="preserve">. </w:t>
      </w:r>
      <w:r w:rsidR="00CB6B12" w:rsidRPr="00B305B6">
        <w:rPr>
          <w:color w:val="000000" w:themeColor="text1"/>
        </w:rPr>
        <w:t>M</w:t>
      </w:r>
      <w:r w:rsidR="00DF3C98" w:rsidRPr="00B305B6">
        <w:rPr>
          <w:color w:val="000000" w:themeColor="text1"/>
        </w:rPr>
        <w:t>odels estimat</w:t>
      </w:r>
      <w:r w:rsidR="001F35C5" w:rsidRPr="00B305B6">
        <w:rPr>
          <w:color w:val="000000" w:themeColor="text1"/>
        </w:rPr>
        <w:t>ing long-term</w:t>
      </w:r>
      <w:r w:rsidR="00DF3C98" w:rsidRPr="00B305B6">
        <w:rPr>
          <w:color w:val="000000" w:themeColor="text1"/>
        </w:rPr>
        <w:t xml:space="preserve"> </w:t>
      </w:r>
      <w:r w:rsidR="001F35C5" w:rsidRPr="00B305B6">
        <w:rPr>
          <w:color w:val="000000" w:themeColor="text1"/>
        </w:rPr>
        <w:t xml:space="preserve">coral adaptation to climate change </w:t>
      </w:r>
      <w:r w:rsidR="000D5C2C" w:rsidRPr="00B305B6">
        <w:rPr>
          <w:color w:val="000000" w:themeColor="text1"/>
        </w:rPr>
        <w:t xml:space="preserve">have assumed </w:t>
      </w:r>
      <w:r w:rsidR="00CB6B12" w:rsidRPr="00B305B6">
        <w:rPr>
          <w:color w:val="000000" w:themeColor="text1"/>
        </w:rPr>
        <w:t>low</w:t>
      </w:r>
      <w:r w:rsidR="001F35C5" w:rsidRPr="00B305B6">
        <w:rPr>
          <w:color w:val="000000" w:themeColor="text1"/>
        </w:rPr>
        <w:t xml:space="preserve"> to medium</w:t>
      </w:r>
      <w:r w:rsidR="001F35C5" w:rsidRPr="00B305B6">
        <w:rPr>
          <w:i/>
          <w:color w:val="000000" w:themeColor="text1"/>
        </w:rPr>
        <w:t xml:space="preserve"> </w:t>
      </w:r>
      <w:r w:rsidR="001F35C5" w:rsidRPr="00B305B6">
        <w:rPr>
          <w:color w:val="000000" w:themeColor="text1"/>
        </w:rPr>
        <w:t>heritability of thermotolerance</w:t>
      </w:r>
      <w:r w:rsidR="00CB6B12" w:rsidRPr="00B305B6">
        <w:rPr>
          <w:color w:val="000000" w:themeColor="text1"/>
        </w:rPr>
        <w:t xml:space="preserve"> (e.g., </w:t>
      </w:r>
      <w:r w:rsidR="00CB6B12" w:rsidRPr="00B305B6">
        <w:rPr>
          <w:i/>
          <w:color w:val="000000" w:themeColor="text1"/>
        </w:rPr>
        <w:t>h</w:t>
      </w:r>
      <w:r w:rsidR="00CB6B12" w:rsidRPr="00B305B6">
        <w:rPr>
          <w:i/>
          <w:color w:val="000000" w:themeColor="text1"/>
          <w:vertAlign w:val="superscript"/>
        </w:rPr>
        <w:t>2</w:t>
      </w:r>
      <w:r w:rsidR="00CB6B12" w:rsidRPr="00B305B6">
        <w:rPr>
          <w:color w:val="000000" w:themeColor="text1"/>
        </w:rPr>
        <w:t xml:space="preserve"> = 0.</w:t>
      </w:r>
      <w:r w:rsidR="001D35CA" w:rsidRPr="00B305B6">
        <w:rPr>
          <w:color w:val="000000" w:themeColor="text1"/>
        </w:rPr>
        <w:t>01</w:t>
      </w:r>
      <w:r w:rsidR="001F35C5" w:rsidRPr="00B305B6">
        <w:rPr>
          <w:color w:val="000000" w:themeColor="text1"/>
        </w:rPr>
        <w:t>–0.</w:t>
      </w:r>
      <w:r w:rsidR="00F05E9E" w:rsidRPr="00B305B6">
        <w:rPr>
          <w:color w:val="000000" w:themeColor="text1"/>
        </w:rPr>
        <w:t>5</w:t>
      </w:r>
      <w:r w:rsidR="00CF4FDA" w:rsidRPr="00B305B6">
        <w:rPr>
          <w:color w:val="000000" w:themeColor="text1"/>
        </w:rPr>
        <w:t>0</w:t>
      </w:r>
      <w:r w:rsidR="00F05E9E" w:rsidRPr="00B305B6">
        <w:rPr>
          <w:color w:val="000000" w:themeColor="text1"/>
        </w:rPr>
        <w:t>;</w:t>
      </w:r>
      <w:r w:rsidR="00CB6B12" w:rsidRPr="00B305B6">
        <w:rPr>
          <w:color w:val="000000" w:themeColor="text1"/>
        </w:rPr>
        <w:t xml:space="preserve"> </w:t>
      </w:r>
      <w:r w:rsidR="00CB6B12" w:rsidRPr="00B305B6">
        <w:rPr>
          <w:color w:val="000000" w:themeColor="text1"/>
        </w:rPr>
        <w:fldChar w:fldCharType="begin" w:fldLock="1"/>
      </w:r>
      <w:r w:rsidR="00F91F08" w:rsidRPr="00B305B6">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nd Norbury 2020; Matz et al. 2020; Logan et al. 2021)","manualFormatting":"Cropp and Norbury 2020; Matz et al. 2020; Logan et al. 2021)","plainTextFormattedCitation":"(Cropp and Norbury 2020; Matz et al. 2020; Logan et al. 2021)","previouslyFormattedCitation":"(Cropp and Norbury 2020; Matz et al. 2020; Logan et al. 2021)"},"properties":{"noteIndex":0},"schema":"https://github.com/citation-style-language/schema/raw/master/csl-citation.json"}</w:instrText>
      </w:r>
      <w:r w:rsidR="00CB6B12" w:rsidRPr="00B305B6">
        <w:rPr>
          <w:color w:val="000000" w:themeColor="text1"/>
        </w:rPr>
        <w:fldChar w:fldCharType="separate"/>
      </w:r>
      <w:r w:rsidR="00F05E9E" w:rsidRPr="00B305B6">
        <w:rPr>
          <w:noProof/>
          <w:color w:val="000000" w:themeColor="text1"/>
        </w:rPr>
        <w:t>Cropp and Norbury 2020; Matz et al. 2020; Logan et al. 2021)</w:t>
      </w:r>
      <w:r w:rsidR="00CB6B12" w:rsidRPr="00B305B6">
        <w:rPr>
          <w:color w:val="000000" w:themeColor="text1"/>
        </w:rPr>
        <w:fldChar w:fldCharType="end"/>
      </w:r>
      <w:r w:rsidR="00DF3C98" w:rsidRPr="00B305B6">
        <w:rPr>
          <w:color w:val="000000" w:themeColor="text1"/>
        </w:rPr>
        <w:t>, despite some evidence of</w:t>
      </w:r>
      <w:r w:rsidR="001F35C5" w:rsidRPr="00B305B6">
        <w:rPr>
          <w:color w:val="000000" w:themeColor="text1"/>
        </w:rPr>
        <w:t xml:space="preserve"> model </w:t>
      </w:r>
      <w:r w:rsidR="006179C3" w:rsidRPr="00B305B6">
        <w:rPr>
          <w:color w:val="000000" w:themeColor="text1"/>
        </w:rPr>
        <w:t>outcomes being sensitive</w:t>
      </w:r>
      <w:r w:rsidR="001F35C5" w:rsidRPr="00B305B6">
        <w:rPr>
          <w:color w:val="000000" w:themeColor="text1"/>
        </w:rPr>
        <w:t xml:space="preserve"> to the rate of adaptation</w:t>
      </w:r>
      <w:r w:rsidR="006179C3" w:rsidRPr="00B305B6">
        <w:rPr>
          <w:color w:val="000000" w:themeColor="text1"/>
        </w:rPr>
        <w:t xml:space="preserve"> </w:t>
      </w:r>
      <w:r w:rsidR="006179C3" w:rsidRPr="00B305B6">
        <w:rPr>
          <w:color w:val="000000" w:themeColor="text1"/>
        </w:rPr>
        <w:fldChar w:fldCharType="begin" w:fldLock="1"/>
      </w:r>
      <w:r w:rsidR="006D355C" w:rsidRPr="00B305B6">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author":[{"dropping-particle":"","family":"Bay","given":"Rachael A","non-dropping-particle":"","parse-names":false,"suffix":""},{"dropping-particle":"","family":"Rose","given":"Noah H","non-dropping-particle":"","parse-names":false,"suffix":""},{"dropping-particle":"","family":"Logan","given":"Cheryl A","non-dropping-particle":"","parse-names":false,"suffix":""},{"dropping-particle":"","family":"Palumbi","given":"Stephen R","non-dropping-particle":"","parse-names":false,"suffix":""}],"container-title":"Science Advances","id":"ITEM-2","issued":{"date-parts":[["2017"]]},"page":"e1701413","title":"Genomic models predict successful coral adaptation if future ocean warming rates are reduced","type":"article-journal","volume":"3"},"uris":["http://www.mendeley.com/documents/?uuid=a4800945-6537-4490-84d8-67ae733fe5f3"]}],"mendeley":{"formattedCitation":"(Bay et al. 2017; Cropp and Norbury 2020)","plainTextFormattedCitation":"(Bay et al. 2017; Cropp and Norbury 2020)","previouslyFormattedCitation":"(Bay et al. 2017; Cropp and Norbury 2020)"},"properties":{"noteIndex":0},"schema":"https://github.com/citation-style-language/schema/raw/master/csl-citation.json"}</w:instrText>
      </w:r>
      <w:r w:rsidR="006179C3" w:rsidRPr="00B305B6">
        <w:rPr>
          <w:color w:val="000000" w:themeColor="text1"/>
        </w:rPr>
        <w:fldChar w:fldCharType="separate"/>
      </w:r>
      <w:r w:rsidR="006179C3" w:rsidRPr="00B305B6">
        <w:rPr>
          <w:noProof/>
          <w:color w:val="000000" w:themeColor="text1"/>
        </w:rPr>
        <w:t>(Bay et al. 2017; Cropp and Norbury 2020)</w:t>
      </w:r>
      <w:r w:rsidR="006179C3" w:rsidRPr="00B305B6">
        <w:rPr>
          <w:color w:val="000000" w:themeColor="text1"/>
        </w:rPr>
        <w:fldChar w:fldCharType="end"/>
      </w:r>
      <w:r w:rsidR="00F05E9E" w:rsidRPr="00B305B6">
        <w:rPr>
          <w:color w:val="000000" w:themeColor="text1"/>
        </w:rPr>
        <w:t>,</w:t>
      </w:r>
      <w:r w:rsidR="00DF3C98" w:rsidRPr="00B305B6">
        <w:rPr>
          <w:color w:val="000000" w:themeColor="text1"/>
        </w:rPr>
        <w:t xml:space="preserve"> </w:t>
      </w:r>
      <w:r w:rsidR="006179C3" w:rsidRPr="00B305B6">
        <w:rPr>
          <w:color w:val="000000" w:themeColor="text1"/>
        </w:rPr>
        <w:t xml:space="preserve">evidence of </w:t>
      </w:r>
      <w:r w:rsidR="00DF3C98" w:rsidRPr="00B305B6">
        <w:rPr>
          <w:color w:val="000000" w:themeColor="text1"/>
        </w:rPr>
        <w:t xml:space="preserve">high heritability </w:t>
      </w:r>
      <w:r w:rsidR="006179C3" w:rsidRPr="00B305B6">
        <w:rPr>
          <w:color w:val="000000" w:themeColor="text1"/>
        </w:rPr>
        <w:t xml:space="preserve">for coral survivorship in high temperatures </w:t>
      </w:r>
      <w:r w:rsidR="00DF3C98" w:rsidRPr="00B305B6">
        <w:rPr>
          <w:color w:val="000000" w:themeColor="text1"/>
        </w:rPr>
        <w:t>(e.g.,</w:t>
      </w:r>
      <w:r w:rsidR="000D5C2C" w:rsidRPr="00B305B6">
        <w:rPr>
          <w:color w:val="000000" w:themeColor="text1"/>
        </w:rPr>
        <w:t xml:space="preserve"> </w:t>
      </w:r>
      <w:r w:rsidR="000D5C2C" w:rsidRPr="00B305B6">
        <w:rPr>
          <w:i/>
          <w:color w:val="000000" w:themeColor="text1"/>
        </w:rPr>
        <w:t>h</w:t>
      </w:r>
      <w:r w:rsidR="000D5C2C" w:rsidRPr="00B305B6">
        <w:rPr>
          <w:i/>
          <w:color w:val="000000" w:themeColor="text1"/>
          <w:vertAlign w:val="superscript"/>
        </w:rPr>
        <w:t>2</w:t>
      </w:r>
      <w:r w:rsidR="000D5C2C" w:rsidRPr="00B305B6">
        <w:rPr>
          <w:color w:val="000000" w:themeColor="text1"/>
        </w:rPr>
        <w:t xml:space="preserve"> </w:t>
      </w:r>
      <w:r w:rsidR="006179C3" w:rsidRPr="00B305B6">
        <w:rPr>
          <w:iCs/>
          <w:color w:val="000000" w:themeColor="text1"/>
        </w:rPr>
        <w:t xml:space="preserve">= </w:t>
      </w:r>
      <w:r w:rsidR="0012667B" w:rsidRPr="00B305B6">
        <w:rPr>
          <w:color w:val="000000" w:themeColor="text1"/>
        </w:rPr>
        <w:t>0.75</w:t>
      </w:r>
      <w:r w:rsidR="000D5C2C" w:rsidRPr="00B305B6">
        <w:rPr>
          <w:color w:val="000000" w:themeColor="text1"/>
        </w:rPr>
        <w:t>:</w:t>
      </w:r>
      <w:r w:rsidR="0012667B" w:rsidRPr="00B305B6">
        <w:rPr>
          <w:color w:val="000000" w:themeColor="text1"/>
        </w:rPr>
        <w:t xml:space="preserve"> </w:t>
      </w:r>
      <w:r w:rsidR="00DF3C98" w:rsidRPr="00B305B6">
        <w:rPr>
          <w:color w:val="000000" w:themeColor="text1"/>
        </w:rPr>
        <w:t>Kirk et al. 2018)</w:t>
      </w:r>
      <w:r w:rsidR="00F05E9E" w:rsidRPr="00B305B6">
        <w:rPr>
          <w:color w:val="000000" w:themeColor="text1"/>
        </w:rPr>
        <w:t xml:space="preserve">, and the potential for rapid symbiont evolution in response to thermal change </w:t>
      </w:r>
      <w:r w:rsidR="00F05E9E" w:rsidRPr="00B305B6">
        <w:rPr>
          <w:color w:val="000000" w:themeColor="text1"/>
        </w:rPr>
        <w:fldChar w:fldCharType="begin" w:fldLock="1"/>
      </w:r>
      <w:r w:rsidR="00D23D15" w:rsidRPr="00B305B6">
        <w:rPr>
          <w:color w:val="000000" w:themeColor="text1"/>
        </w:rPr>
        <w:instrText>ADDIN CSL_CITATION {"citationItems":[{"id":"ITEM-1","itemData":{"DOI":"10.1111/gcb.13702","ISSN":"13652486","abstract":"Climate warming is occurring at a rate not experienced by life on Earth for 10 s of millions of years, and it is unknown whether the coral-dinoflagellate (Symbiodinium spp.) symbiosis can evolve fast enough to ensure coral reef persistence. Coral thermal tolerance is partly dependent on the Symbiodinium hosted. Therefore, directed laboratory evolution in Symbiodinium has been proposed as a strategy to enhance coral holobiont thermal tolerance. Using a reciprocal transplant design, we show that the upper temperature tolerance and temperature tolerance range of Symbiodinium C1 increased after ~80 asexual generations (2.5 years) of laboratory thermal selection. Relative to wild-type cells, selected cells showed superior photophysiological performance and growth rate at 31°C in vitro, and performed no worse at 27°C; they also had lower levels of extracellular reactive oxygen species (exROS). In contrast, wild-type cells were unable to photosynthesise or grow at 31°C and produced up to 17 times more exROS. In symbiosis, the increased thermal tolerance acquired ex hospite was less apparent. In recruits of two of three species tested, those harbouring selected cells showed no difference in growth between the 27 and 31°C treatments, and a trend of positive growth at both temperatures. Recruits that were inoculated with wild-type cells, however, showed a significant difference in growth rates between the 27 and 31°C treatments, with a negative growth trend at 31°C. There were no significant differences in the rate and severity of bleaching in coral recruits harbouring wild-type or selected cells. Our findings highlight the need for additional Symbiodinium genotypes to be tested with this assisted evolution approach. Deciphering the genetic basis of enhanced thermal tolerance in Symbiodinium and the cause behind its limited transference to the coral holobiont in this genotype of Symbiodinium C1 are important next steps for developing methods that aim to increase coral bleaching tolerance.","author":[{"dropping-particle":"","family":"Chakravarti","given":"Leela J.","non-dropping-particle":"","parse-names":false,"suffix":""},{"dropping-particle":"","family":"Beltran","given":"Victor H.","non-dropping-particle":"","parse-names":false,"suffix":""},{"dropping-particle":"Van","family":"Oppen","given":"Madeleine J H","non-dropping-particle":"","parse-names":false,"suffix":""},{"dropping-particle":"","family":"Oppen","given":"Madeleine J.H.","non-dropping-particle":"van","parse-names":false,"suffix":""},{"dropping-particle":"Van","family":"Oppen","given":"Madeleine J H","non-dropping-particle":"","parse-names":false,"suffix":""},{"dropping-particle":"","family":"Oppen","given":"Madeleine J.H.","non-dropping-particle":"van","parse-names":false,"suffix":""}],"container-title":"Global Change Biology","id":"ITEM-1","issue":"11","issued":{"date-parts":[["2017"]]},"page":"4675-4688","title":"Rapid thermal adaptation in photosymbionts of reef-building corals","type":"article-journal","volume":"23"},"uris":["http://www.mendeley.com/documents/?uuid=ad6301f6-05b0-4994-8f11-db141eef8f4a"]},{"id":"ITEM-2","itemData":{"author":[{"dropping-particle":"","family":"Buerger","given":"Patrick","non-dropping-particle":"","parse-names":false,"suffix":""},{"dropping-particle":"","family":"Alvarez-Roa","given":"Carlos","non-dropping-particle":"","parse-names":false,"suffix":""},{"dropping-particle":"","family":"Coppin","given":"CW","non-dropping-particle":"","parse-names":false,"suffix":""},{"dropping-particle":"","family":"Pearce","given":"SL","non-dropping-particle":"","parse-names":false,"suffix":""},{"dropping-particle":"","family":"Chakravarti","given":"LJ","non-dropping-particle":"","parse-names":false,"suffix":""},{"dropping-particle":"","family":"Oakeshott","given":"JG","non-dropping-particle":"","parse-names":false,"suffix":""},{"dropping-particle":"","family":"Edwards","given":"OR","non-dropping-particle":"","parse-names":false,"suffix":""},{"dropping-particle":"","family":"Oppen","given":"MJH","non-dropping-particle":"van","parse-names":false,"suffix":""}],"container-title":"Science Advances","id":"ITEM-2","issued":{"date-parts":[["2020"]]},"page":"eaba2498","title":"Heat-evolved microalgal symbionts increase coral bleaching tolerance","type":"article-journal","volume":"6"},"uris":["http://www.mendeley.com/documents/?uuid=bccc3cdb-98b4-467f-978d-bcb67ffd2c49"]}],"mendeley":{"formattedCitation":"(Chakravarti et al. 2017; Buerger et al. 2020)","manualFormatting":"(e.g., Chakravarti et al. 2017; Buerger et al. 2020)","plainTextFormattedCitation":"(Chakravarti et al. 2017; Buerger et al. 2020)","previouslyFormattedCitation":"(Chakravarti et al. 2017; Buerger et al. 2020)"},"properties":{"noteIndex":0},"schema":"https://github.com/citation-style-language/schema/raw/master/csl-citation.json"}</w:instrText>
      </w:r>
      <w:r w:rsidR="00F05E9E" w:rsidRPr="00B305B6">
        <w:rPr>
          <w:color w:val="000000" w:themeColor="text1"/>
        </w:rPr>
        <w:fldChar w:fldCharType="separate"/>
      </w:r>
      <w:r w:rsidR="00F05E9E" w:rsidRPr="00B305B6">
        <w:rPr>
          <w:noProof/>
          <w:color w:val="000000" w:themeColor="text1"/>
        </w:rPr>
        <w:t>(e.g., Chakravarti et al. 2017; Buerger et al. 2020)</w:t>
      </w:r>
      <w:r w:rsidR="00F05E9E" w:rsidRPr="00B305B6">
        <w:rPr>
          <w:color w:val="000000" w:themeColor="text1"/>
        </w:rPr>
        <w:fldChar w:fldCharType="end"/>
      </w:r>
      <w:r w:rsidR="00DF3C98" w:rsidRPr="00B305B6">
        <w:rPr>
          <w:color w:val="000000" w:themeColor="text1"/>
        </w:rPr>
        <w:t>.</w:t>
      </w:r>
      <w:r w:rsidR="0059571B" w:rsidRPr="00B305B6">
        <w:rPr>
          <w:color w:val="000000" w:themeColor="text1"/>
        </w:rPr>
        <w:t xml:space="preserve"> Therefore, our ability to </w:t>
      </w:r>
      <w:r w:rsidR="000D5C2C" w:rsidRPr="00B305B6">
        <w:rPr>
          <w:color w:val="000000" w:themeColor="text1"/>
        </w:rPr>
        <w:t>project the future of</w:t>
      </w:r>
      <w:r w:rsidR="0059571B" w:rsidRPr="00B305B6">
        <w:rPr>
          <w:color w:val="000000" w:themeColor="text1"/>
        </w:rPr>
        <w:t xml:space="preserve"> coral</w:t>
      </w:r>
      <w:r w:rsidR="000D5C2C" w:rsidRPr="00B305B6">
        <w:rPr>
          <w:color w:val="000000" w:themeColor="text1"/>
        </w:rPr>
        <w:t xml:space="preserve"> populations</w:t>
      </w:r>
      <w:r w:rsidR="0059571B" w:rsidRPr="00B305B6">
        <w:rPr>
          <w:color w:val="000000" w:themeColor="text1"/>
        </w:rPr>
        <w:t xml:space="preserve"> in the context of climate change is </w:t>
      </w:r>
      <w:r w:rsidRPr="00B305B6">
        <w:rPr>
          <w:color w:val="000000" w:themeColor="text1"/>
        </w:rPr>
        <w:t xml:space="preserve">critically dependent upon </w:t>
      </w:r>
      <w:r w:rsidR="009C6A6E" w:rsidRPr="00B305B6">
        <w:rPr>
          <w:color w:val="000000" w:themeColor="text1"/>
        </w:rPr>
        <w:t>the</w:t>
      </w:r>
      <w:r w:rsidRPr="00B305B6">
        <w:rPr>
          <w:color w:val="000000" w:themeColor="text1"/>
        </w:rPr>
        <w:t xml:space="preserve"> estimates of trait heritability </w:t>
      </w:r>
      <w:r w:rsidR="009C6A6E" w:rsidRPr="00B305B6">
        <w:rPr>
          <w:color w:val="000000" w:themeColor="text1"/>
        </w:rPr>
        <w:t>used in eco-evolutionary</w:t>
      </w:r>
      <w:r w:rsidRPr="00B305B6">
        <w:rPr>
          <w:color w:val="000000" w:themeColor="text1"/>
        </w:rPr>
        <w:t xml:space="preserve"> models</w:t>
      </w:r>
      <w:r w:rsidR="00DF27E9" w:rsidRPr="00B305B6">
        <w:rPr>
          <w:color w:val="000000" w:themeColor="text1"/>
        </w:rPr>
        <w:t xml:space="preserve"> </w:t>
      </w:r>
      <w:r w:rsidR="003973CA" w:rsidRPr="00B305B6">
        <w:rPr>
          <w:color w:val="000000" w:themeColor="text1"/>
        </w:rPr>
        <w:fldChar w:fldCharType="begin" w:fldLock="1"/>
      </w:r>
      <w:r w:rsidR="00291BD6" w:rsidRPr="00B305B6">
        <w:rPr>
          <w:color w:val="000000" w:themeColor="text1"/>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id":"ITEM-2","itemData":{"DOI":"10.1098/rspb.2007.0997","ISSN":"14712970","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 2008 The Royal Society.","author":[{"dropping-particle":"","family":"Visser","given":"Marcel E.","non-dropping-particle":"","parse-names":false,"suffix":""}],"container-title":"Proceedings of the Royal Society B: Biological Sciences","id":"ITEM-2","issue":"1635","issued":{"date-parts":[["2008"]]},"page":"649-659","title":"Keeping up with a warming world; assessing the rate of adaptation to climate change","type":"article-journal","volume":"275"},"uris":["http://www.mendeley.com/documents/?uuid=c69ff3b7-c378-4a4e-9d01-400dbb0d8d0d"]},{"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Visser 2008; Logan et al. 2014a; Logan et al. 2014b)","plainTextFormattedCitation":"(Visser 2008; Logan et al. 2014a; Logan et al. 2014b)","previouslyFormattedCitation":"(Visser 2008; Logan et al. 2014a; Logan et al. 2014b)"},"properties":{"noteIndex":0},"schema":"https://github.com/citation-style-language/schema/raw/master/csl-citation.json"}</w:instrText>
      </w:r>
      <w:r w:rsidR="003973CA" w:rsidRPr="00B305B6">
        <w:rPr>
          <w:color w:val="000000" w:themeColor="text1"/>
        </w:rPr>
        <w:fldChar w:fldCharType="separate"/>
      </w:r>
      <w:r w:rsidR="003973CA" w:rsidRPr="00B305B6">
        <w:rPr>
          <w:noProof/>
          <w:color w:val="000000" w:themeColor="text1"/>
        </w:rPr>
        <w:t>(Visser 2008; Logan et al. 2014a; Logan et al. 2014b)</w:t>
      </w:r>
      <w:r w:rsidR="003973CA" w:rsidRPr="00B305B6">
        <w:rPr>
          <w:color w:val="000000" w:themeColor="text1"/>
        </w:rPr>
        <w:fldChar w:fldCharType="end"/>
      </w:r>
      <w:r w:rsidR="003973CA" w:rsidRPr="00B305B6">
        <w:rPr>
          <w:color w:val="000000" w:themeColor="text1"/>
        </w:rPr>
        <w:t>.</w:t>
      </w:r>
    </w:p>
    <w:p w14:paraId="4EB289E4" w14:textId="22E9BDD0" w:rsidR="00ED57FC" w:rsidRPr="00B305B6" w:rsidRDefault="007F23D4" w:rsidP="009E14C0">
      <w:pPr>
        <w:spacing w:line="480" w:lineRule="auto"/>
        <w:ind w:firstLine="720"/>
        <w:rPr>
          <w:i/>
          <w:color w:val="000000" w:themeColor="text1"/>
        </w:rPr>
      </w:pPr>
      <w:r w:rsidRPr="00B305B6">
        <w:rPr>
          <w:color w:val="000000" w:themeColor="text1"/>
        </w:rPr>
        <w:t>Worldwide, reef-building corals are undergoing increasingly strong selection for temperature tolerance due to anthropogenic climate change. Here, w</w:t>
      </w:r>
      <w:r w:rsidR="006033B8" w:rsidRPr="00B305B6">
        <w:rPr>
          <w:color w:val="000000" w:themeColor="text1"/>
        </w:rPr>
        <w:t xml:space="preserve">e </w:t>
      </w:r>
      <w:r w:rsidR="008A6AF2" w:rsidRPr="00B305B6">
        <w:rPr>
          <w:color w:val="000000" w:themeColor="text1"/>
        </w:rPr>
        <w:t xml:space="preserve">undertake </w:t>
      </w:r>
      <w:r w:rsidR="006033B8" w:rsidRPr="00B305B6">
        <w:rPr>
          <w:color w:val="000000" w:themeColor="text1"/>
        </w:rPr>
        <w:t>a</w:t>
      </w:r>
      <w:r w:rsidR="0027597D" w:rsidRPr="00B305B6">
        <w:rPr>
          <w:color w:val="000000" w:themeColor="text1"/>
        </w:rPr>
        <w:t xml:space="preserve"> </w:t>
      </w:r>
      <w:r w:rsidR="008A6AF2" w:rsidRPr="00B305B6">
        <w:rPr>
          <w:color w:val="000000" w:themeColor="text1"/>
        </w:rPr>
        <w:lastRenderedPageBreak/>
        <w:t>quantitative</w:t>
      </w:r>
      <w:r w:rsidR="0027597D" w:rsidRPr="00B305B6">
        <w:rPr>
          <w:color w:val="000000" w:themeColor="text1"/>
        </w:rPr>
        <w:t xml:space="preserve"> meta-analy</w:t>
      </w:r>
      <w:r w:rsidRPr="00B305B6">
        <w:rPr>
          <w:color w:val="000000" w:themeColor="text1"/>
        </w:rPr>
        <w:t>sis</w:t>
      </w:r>
      <w:r w:rsidR="006033B8" w:rsidRPr="00B305B6">
        <w:rPr>
          <w:color w:val="000000" w:themeColor="text1"/>
        </w:rPr>
        <w:t xml:space="preserve"> of</w:t>
      </w:r>
      <w:r w:rsidR="0027597D" w:rsidRPr="00B305B6">
        <w:rPr>
          <w:color w:val="000000" w:themeColor="text1"/>
        </w:rPr>
        <w:t xml:space="preserve"> </w:t>
      </w:r>
      <w:r w:rsidR="006033B8" w:rsidRPr="00B305B6">
        <w:rPr>
          <w:color w:val="000000" w:themeColor="text1"/>
        </w:rPr>
        <w:t xml:space="preserve">published </w:t>
      </w:r>
      <w:r w:rsidR="0027597D" w:rsidRPr="00B305B6">
        <w:rPr>
          <w:color w:val="000000" w:themeColor="text1"/>
        </w:rPr>
        <w:t xml:space="preserve">heritability estimates for </w:t>
      </w:r>
      <w:r w:rsidR="006033B8" w:rsidRPr="00B305B6">
        <w:rPr>
          <w:color w:val="000000" w:themeColor="text1"/>
        </w:rPr>
        <w:t>reef-building</w:t>
      </w:r>
      <w:r w:rsidR="0027597D" w:rsidRPr="00B305B6">
        <w:rPr>
          <w:color w:val="000000" w:themeColor="text1"/>
        </w:rPr>
        <w:t xml:space="preserve"> corals</w:t>
      </w:r>
      <w:r w:rsidRPr="00B305B6">
        <w:rPr>
          <w:color w:val="000000" w:themeColor="text1"/>
        </w:rPr>
        <w:t xml:space="preserve"> to better understand which traits are likely to change most rapidly given increased environmental change</w:t>
      </w:r>
      <w:r w:rsidR="0027597D" w:rsidRPr="00B305B6">
        <w:rPr>
          <w:color w:val="000000" w:themeColor="text1"/>
        </w:rPr>
        <w:t xml:space="preserve">. </w:t>
      </w:r>
      <w:r w:rsidR="006033B8" w:rsidRPr="00B305B6">
        <w:rPr>
          <w:color w:val="000000" w:themeColor="text1"/>
        </w:rPr>
        <w:t xml:space="preserve">We </w:t>
      </w:r>
      <w:r w:rsidRPr="00B305B6">
        <w:rPr>
          <w:color w:val="000000" w:themeColor="text1"/>
        </w:rPr>
        <w:t>examine</w:t>
      </w:r>
      <w:r w:rsidR="006033B8" w:rsidRPr="00B305B6">
        <w:rPr>
          <w:color w:val="000000" w:themeColor="text1"/>
        </w:rPr>
        <w:t xml:space="preserve"> the relative</w:t>
      </w:r>
      <w:r w:rsidR="0027597D" w:rsidRPr="00B305B6">
        <w:rPr>
          <w:color w:val="000000" w:themeColor="text1"/>
        </w:rPr>
        <w:t xml:space="preserve"> heritability of </w:t>
      </w:r>
      <w:r w:rsidR="006033B8" w:rsidRPr="00B305B6">
        <w:rPr>
          <w:color w:val="000000" w:themeColor="text1"/>
        </w:rPr>
        <w:t>different</w:t>
      </w:r>
      <w:r w:rsidR="0027597D" w:rsidRPr="00B305B6">
        <w:rPr>
          <w:color w:val="000000" w:themeColor="text1"/>
        </w:rPr>
        <w:t xml:space="preserve"> trait </w:t>
      </w:r>
      <w:r w:rsidR="006033B8" w:rsidRPr="00B305B6">
        <w:rPr>
          <w:color w:val="000000" w:themeColor="text1"/>
        </w:rPr>
        <w:t>types</w:t>
      </w:r>
      <w:r w:rsidR="0027597D" w:rsidRPr="00B305B6">
        <w:rPr>
          <w:color w:val="000000" w:themeColor="text1"/>
        </w:rPr>
        <w:t xml:space="preserve"> such as coral </w:t>
      </w:r>
      <w:r w:rsidR="006033B8" w:rsidRPr="00B305B6">
        <w:rPr>
          <w:color w:val="000000" w:themeColor="text1"/>
        </w:rPr>
        <w:t>gene expression, bleaching</w:t>
      </w:r>
      <w:r w:rsidR="0027597D" w:rsidRPr="00B305B6">
        <w:rPr>
          <w:color w:val="000000" w:themeColor="text1"/>
        </w:rPr>
        <w:t xml:space="preserve">, growth, </w:t>
      </w:r>
      <w:r w:rsidR="006033B8" w:rsidRPr="00B305B6">
        <w:rPr>
          <w:color w:val="000000" w:themeColor="text1"/>
        </w:rPr>
        <w:t xml:space="preserve">symbiont community structure, and </w:t>
      </w:r>
      <w:r w:rsidR="0027597D" w:rsidRPr="00B305B6">
        <w:rPr>
          <w:color w:val="000000" w:themeColor="text1"/>
        </w:rPr>
        <w:t>survival</w:t>
      </w:r>
      <w:r w:rsidR="006033B8" w:rsidRPr="00B305B6">
        <w:rPr>
          <w:color w:val="000000" w:themeColor="text1"/>
        </w:rPr>
        <w:t xml:space="preserve">, and </w:t>
      </w:r>
      <w:r w:rsidRPr="00B305B6">
        <w:rPr>
          <w:color w:val="000000" w:themeColor="text1"/>
        </w:rPr>
        <w:t xml:space="preserve">investigate potential interactions among </w:t>
      </w:r>
      <w:r w:rsidR="006033B8" w:rsidRPr="00B305B6">
        <w:rPr>
          <w:color w:val="000000" w:themeColor="text1"/>
        </w:rPr>
        <w:t>life stages and</w:t>
      </w:r>
      <w:r w:rsidR="00A337E1" w:rsidRPr="00B305B6">
        <w:rPr>
          <w:color w:val="000000" w:themeColor="text1"/>
        </w:rPr>
        <w:t xml:space="preserve">, for experiments that manipulate temperature, to the magnitude of </w:t>
      </w:r>
      <w:r w:rsidR="003B72F3" w:rsidRPr="00B305B6">
        <w:rPr>
          <w:color w:val="000000" w:themeColor="text1"/>
        </w:rPr>
        <w:t>temperature</w:t>
      </w:r>
      <w:r w:rsidR="00A337E1" w:rsidRPr="00B305B6">
        <w:rPr>
          <w:color w:val="000000" w:themeColor="text1"/>
        </w:rPr>
        <w:t xml:space="preserve"> stress to which corals are exposed</w:t>
      </w:r>
      <w:r w:rsidR="003B72F3" w:rsidRPr="00B305B6">
        <w:rPr>
          <w:color w:val="000000" w:themeColor="text1"/>
        </w:rPr>
        <w:t xml:space="preserve">. We also </w:t>
      </w:r>
      <w:r w:rsidR="008723E6" w:rsidRPr="00B305B6">
        <w:rPr>
          <w:color w:val="000000" w:themeColor="text1"/>
        </w:rPr>
        <w:t>estimate</w:t>
      </w:r>
      <w:r w:rsidR="003B72F3" w:rsidRPr="00B305B6">
        <w:rPr>
          <w:color w:val="000000" w:themeColor="text1"/>
        </w:rPr>
        <w:t xml:space="preserve"> the relative heterogeneity </w:t>
      </w:r>
      <w:r w:rsidR="008723E6" w:rsidRPr="00B305B6">
        <w:rPr>
          <w:color w:val="000000" w:themeColor="text1"/>
        </w:rPr>
        <w:t>of</w:t>
      </w:r>
      <w:r w:rsidR="003B72F3" w:rsidRPr="00B305B6">
        <w:rPr>
          <w:color w:val="000000" w:themeColor="text1"/>
        </w:rPr>
        <w:t xml:space="preserve"> heritability estimates, examine differences between</w:t>
      </w:r>
      <w:r w:rsidR="0027597D" w:rsidRPr="00B305B6">
        <w:rPr>
          <w:color w:val="000000" w:themeColor="text1"/>
        </w:rPr>
        <w:t xml:space="preserve"> narrow-sense vs. broad-sense heritability</w:t>
      </w:r>
      <w:r w:rsidR="003B72F3" w:rsidRPr="00B305B6">
        <w:rPr>
          <w:color w:val="000000" w:themeColor="text1"/>
        </w:rPr>
        <w:t xml:space="preserve"> estimates, and </w:t>
      </w:r>
      <w:r w:rsidR="00776E9E" w:rsidRPr="00B305B6">
        <w:rPr>
          <w:color w:val="000000" w:themeColor="text1"/>
        </w:rPr>
        <w:t xml:space="preserve">identify how </w:t>
      </w:r>
      <w:r w:rsidR="003B72F3" w:rsidRPr="00B305B6">
        <w:rPr>
          <w:color w:val="000000" w:themeColor="text1"/>
        </w:rPr>
        <w:t xml:space="preserve">differences in coral growth forms </w:t>
      </w:r>
      <w:r w:rsidR="00776E9E" w:rsidRPr="00B305B6">
        <w:rPr>
          <w:color w:val="000000" w:themeColor="text1"/>
        </w:rPr>
        <w:t>influence estimates</w:t>
      </w:r>
      <w:r w:rsidR="003B72F3" w:rsidRPr="00B305B6">
        <w:rPr>
          <w:color w:val="000000" w:themeColor="text1"/>
        </w:rPr>
        <w:t xml:space="preserve"> of </w:t>
      </w:r>
      <w:r w:rsidR="003B72F3" w:rsidRPr="00B305B6">
        <w:rPr>
          <w:i/>
          <w:color w:val="000000" w:themeColor="text1"/>
        </w:rPr>
        <w:t>h</w:t>
      </w:r>
      <w:r w:rsidR="003B72F3" w:rsidRPr="00B305B6">
        <w:rPr>
          <w:i/>
          <w:color w:val="000000" w:themeColor="text1"/>
          <w:vertAlign w:val="superscript"/>
        </w:rPr>
        <w:t>2</w:t>
      </w:r>
      <w:r w:rsidR="003B72F3" w:rsidRPr="00B305B6">
        <w:rPr>
          <w:color w:val="000000" w:themeColor="text1"/>
        </w:rPr>
        <w:t>.</w:t>
      </w:r>
    </w:p>
    <w:p w14:paraId="69CF7E89" w14:textId="350D5B19" w:rsidR="0027597D" w:rsidRPr="00B305B6" w:rsidRDefault="0027597D" w:rsidP="00FC6D79">
      <w:pPr>
        <w:spacing w:line="480" w:lineRule="auto"/>
        <w:rPr>
          <w:color w:val="000000" w:themeColor="text1"/>
        </w:rPr>
      </w:pPr>
    </w:p>
    <w:bookmarkEnd w:id="1"/>
    <w:bookmarkEnd w:id="2"/>
    <w:p w14:paraId="67E99B06" w14:textId="54CA3D35" w:rsidR="009C1B4D" w:rsidRPr="00B305B6" w:rsidRDefault="00A432C7" w:rsidP="00FC6D79">
      <w:pPr>
        <w:spacing w:line="480" w:lineRule="auto"/>
        <w:rPr>
          <w:b/>
          <w:color w:val="000000" w:themeColor="text1"/>
        </w:rPr>
      </w:pPr>
      <w:r w:rsidRPr="00B305B6">
        <w:rPr>
          <w:b/>
          <w:color w:val="000000" w:themeColor="text1"/>
        </w:rPr>
        <w:t>Literature</w:t>
      </w:r>
      <w:r w:rsidR="009C1B4D" w:rsidRPr="00B305B6">
        <w:rPr>
          <w:b/>
          <w:color w:val="000000" w:themeColor="text1"/>
        </w:rPr>
        <w:t xml:space="preserve"> </w:t>
      </w:r>
      <w:r w:rsidR="009C7163" w:rsidRPr="00B305B6">
        <w:rPr>
          <w:b/>
          <w:color w:val="000000" w:themeColor="text1"/>
        </w:rPr>
        <w:t>Analysis</w:t>
      </w:r>
    </w:p>
    <w:p w14:paraId="31C0250F" w14:textId="2F00F4DF" w:rsidR="005A6B05" w:rsidRPr="00B305B6" w:rsidRDefault="005A6B05" w:rsidP="00FC6D79">
      <w:pPr>
        <w:spacing w:line="480" w:lineRule="auto"/>
        <w:rPr>
          <w:i/>
          <w:color w:val="000000" w:themeColor="text1"/>
        </w:rPr>
      </w:pPr>
      <w:r w:rsidRPr="00B305B6">
        <w:rPr>
          <w:i/>
          <w:color w:val="000000" w:themeColor="text1"/>
        </w:rPr>
        <w:t xml:space="preserve">Literature </w:t>
      </w:r>
      <w:r w:rsidR="009C1B4D" w:rsidRPr="00B305B6">
        <w:rPr>
          <w:i/>
          <w:color w:val="000000" w:themeColor="text1"/>
        </w:rPr>
        <w:t>s</w:t>
      </w:r>
      <w:r w:rsidRPr="00B305B6">
        <w:rPr>
          <w:i/>
          <w:color w:val="000000" w:themeColor="text1"/>
        </w:rPr>
        <w:t>earch</w:t>
      </w:r>
    </w:p>
    <w:p w14:paraId="0AD205E6" w14:textId="2BDBB11B" w:rsidR="00BA761D" w:rsidRPr="00B305B6" w:rsidRDefault="00E42941" w:rsidP="00FC6D79">
      <w:pPr>
        <w:spacing w:line="480" w:lineRule="auto"/>
        <w:ind w:firstLine="720"/>
        <w:rPr>
          <w:color w:val="000000" w:themeColor="text1"/>
        </w:rPr>
      </w:pPr>
      <w:r w:rsidRPr="00B305B6">
        <w:rPr>
          <w:color w:val="000000" w:themeColor="text1"/>
        </w:rPr>
        <w:t>We</w:t>
      </w:r>
      <w:r w:rsidR="00F72377" w:rsidRPr="00B305B6">
        <w:rPr>
          <w:color w:val="000000" w:themeColor="text1"/>
        </w:rPr>
        <w:t xml:space="preserve"> </w:t>
      </w:r>
      <w:r w:rsidR="00984391" w:rsidRPr="00B305B6">
        <w:rPr>
          <w:color w:val="000000" w:themeColor="text1"/>
        </w:rPr>
        <w:t>undertook an exhaustive literature review to</w:t>
      </w:r>
      <w:r w:rsidR="00F72377" w:rsidRPr="00B305B6">
        <w:rPr>
          <w:color w:val="000000" w:themeColor="text1"/>
        </w:rPr>
        <w:t xml:space="preserve"> find all possible heritability </w:t>
      </w:r>
      <w:r w:rsidR="00182677" w:rsidRPr="00B305B6">
        <w:rPr>
          <w:color w:val="000000" w:themeColor="text1"/>
        </w:rPr>
        <w:t xml:space="preserve">point </w:t>
      </w:r>
      <w:r w:rsidR="00F72377" w:rsidRPr="00B305B6">
        <w:rPr>
          <w:color w:val="000000" w:themeColor="text1"/>
        </w:rPr>
        <w:t>estimates</w:t>
      </w:r>
      <w:r w:rsidR="00182677" w:rsidRPr="00B305B6">
        <w:rPr>
          <w:color w:val="000000" w:themeColor="text1"/>
        </w:rPr>
        <w:t xml:space="preserve"> and associated measures of sampl</w:t>
      </w:r>
      <w:r w:rsidR="00A337E1" w:rsidRPr="00B305B6">
        <w:rPr>
          <w:color w:val="000000" w:themeColor="text1"/>
        </w:rPr>
        <w:t>ing</w:t>
      </w:r>
      <w:r w:rsidR="00182677" w:rsidRPr="00B305B6">
        <w:rPr>
          <w:color w:val="000000" w:themeColor="text1"/>
        </w:rPr>
        <w:t xml:space="preserve"> variance</w:t>
      </w:r>
      <w:r w:rsidR="00132515" w:rsidRPr="00B305B6">
        <w:rPr>
          <w:color w:val="000000" w:themeColor="text1"/>
        </w:rPr>
        <w:t xml:space="preserve"> (e.g., standard errors, confidence or credibility intervals)</w:t>
      </w:r>
      <w:r w:rsidR="00F72377" w:rsidRPr="00B305B6">
        <w:rPr>
          <w:color w:val="000000" w:themeColor="text1"/>
        </w:rPr>
        <w:t xml:space="preserve"> for </w:t>
      </w:r>
      <w:proofErr w:type="spellStart"/>
      <w:r w:rsidR="00F72377" w:rsidRPr="00B305B6">
        <w:rPr>
          <w:color w:val="000000" w:themeColor="text1"/>
        </w:rPr>
        <w:t>scleractinian</w:t>
      </w:r>
      <w:proofErr w:type="spellEnd"/>
      <w:r w:rsidR="00F72377" w:rsidRPr="00B305B6">
        <w:rPr>
          <w:color w:val="000000" w:themeColor="text1"/>
        </w:rPr>
        <w:t xml:space="preserve"> corals by</w:t>
      </w:r>
      <w:r w:rsidRPr="00B305B6">
        <w:rPr>
          <w:color w:val="000000" w:themeColor="text1"/>
        </w:rPr>
        <w:t xml:space="preserve"> </w:t>
      </w:r>
      <w:r w:rsidR="00F72377" w:rsidRPr="00B305B6">
        <w:rPr>
          <w:color w:val="000000" w:themeColor="text1"/>
        </w:rPr>
        <w:t xml:space="preserve">canvassing </w:t>
      </w:r>
      <w:r w:rsidR="00984391" w:rsidRPr="00B305B6">
        <w:rPr>
          <w:color w:val="000000" w:themeColor="text1"/>
        </w:rPr>
        <w:t xml:space="preserve">two major research </w:t>
      </w:r>
      <w:r w:rsidR="00F72377" w:rsidRPr="00B305B6">
        <w:rPr>
          <w:color w:val="000000" w:themeColor="text1"/>
        </w:rPr>
        <w:t>databases</w:t>
      </w:r>
      <w:r w:rsidR="00984391" w:rsidRPr="00B305B6">
        <w:rPr>
          <w:color w:val="000000" w:themeColor="text1"/>
        </w:rPr>
        <w:t>: Google Scholar and Web of Science.</w:t>
      </w:r>
      <w:r w:rsidR="00DF27E9" w:rsidRPr="00B305B6">
        <w:rPr>
          <w:color w:val="000000" w:themeColor="text1"/>
        </w:rPr>
        <w:t xml:space="preserve"> </w:t>
      </w:r>
      <w:r w:rsidR="00F72377" w:rsidRPr="00B305B6">
        <w:rPr>
          <w:color w:val="000000" w:themeColor="text1"/>
        </w:rPr>
        <w:t xml:space="preserve">Keyword searches were conducted in </w:t>
      </w:r>
      <w:r w:rsidR="00A868F7" w:rsidRPr="00B305B6">
        <w:rPr>
          <w:color w:val="000000" w:themeColor="text1"/>
        </w:rPr>
        <w:t xml:space="preserve">October </w:t>
      </w:r>
      <w:r w:rsidR="00F72377" w:rsidRPr="00B305B6">
        <w:rPr>
          <w:color w:val="000000" w:themeColor="text1"/>
        </w:rPr>
        <w:t xml:space="preserve">2020 to identify all studies reporting heritability estimates for corals, </w:t>
      </w:r>
      <w:r w:rsidR="00984391" w:rsidRPr="00B305B6">
        <w:rPr>
          <w:color w:val="000000" w:themeColor="text1"/>
        </w:rPr>
        <w:t>and/</w:t>
      </w:r>
      <w:r w:rsidR="00F72377" w:rsidRPr="00B305B6">
        <w:rPr>
          <w:color w:val="000000" w:themeColor="text1"/>
        </w:rPr>
        <w:t xml:space="preserve">or their associated symbionts. We searched for studies using </w:t>
      </w:r>
      <w:r w:rsidR="00A868F7" w:rsidRPr="00B305B6">
        <w:rPr>
          <w:color w:val="000000" w:themeColor="text1"/>
        </w:rPr>
        <w:t>the keywords and</w:t>
      </w:r>
      <w:r w:rsidR="00F72377" w:rsidRPr="00B305B6">
        <w:rPr>
          <w:color w:val="000000" w:themeColor="text1"/>
        </w:rPr>
        <w:t xml:space="preserve"> Booleans</w:t>
      </w:r>
      <w:r w:rsidR="00A868F7" w:rsidRPr="00B305B6">
        <w:rPr>
          <w:color w:val="000000" w:themeColor="text1"/>
        </w:rPr>
        <w:t>:</w:t>
      </w:r>
      <w:r w:rsidR="00F72377" w:rsidRPr="00B305B6">
        <w:rPr>
          <w:color w:val="000000" w:themeColor="text1"/>
        </w:rPr>
        <w:t xml:space="preserve"> </w:t>
      </w:r>
      <w:r w:rsidR="006978C7" w:rsidRPr="00B305B6">
        <w:rPr>
          <w:color w:val="000000" w:themeColor="text1"/>
        </w:rPr>
        <w:t>“</w:t>
      </w:r>
      <w:r w:rsidR="00F72377" w:rsidRPr="00B305B6">
        <w:rPr>
          <w:color w:val="000000" w:themeColor="text1"/>
        </w:rPr>
        <w:t>heritability</w:t>
      </w:r>
      <w:r w:rsidR="006978C7" w:rsidRPr="00B305B6">
        <w:rPr>
          <w:color w:val="000000" w:themeColor="text1"/>
        </w:rPr>
        <w:t>”</w:t>
      </w:r>
      <w:r w:rsidR="00F72377" w:rsidRPr="00B305B6">
        <w:rPr>
          <w:color w:val="000000" w:themeColor="text1"/>
        </w:rPr>
        <w:t xml:space="preserve"> </w:t>
      </w:r>
      <w:r w:rsidR="006978C7" w:rsidRPr="00B305B6">
        <w:rPr>
          <w:color w:val="000000" w:themeColor="text1"/>
        </w:rPr>
        <w:t>AND</w:t>
      </w:r>
      <w:r w:rsidR="00F72377" w:rsidRPr="00B305B6">
        <w:rPr>
          <w:color w:val="000000" w:themeColor="text1"/>
        </w:rPr>
        <w:t xml:space="preserve"> </w:t>
      </w:r>
      <w:r w:rsidR="006978C7" w:rsidRPr="00B305B6">
        <w:rPr>
          <w:color w:val="000000" w:themeColor="text1"/>
        </w:rPr>
        <w:t>“</w:t>
      </w:r>
      <w:r w:rsidR="00F72377" w:rsidRPr="00B305B6">
        <w:rPr>
          <w:color w:val="000000" w:themeColor="text1"/>
        </w:rPr>
        <w:t>coral</w:t>
      </w:r>
      <w:r w:rsidR="006978C7" w:rsidRPr="00B305B6">
        <w:rPr>
          <w:color w:val="000000" w:themeColor="text1"/>
        </w:rPr>
        <w:t xml:space="preserve">” </w:t>
      </w:r>
      <w:r w:rsidR="00A868F7" w:rsidRPr="00B305B6">
        <w:rPr>
          <w:color w:val="000000" w:themeColor="text1"/>
        </w:rPr>
        <w:t xml:space="preserve">OR </w:t>
      </w:r>
      <w:r w:rsidR="006978C7" w:rsidRPr="00B305B6">
        <w:rPr>
          <w:color w:val="000000" w:themeColor="text1"/>
        </w:rPr>
        <w:t>“familial effects” AND “coral”</w:t>
      </w:r>
      <w:r w:rsidR="00F72377" w:rsidRPr="00B305B6">
        <w:rPr>
          <w:color w:val="000000" w:themeColor="text1"/>
        </w:rPr>
        <w:t>.</w:t>
      </w:r>
      <w:r w:rsidR="006978C7" w:rsidRPr="00B305B6">
        <w:rPr>
          <w:color w:val="000000" w:themeColor="text1"/>
        </w:rPr>
        <w:t xml:space="preserve"> </w:t>
      </w:r>
      <w:r w:rsidR="00BF2714" w:rsidRPr="00B305B6">
        <w:rPr>
          <w:color w:val="000000" w:themeColor="text1"/>
        </w:rPr>
        <w:t>W</w:t>
      </w:r>
      <w:r w:rsidR="00A868F7" w:rsidRPr="00B305B6">
        <w:rPr>
          <w:color w:val="000000" w:themeColor="text1"/>
        </w:rPr>
        <w:t>e found a total of</w:t>
      </w:r>
      <w:r w:rsidR="006978C7" w:rsidRPr="00B305B6">
        <w:rPr>
          <w:color w:val="000000" w:themeColor="text1"/>
        </w:rPr>
        <w:t xml:space="preserve"> </w:t>
      </w:r>
      <w:r w:rsidR="005D4B19" w:rsidRPr="00B305B6">
        <w:rPr>
          <w:color w:val="000000" w:themeColor="text1"/>
        </w:rPr>
        <w:t>16</w:t>
      </w:r>
      <w:r w:rsidR="006978C7" w:rsidRPr="00B305B6">
        <w:rPr>
          <w:color w:val="000000" w:themeColor="text1"/>
        </w:rPr>
        <w:t xml:space="preserve"> </w:t>
      </w:r>
      <w:r w:rsidR="00A868F7" w:rsidRPr="00B305B6">
        <w:rPr>
          <w:color w:val="000000" w:themeColor="text1"/>
        </w:rPr>
        <w:t xml:space="preserve">studies </w:t>
      </w:r>
      <w:r w:rsidR="006978C7" w:rsidRPr="00B305B6">
        <w:rPr>
          <w:color w:val="000000" w:themeColor="text1"/>
        </w:rPr>
        <w:t>report</w:t>
      </w:r>
      <w:r w:rsidR="00A868F7" w:rsidRPr="00B305B6">
        <w:rPr>
          <w:color w:val="000000" w:themeColor="text1"/>
        </w:rPr>
        <w:t>ing</w:t>
      </w:r>
      <w:r w:rsidR="006978C7" w:rsidRPr="00B305B6">
        <w:rPr>
          <w:color w:val="000000" w:themeColor="text1"/>
        </w:rPr>
        <w:t xml:space="preserve"> </w:t>
      </w:r>
      <w:r w:rsidR="00A868F7" w:rsidRPr="00B305B6">
        <w:rPr>
          <w:color w:val="000000" w:themeColor="text1"/>
        </w:rPr>
        <w:t xml:space="preserve">heritability </w:t>
      </w:r>
      <w:r w:rsidR="005D4B19" w:rsidRPr="00B305B6">
        <w:rPr>
          <w:color w:val="000000" w:themeColor="text1"/>
        </w:rPr>
        <w:t xml:space="preserve">and </w:t>
      </w:r>
      <w:r w:rsidR="00A868F7" w:rsidRPr="00B305B6">
        <w:rPr>
          <w:color w:val="000000" w:themeColor="text1"/>
        </w:rPr>
        <w:t>one study</w:t>
      </w:r>
      <w:r w:rsidR="005D4B19" w:rsidRPr="00B305B6">
        <w:rPr>
          <w:color w:val="000000" w:themeColor="text1"/>
        </w:rPr>
        <w:t xml:space="preserve"> with </w:t>
      </w:r>
      <w:r w:rsidR="00B235D0" w:rsidRPr="00B305B6">
        <w:rPr>
          <w:color w:val="000000" w:themeColor="text1"/>
        </w:rPr>
        <w:t>heritability estimates that could be extracted from the published data</w:t>
      </w:r>
      <w:r w:rsidR="00565CDE" w:rsidRPr="00B305B6">
        <w:rPr>
          <w:color w:val="000000" w:themeColor="text1"/>
        </w:rPr>
        <w:t>.</w:t>
      </w:r>
      <w:r w:rsidR="00B235D0" w:rsidRPr="00B305B6">
        <w:rPr>
          <w:color w:val="000000" w:themeColor="text1"/>
        </w:rPr>
        <w:t xml:space="preserve"> </w:t>
      </w:r>
      <w:r w:rsidR="00F72377" w:rsidRPr="00B305B6">
        <w:rPr>
          <w:color w:val="000000" w:themeColor="text1"/>
        </w:rPr>
        <w:t xml:space="preserve">We then mined the references cited within each paper from the initial search to identify </w:t>
      </w:r>
      <w:r w:rsidR="006978C7" w:rsidRPr="00B305B6">
        <w:rPr>
          <w:color w:val="000000" w:themeColor="text1"/>
        </w:rPr>
        <w:t>two additional</w:t>
      </w:r>
      <w:r w:rsidR="00F72377" w:rsidRPr="00B305B6">
        <w:rPr>
          <w:color w:val="000000" w:themeColor="text1"/>
        </w:rPr>
        <w:t xml:space="preserve"> studies reporting heritability estimates</w:t>
      </w:r>
      <w:r w:rsidR="005206A8" w:rsidRPr="00B305B6">
        <w:rPr>
          <w:color w:val="000000" w:themeColor="text1"/>
        </w:rPr>
        <w:t>.</w:t>
      </w:r>
      <w:r w:rsidR="00182677" w:rsidRPr="00B305B6">
        <w:rPr>
          <w:color w:val="000000" w:themeColor="text1"/>
        </w:rPr>
        <w:t xml:space="preserve"> </w:t>
      </w:r>
      <w:r w:rsidR="005206A8" w:rsidRPr="00B305B6">
        <w:rPr>
          <w:color w:val="000000" w:themeColor="text1"/>
        </w:rPr>
        <w:t>We</w:t>
      </w:r>
      <w:r w:rsidR="00182677" w:rsidRPr="00B305B6">
        <w:rPr>
          <w:color w:val="000000" w:themeColor="text1"/>
        </w:rPr>
        <w:t xml:space="preserve"> contacted </w:t>
      </w:r>
      <w:r w:rsidR="005206A8" w:rsidRPr="00B305B6">
        <w:rPr>
          <w:color w:val="000000" w:themeColor="text1"/>
        </w:rPr>
        <w:t xml:space="preserve">some </w:t>
      </w:r>
      <w:r w:rsidR="00182677" w:rsidRPr="00B305B6">
        <w:rPr>
          <w:color w:val="000000" w:themeColor="text1"/>
        </w:rPr>
        <w:t>study authors</w:t>
      </w:r>
      <w:r w:rsidR="005206A8" w:rsidRPr="00B305B6">
        <w:rPr>
          <w:color w:val="000000" w:themeColor="text1"/>
        </w:rPr>
        <w:t xml:space="preserve"> when </w:t>
      </w:r>
      <w:r w:rsidR="00132515" w:rsidRPr="00B305B6">
        <w:rPr>
          <w:color w:val="000000" w:themeColor="text1"/>
        </w:rPr>
        <w:t xml:space="preserve">text alluded to </w:t>
      </w:r>
      <w:r w:rsidR="005206A8" w:rsidRPr="00B305B6">
        <w:rPr>
          <w:color w:val="000000" w:themeColor="text1"/>
        </w:rPr>
        <w:t>heritability estimates</w:t>
      </w:r>
      <w:r w:rsidR="00132515" w:rsidRPr="00B305B6">
        <w:rPr>
          <w:color w:val="000000" w:themeColor="text1"/>
        </w:rPr>
        <w:t>, but values</w:t>
      </w:r>
      <w:r w:rsidR="005206A8" w:rsidRPr="00B305B6">
        <w:rPr>
          <w:color w:val="000000" w:themeColor="text1"/>
        </w:rPr>
        <w:t xml:space="preserve"> </w:t>
      </w:r>
      <w:r w:rsidR="00132515" w:rsidRPr="00B305B6">
        <w:rPr>
          <w:color w:val="000000" w:themeColor="text1"/>
        </w:rPr>
        <w:t>were</w:t>
      </w:r>
      <w:r w:rsidR="005206A8" w:rsidRPr="00B305B6">
        <w:rPr>
          <w:color w:val="000000" w:themeColor="text1"/>
        </w:rPr>
        <w:t xml:space="preserve"> not reported in the final manuscript</w:t>
      </w:r>
      <w:r w:rsidR="00132515" w:rsidRPr="00B305B6">
        <w:rPr>
          <w:color w:val="000000" w:themeColor="text1"/>
        </w:rPr>
        <w:t>, all of whom kindly contributed those</w:t>
      </w:r>
      <w:r w:rsidR="005206A8" w:rsidRPr="00B305B6">
        <w:rPr>
          <w:color w:val="000000" w:themeColor="text1"/>
        </w:rPr>
        <w:t xml:space="preserve"> heritability estimates</w:t>
      </w:r>
      <w:r w:rsidR="00132515" w:rsidRPr="00B305B6">
        <w:rPr>
          <w:color w:val="000000" w:themeColor="text1"/>
        </w:rPr>
        <w:t xml:space="preserve"> to our analysis</w:t>
      </w:r>
      <w:r w:rsidR="0071395C" w:rsidRPr="00B305B6">
        <w:rPr>
          <w:color w:val="000000" w:themeColor="text1"/>
        </w:rPr>
        <w:t>.</w:t>
      </w:r>
      <w:r w:rsidR="00F72377" w:rsidRPr="00B305B6">
        <w:rPr>
          <w:color w:val="000000" w:themeColor="text1"/>
        </w:rPr>
        <w:t xml:space="preserve"> </w:t>
      </w:r>
      <w:r w:rsidR="00121EA0" w:rsidRPr="00B305B6">
        <w:rPr>
          <w:color w:val="000000" w:themeColor="text1"/>
        </w:rPr>
        <w:t xml:space="preserve">Where possible, we selected single heritability estimates calculated using a fixed effect of temperature or other treatment, rather than taking multiple heritability estimates calculated by </w:t>
      </w:r>
      <w:r w:rsidR="00121EA0" w:rsidRPr="00B305B6">
        <w:rPr>
          <w:color w:val="000000" w:themeColor="text1"/>
        </w:rPr>
        <w:lastRenderedPageBreak/>
        <w:t xml:space="preserve">splitting the data by each treatment. </w:t>
      </w:r>
      <w:r w:rsidR="00BA761D" w:rsidRPr="00B305B6">
        <w:rPr>
          <w:color w:val="000000" w:themeColor="text1"/>
        </w:rPr>
        <w:t>Many</w:t>
      </w:r>
      <w:r w:rsidR="00121EA0" w:rsidRPr="00B305B6">
        <w:rPr>
          <w:color w:val="000000" w:themeColor="text1"/>
        </w:rPr>
        <w:t xml:space="preserve"> of</w:t>
      </w:r>
      <w:r w:rsidR="00F72377" w:rsidRPr="00B305B6">
        <w:rPr>
          <w:color w:val="000000" w:themeColor="text1"/>
        </w:rPr>
        <w:t xml:space="preserve"> the studies</w:t>
      </w:r>
      <w:r w:rsidR="00DA498F" w:rsidRPr="00B305B6">
        <w:rPr>
          <w:color w:val="000000" w:themeColor="text1"/>
        </w:rPr>
        <w:t xml:space="preserve"> </w:t>
      </w:r>
      <w:r w:rsidR="00F72377" w:rsidRPr="00B305B6">
        <w:rPr>
          <w:color w:val="000000" w:themeColor="text1"/>
        </w:rPr>
        <w:t xml:space="preserve">report multiple heritability estimates for </w:t>
      </w:r>
      <w:r w:rsidR="00121EA0" w:rsidRPr="00B305B6">
        <w:rPr>
          <w:color w:val="000000" w:themeColor="text1"/>
        </w:rPr>
        <w:t xml:space="preserve">the same or </w:t>
      </w:r>
      <w:r w:rsidR="00BA761D" w:rsidRPr="00B305B6">
        <w:rPr>
          <w:color w:val="000000" w:themeColor="text1"/>
        </w:rPr>
        <w:t>similar</w:t>
      </w:r>
      <w:r w:rsidR="00F72377" w:rsidRPr="00B305B6">
        <w:rPr>
          <w:color w:val="000000" w:themeColor="text1"/>
        </w:rPr>
        <w:t xml:space="preserve"> trait</w:t>
      </w:r>
      <w:r w:rsidR="00121EA0" w:rsidRPr="00B305B6">
        <w:rPr>
          <w:color w:val="000000" w:themeColor="text1"/>
        </w:rPr>
        <w:t>s</w:t>
      </w:r>
      <w:r w:rsidR="00F72377" w:rsidRPr="00B305B6">
        <w:rPr>
          <w:color w:val="000000" w:themeColor="text1"/>
        </w:rPr>
        <w:t xml:space="preserve">. </w:t>
      </w:r>
      <w:r w:rsidR="00121EA0" w:rsidRPr="00B305B6">
        <w:rPr>
          <w:color w:val="000000" w:themeColor="text1"/>
        </w:rPr>
        <w:t>For</w:t>
      </w:r>
      <w:r w:rsidR="00BA761D" w:rsidRPr="00B305B6">
        <w:rPr>
          <w:color w:val="000000" w:themeColor="text1"/>
        </w:rPr>
        <w:t xml:space="preserve"> </w:t>
      </w:r>
      <w:r w:rsidR="00B77453" w:rsidRPr="00B305B6">
        <w:rPr>
          <w:color w:val="000000" w:themeColor="text1"/>
        </w:rPr>
        <w:t>five</w:t>
      </w:r>
      <w:r w:rsidR="00121EA0" w:rsidRPr="00B305B6">
        <w:rPr>
          <w:color w:val="000000" w:themeColor="text1"/>
        </w:rPr>
        <w:t xml:space="preserve"> studies</w:t>
      </w:r>
      <w:r w:rsidR="00BA761D" w:rsidRPr="00B305B6">
        <w:rPr>
          <w:color w:val="000000" w:themeColor="text1"/>
        </w:rPr>
        <w:t xml:space="preserve"> </w:t>
      </w:r>
      <w:r w:rsidR="00BA761D" w:rsidRPr="00B305B6">
        <w:rPr>
          <w:color w:val="000000" w:themeColor="text1"/>
        </w:rPr>
        <w:fldChar w:fldCharType="begin" w:fldLock="1"/>
      </w:r>
      <w:r w:rsidR="00F91F08" w:rsidRPr="00B305B6">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3","issue":"August","issued":{"date-parts":[["2019"]]},"page":"110562","publisher":"Elsevier","title":"Family matters: Variation in the physiology of brooded Porites astreoides larvae is driven by parent colony effects","type":"article-journal","volume":"238"},"uris":["http://www.mendeley.com/documents/?uuid=681a2122-cad6-4f01-976f-2da6a3875921"]},{"id":"ITEM-4","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4","issued":{"date-parts":[["2017"]]},"page":"87-92","publisher":"Elsevier B.V.","title":"Intraspecific variation in phenotype among nursery-reared staghorn coral &lt;i&gt;Acropora cervicornis&lt;/i&gt; (Lamarck, 1816)","type":"article-journal","volume":"486"},"uris":["http://www.mendeley.com/documents/?uuid=e50b1f51-304b-438d-a162-e70f4e68bfa9"]},{"id":"ITEM-5","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5","issued":{"date-parts":[["2019"]]},"page":"0-2","title":"Role of host genetics and heat-tolerant algal symbionts in sustaining populations of the endangered coral Orbicella faveolata in the Florida Keys with ocean warming","type":"article-journal"},"uris":["http://www.mendeley.com/documents/?uuid=5b11ae0d-0b5a-4405-a7d6-909848a8e8c3"]}],"mendeley":{"formattedCitation":"(Lohr and Patterson 2017; Kirk et al. 2018; Wright et al. 2019; Zhang et al. 2019; Manzello et al. 2019)","plainTextFormattedCitation":"(Lohr and Patterson 2017; Kirk et al. 2018; Wright et al. 2019; Zhang et al. 2019; Manzello et al. 2019)","previouslyFormattedCitation":"(Lohr and Patterson 2017; Kirk et al. 2018; Wright et al. 2019; Zhang et al. 2019; Manzello et al. 2019)"},"properties":{"noteIndex":0},"schema":"https://github.com/citation-style-language/schema/raw/master/csl-citation.json"}</w:instrText>
      </w:r>
      <w:r w:rsidR="00BA761D" w:rsidRPr="00B305B6">
        <w:rPr>
          <w:color w:val="000000" w:themeColor="text1"/>
        </w:rPr>
        <w:fldChar w:fldCharType="separate"/>
      </w:r>
      <w:r w:rsidR="00B77453" w:rsidRPr="00B305B6">
        <w:rPr>
          <w:noProof/>
          <w:color w:val="000000" w:themeColor="text1"/>
        </w:rPr>
        <w:t>(Lohr and Patterson 2017; Kirk et al. 2018; Wright et al. 2019; Zhang et al. 2019; Manzello et al. 2019)</w:t>
      </w:r>
      <w:r w:rsidR="00BA761D" w:rsidRPr="00B305B6">
        <w:rPr>
          <w:color w:val="000000" w:themeColor="text1"/>
        </w:rPr>
        <w:fldChar w:fldCharType="end"/>
      </w:r>
      <w:r w:rsidR="00121EA0" w:rsidRPr="00B305B6">
        <w:rPr>
          <w:color w:val="000000" w:themeColor="text1"/>
        </w:rPr>
        <w:t>,</w:t>
      </w:r>
      <w:r w:rsidR="00F72377" w:rsidRPr="00B305B6">
        <w:rPr>
          <w:color w:val="000000" w:themeColor="text1"/>
        </w:rPr>
        <w:t xml:space="preserve"> we </w:t>
      </w:r>
      <w:r w:rsidR="00BA761D" w:rsidRPr="00B305B6">
        <w:rPr>
          <w:color w:val="000000" w:themeColor="text1"/>
        </w:rPr>
        <w:t>selected</w:t>
      </w:r>
      <w:r w:rsidR="00DA498F" w:rsidRPr="00B305B6">
        <w:rPr>
          <w:color w:val="000000" w:themeColor="text1"/>
        </w:rPr>
        <w:t xml:space="preserve"> one </w:t>
      </w:r>
      <w:r w:rsidR="00BA761D" w:rsidRPr="00B305B6">
        <w:rPr>
          <w:color w:val="000000" w:themeColor="text1"/>
        </w:rPr>
        <w:t xml:space="preserve">representative heritability estimate when there were multiple and highly related </w:t>
      </w:r>
      <w:r w:rsidR="00BA761D" w:rsidRPr="00B305B6">
        <w:rPr>
          <w:i/>
          <w:color w:val="000000" w:themeColor="text1"/>
        </w:rPr>
        <w:t>h</w:t>
      </w:r>
      <w:r w:rsidR="00BA761D" w:rsidRPr="00B305B6">
        <w:rPr>
          <w:i/>
          <w:color w:val="000000" w:themeColor="text1"/>
          <w:vertAlign w:val="superscript"/>
        </w:rPr>
        <w:t>2</w:t>
      </w:r>
      <w:r w:rsidR="00BA761D" w:rsidRPr="00B305B6">
        <w:rPr>
          <w:color w:val="000000" w:themeColor="text1"/>
        </w:rPr>
        <w:t xml:space="preserve"> estimates </w:t>
      </w:r>
      <w:r w:rsidR="00DA498F" w:rsidRPr="00B305B6">
        <w:rPr>
          <w:color w:val="000000" w:themeColor="text1"/>
        </w:rPr>
        <w:t xml:space="preserve">(e.g., Kaplan-Meier survival </w:t>
      </w:r>
      <w:r w:rsidR="00BA761D" w:rsidRPr="00B305B6">
        <w:rPr>
          <w:color w:val="000000" w:themeColor="text1"/>
        </w:rPr>
        <w:t xml:space="preserve">and </w:t>
      </w:r>
      <w:r w:rsidR="00DA498F" w:rsidRPr="00B305B6">
        <w:rPr>
          <w:color w:val="000000" w:themeColor="text1"/>
        </w:rPr>
        <w:t>percent survival</w:t>
      </w:r>
      <w:r w:rsidR="00181994" w:rsidRPr="00B305B6">
        <w:rPr>
          <w:color w:val="000000" w:themeColor="text1"/>
        </w:rPr>
        <w:t>; symbiont abundance and chlorophyll A content</w:t>
      </w:r>
      <w:r w:rsidR="00BB1470" w:rsidRPr="00B305B6">
        <w:rPr>
          <w:color w:val="000000" w:themeColor="text1"/>
        </w:rPr>
        <w:t>; total linear extension and</w:t>
      </w:r>
      <w:r w:rsidR="00BB5BBA" w:rsidRPr="00B305B6">
        <w:rPr>
          <w:color w:val="000000" w:themeColor="text1"/>
        </w:rPr>
        <w:t xml:space="preserve"> net </w:t>
      </w:r>
      <w:r w:rsidR="00BB1470" w:rsidRPr="00B305B6">
        <w:rPr>
          <w:color w:val="000000" w:themeColor="text1"/>
        </w:rPr>
        <w:t>buoyant weight</w:t>
      </w:r>
      <w:r w:rsidR="00BA761D" w:rsidRPr="00B305B6">
        <w:rPr>
          <w:color w:val="000000" w:themeColor="text1"/>
        </w:rPr>
        <w:t>). Finally, w</w:t>
      </w:r>
      <w:r w:rsidR="00F72377" w:rsidRPr="00B305B6">
        <w:rPr>
          <w:color w:val="000000" w:themeColor="text1"/>
        </w:rPr>
        <w:t xml:space="preserve">e extracted both </w:t>
      </w:r>
      <w:r w:rsidR="00CC3747" w:rsidRPr="00B305B6">
        <w:rPr>
          <w:color w:val="000000" w:themeColor="text1"/>
        </w:rPr>
        <w:t>broad-sense (</w:t>
      </w:r>
      <w:r w:rsidR="00CC3747" w:rsidRPr="00B305B6">
        <w:rPr>
          <w:i/>
          <w:iCs/>
          <w:color w:val="000000" w:themeColor="text1"/>
        </w:rPr>
        <w:t>H</w:t>
      </w:r>
      <w:r w:rsidR="00CC3747" w:rsidRPr="00B305B6">
        <w:rPr>
          <w:color w:val="000000" w:themeColor="text1"/>
          <w:vertAlign w:val="superscript"/>
        </w:rPr>
        <w:t>2</w:t>
      </w:r>
      <w:r w:rsidR="00CC3747" w:rsidRPr="00B305B6">
        <w:rPr>
          <w:color w:val="000000" w:themeColor="text1"/>
        </w:rPr>
        <w:t>) and narrow-sense (</w:t>
      </w:r>
      <w:r w:rsidR="00CC3747" w:rsidRPr="00B305B6">
        <w:rPr>
          <w:i/>
          <w:iCs/>
          <w:color w:val="000000" w:themeColor="text1"/>
        </w:rPr>
        <w:t>h</w:t>
      </w:r>
      <w:r w:rsidR="00CC3747" w:rsidRPr="00B305B6">
        <w:rPr>
          <w:color w:val="000000" w:themeColor="text1"/>
          <w:vertAlign w:val="superscript"/>
        </w:rPr>
        <w:t>2</w:t>
      </w:r>
      <w:r w:rsidR="00CC3747" w:rsidRPr="00B305B6">
        <w:rPr>
          <w:color w:val="000000" w:themeColor="text1"/>
        </w:rPr>
        <w:t xml:space="preserve">) heritability </w:t>
      </w:r>
      <w:r w:rsidR="00F72377" w:rsidRPr="00B305B6">
        <w:rPr>
          <w:color w:val="000000" w:themeColor="text1"/>
        </w:rPr>
        <w:t xml:space="preserve">estimates for the same trait where both were reported </w:t>
      </w:r>
      <w:r w:rsidR="006978C7" w:rsidRPr="00B305B6">
        <w:rPr>
          <w:color w:val="000000" w:themeColor="text1"/>
        </w:rPr>
        <w:t>together</w:t>
      </w:r>
      <w:r w:rsidR="00F72377" w:rsidRPr="00B305B6">
        <w:rPr>
          <w:color w:val="000000" w:themeColor="text1"/>
        </w:rPr>
        <w:t xml:space="preserve"> </w:t>
      </w:r>
      <w:r w:rsidR="006978C7" w:rsidRPr="00B305B6">
        <w:rPr>
          <w:color w:val="000000" w:themeColor="text1"/>
        </w:rPr>
        <w:t xml:space="preserve">in </w:t>
      </w:r>
      <w:r w:rsidR="00F72377" w:rsidRPr="00B305B6">
        <w:rPr>
          <w:color w:val="000000" w:themeColor="text1"/>
        </w:rPr>
        <w:t xml:space="preserve">order to examine differences between </w:t>
      </w:r>
      <w:r w:rsidR="00F72377" w:rsidRPr="00B305B6">
        <w:rPr>
          <w:i/>
          <w:iCs/>
          <w:color w:val="000000" w:themeColor="text1"/>
        </w:rPr>
        <w:t>H</w:t>
      </w:r>
      <w:r w:rsidR="00F72377" w:rsidRPr="00B305B6">
        <w:rPr>
          <w:color w:val="000000" w:themeColor="text1"/>
          <w:vertAlign w:val="superscript"/>
        </w:rPr>
        <w:t>2</w:t>
      </w:r>
      <w:r w:rsidR="00F72377" w:rsidRPr="00B305B6">
        <w:rPr>
          <w:color w:val="000000" w:themeColor="text1"/>
        </w:rPr>
        <w:t xml:space="preserve"> vs. </w:t>
      </w:r>
      <w:r w:rsidR="00F72377" w:rsidRPr="00B305B6">
        <w:rPr>
          <w:i/>
          <w:iCs/>
          <w:color w:val="000000" w:themeColor="text1"/>
        </w:rPr>
        <w:t>h</w:t>
      </w:r>
      <w:r w:rsidR="00F72377" w:rsidRPr="00B305B6">
        <w:rPr>
          <w:color w:val="000000" w:themeColor="text1"/>
          <w:vertAlign w:val="superscript"/>
        </w:rPr>
        <w:t>2</w:t>
      </w:r>
      <w:r w:rsidR="00CC3747" w:rsidRPr="00B305B6">
        <w:rPr>
          <w:color w:val="000000" w:themeColor="text1"/>
        </w:rPr>
        <w:t xml:space="preserve">; however, this </w:t>
      </w:r>
      <w:r w:rsidR="006978C7" w:rsidRPr="00B305B6">
        <w:rPr>
          <w:color w:val="000000" w:themeColor="text1"/>
        </w:rPr>
        <w:t>occurred</w:t>
      </w:r>
      <w:r w:rsidR="00CC3747" w:rsidRPr="00B305B6">
        <w:rPr>
          <w:color w:val="000000" w:themeColor="text1"/>
        </w:rPr>
        <w:t xml:space="preserve"> only for a single study</w:t>
      </w:r>
      <w:r w:rsidR="00045B8B" w:rsidRPr="00B305B6">
        <w:rPr>
          <w:color w:val="000000" w:themeColor="text1"/>
        </w:rPr>
        <w:t xml:space="preserve"> </w:t>
      </w:r>
      <w:r w:rsidR="00045B8B" w:rsidRPr="00B305B6">
        <w:rPr>
          <w:color w:val="000000" w:themeColor="text1"/>
        </w:rPr>
        <w:fldChar w:fldCharType="begin" w:fldLock="1"/>
      </w:r>
      <w:r w:rsidR="00F91F08" w:rsidRPr="00B305B6">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045B8B" w:rsidRPr="00B305B6">
        <w:rPr>
          <w:color w:val="000000" w:themeColor="text1"/>
        </w:rPr>
        <w:fldChar w:fldCharType="separate"/>
      </w:r>
      <w:r w:rsidR="00F91F08" w:rsidRPr="00B305B6">
        <w:rPr>
          <w:noProof/>
          <w:color w:val="000000" w:themeColor="text1"/>
        </w:rPr>
        <w:t>(Carlon et al. 2011)</w:t>
      </w:r>
      <w:r w:rsidR="00045B8B" w:rsidRPr="00B305B6">
        <w:rPr>
          <w:color w:val="000000" w:themeColor="text1"/>
        </w:rPr>
        <w:fldChar w:fldCharType="end"/>
      </w:r>
      <w:r w:rsidR="00F72377" w:rsidRPr="00B305B6">
        <w:rPr>
          <w:color w:val="000000" w:themeColor="text1"/>
        </w:rPr>
        <w:t>.</w:t>
      </w:r>
      <w:r w:rsidR="006978C7" w:rsidRPr="00B305B6">
        <w:rPr>
          <w:color w:val="000000" w:themeColor="text1"/>
        </w:rPr>
        <w:t xml:space="preserve"> </w:t>
      </w:r>
    </w:p>
    <w:p w14:paraId="4C099E7D" w14:textId="10E8A008" w:rsidR="00F72377" w:rsidRPr="00B305B6" w:rsidRDefault="00BA761D" w:rsidP="008146C0">
      <w:pPr>
        <w:spacing w:line="480" w:lineRule="auto"/>
        <w:ind w:firstLine="720"/>
        <w:rPr>
          <w:color w:val="000000" w:themeColor="text1"/>
        </w:rPr>
      </w:pPr>
      <w:r w:rsidRPr="00B305B6">
        <w:rPr>
          <w:color w:val="000000" w:themeColor="text1"/>
        </w:rPr>
        <w:t xml:space="preserve">The above resulted in a total of </w:t>
      </w:r>
      <w:r w:rsidR="0072187A" w:rsidRPr="00B305B6">
        <w:rPr>
          <w:color w:val="000000" w:themeColor="text1"/>
        </w:rPr>
        <w:t>10</w:t>
      </w:r>
      <w:r w:rsidR="00494824" w:rsidRPr="00B305B6">
        <w:rPr>
          <w:color w:val="000000" w:themeColor="text1"/>
        </w:rPr>
        <w:t>3</w:t>
      </w:r>
      <w:r w:rsidRPr="00B305B6">
        <w:rPr>
          <w:color w:val="000000" w:themeColor="text1"/>
        </w:rPr>
        <w:t xml:space="preserve"> unique heritability </w:t>
      </w:r>
      <w:r w:rsidR="00F90987" w:rsidRPr="00B305B6">
        <w:rPr>
          <w:color w:val="000000" w:themeColor="text1"/>
        </w:rPr>
        <w:t>values estimated using a number of methods</w:t>
      </w:r>
      <w:r w:rsidR="0080066A" w:rsidRPr="00B305B6">
        <w:rPr>
          <w:color w:val="000000" w:themeColor="text1"/>
        </w:rPr>
        <w:t xml:space="preserve"> (see</w:t>
      </w:r>
      <w:r w:rsidR="005043B2" w:rsidRPr="00B305B6">
        <w:rPr>
          <w:color w:val="000000" w:themeColor="text1"/>
        </w:rPr>
        <w:t xml:space="preserve"> Supplementary </w:t>
      </w:r>
      <w:r w:rsidR="007F586D">
        <w:rPr>
          <w:color w:val="000000" w:themeColor="text1"/>
        </w:rPr>
        <w:t>Text</w:t>
      </w:r>
      <w:r w:rsidR="005043B2" w:rsidRPr="00B305B6">
        <w:rPr>
          <w:color w:val="000000" w:themeColor="text1"/>
        </w:rPr>
        <w:t xml:space="preserve"> S1 for a description of the different methods used).</w:t>
      </w:r>
      <w:r w:rsidRPr="00B305B6">
        <w:rPr>
          <w:color w:val="000000" w:themeColor="text1"/>
        </w:rPr>
        <w:t xml:space="preserve"> Of the</w:t>
      </w:r>
      <w:r w:rsidR="005043B2" w:rsidRPr="00B305B6">
        <w:rPr>
          <w:color w:val="000000" w:themeColor="text1"/>
        </w:rPr>
        <w:t xml:space="preserve"> 103 total estimates</w:t>
      </w:r>
      <w:r w:rsidRPr="00B305B6">
        <w:rPr>
          <w:color w:val="000000" w:themeColor="text1"/>
        </w:rPr>
        <w:t xml:space="preserve">, </w:t>
      </w:r>
      <w:r w:rsidR="00D97001" w:rsidRPr="00B305B6">
        <w:rPr>
          <w:color w:val="000000" w:themeColor="text1"/>
        </w:rPr>
        <w:t xml:space="preserve">eight </w:t>
      </w:r>
      <w:r w:rsidRPr="00B305B6">
        <w:rPr>
          <w:color w:val="000000" w:themeColor="text1"/>
        </w:rPr>
        <w:t xml:space="preserve">were further excluded on the basis of </w:t>
      </w:r>
      <w:r w:rsidR="00D97001" w:rsidRPr="00B305B6">
        <w:rPr>
          <w:color w:val="000000" w:themeColor="text1"/>
        </w:rPr>
        <w:t>statistical issues</w:t>
      </w:r>
      <w:r w:rsidRPr="00B305B6">
        <w:rPr>
          <w:color w:val="000000" w:themeColor="text1"/>
        </w:rPr>
        <w:t xml:space="preserve"> for </w:t>
      </w:r>
      <w:r w:rsidR="00121EA0" w:rsidRPr="00B305B6">
        <w:rPr>
          <w:color w:val="000000" w:themeColor="text1"/>
        </w:rPr>
        <w:t>one of two reasons: (</w:t>
      </w:r>
      <w:r w:rsidR="00D97001" w:rsidRPr="00B305B6">
        <w:rPr>
          <w:color w:val="000000" w:themeColor="text1"/>
        </w:rPr>
        <w:t>1</w:t>
      </w:r>
      <w:r w:rsidR="00121EA0" w:rsidRPr="00B305B6">
        <w:rPr>
          <w:color w:val="000000" w:themeColor="text1"/>
        </w:rPr>
        <w:t>) there was insufficient variation in relatedness among individuals to properly assess heritability (one study</w:t>
      </w:r>
      <w:r w:rsidR="0072187A" w:rsidRPr="00B305B6">
        <w:rPr>
          <w:color w:val="000000" w:themeColor="text1"/>
        </w:rPr>
        <w:t xml:space="preserve"> with one estimate</w:t>
      </w:r>
      <w:r w:rsidR="00121EA0" w:rsidRPr="00B305B6">
        <w:rPr>
          <w:color w:val="000000" w:themeColor="text1"/>
        </w:rPr>
        <w:t>)</w:t>
      </w:r>
      <w:r w:rsidR="00D97001" w:rsidRPr="00B305B6">
        <w:rPr>
          <w:color w:val="000000" w:themeColor="text1"/>
        </w:rPr>
        <w:t>, or (2) there was insufficient or expected null variation in the phenotype being examined (two studies, with one and six estimates each)</w:t>
      </w:r>
      <w:r w:rsidR="00121EA0" w:rsidRPr="00B305B6">
        <w:rPr>
          <w:color w:val="000000" w:themeColor="text1"/>
        </w:rPr>
        <w:t>.</w:t>
      </w:r>
      <w:r w:rsidR="00D97001" w:rsidRPr="00B305B6">
        <w:rPr>
          <w:color w:val="000000" w:themeColor="text1"/>
        </w:rPr>
        <w:t xml:space="preserve"> The latter was the case when studies estimated heritabilities associated with coral mortality or bleaching while in ambient conditions</w:t>
      </w:r>
      <w:r w:rsidR="00984498" w:rsidRPr="00B305B6">
        <w:rPr>
          <w:color w:val="000000" w:themeColor="text1"/>
        </w:rPr>
        <w:t>, which results</w:t>
      </w:r>
      <w:r w:rsidR="002A3860" w:rsidRPr="00B305B6">
        <w:rPr>
          <w:color w:val="000000" w:themeColor="text1"/>
        </w:rPr>
        <w:t xml:space="preserve"> in</w:t>
      </w:r>
      <w:r w:rsidR="00D97001" w:rsidRPr="00B305B6">
        <w:rPr>
          <w:color w:val="000000" w:themeColor="text1"/>
        </w:rPr>
        <w:t xml:space="preserve"> little </w:t>
      </w:r>
      <w:r w:rsidR="002A3860" w:rsidRPr="00B305B6">
        <w:rPr>
          <w:color w:val="000000" w:themeColor="text1"/>
        </w:rPr>
        <w:t>to</w:t>
      </w:r>
      <w:r w:rsidR="00D97001" w:rsidRPr="00B305B6">
        <w:rPr>
          <w:color w:val="000000" w:themeColor="text1"/>
        </w:rPr>
        <w:t xml:space="preserve"> no phenotypic variation</w:t>
      </w:r>
      <w:r w:rsidR="0011486D" w:rsidRPr="00B305B6">
        <w:rPr>
          <w:color w:val="000000" w:themeColor="text1"/>
        </w:rPr>
        <w:t xml:space="preserve"> from which to calculate narrow-sense </w:t>
      </w:r>
      <w:r w:rsidR="002A3860" w:rsidRPr="00B305B6">
        <w:rPr>
          <w:color w:val="000000" w:themeColor="text1"/>
        </w:rPr>
        <w:t>heritability</w:t>
      </w:r>
      <w:r w:rsidR="00AF048C" w:rsidRPr="00B305B6">
        <w:rPr>
          <w:color w:val="000000" w:themeColor="text1"/>
        </w:rPr>
        <w:t xml:space="preserve"> (</w:t>
      </w:r>
      <w:r w:rsidR="00984391" w:rsidRPr="00B305B6">
        <w:rPr>
          <w:color w:val="000000" w:themeColor="text1"/>
        </w:rPr>
        <w:t>i.e.,</w:t>
      </w:r>
      <w:r w:rsidR="00AF048C" w:rsidRPr="00B305B6">
        <w:rPr>
          <w:color w:val="000000" w:themeColor="text1"/>
        </w:rPr>
        <w:t xml:space="preserve"> none of the corals </w:t>
      </w:r>
      <w:r w:rsidR="00132515" w:rsidRPr="00B305B6">
        <w:rPr>
          <w:color w:val="000000" w:themeColor="text1"/>
        </w:rPr>
        <w:t xml:space="preserve">bleached or </w:t>
      </w:r>
      <w:r w:rsidR="00AF048C" w:rsidRPr="00B305B6">
        <w:rPr>
          <w:color w:val="000000" w:themeColor="text1"/>
        </w:rPr>
        <w:t>died)</w:t>
      </w:r>
      <w:r w:rsidR="002A3860" w:rsidRPr="00B305B6">
        <w:rPr>
          <w:color w:val="000000" w:themeColor="text1"/>
        </w:rPr>
        <w:t>.</w:t>
      </w:r>
      <w:r w:rsidR="00984498" w:rsidRPr="00B305B6">
        <w:rPr>
          <w:color w:val="000000" w:themeColor="text1"/>
        </w:rPr>
        <w:t xml:space="preserve"> This left </w:t>
      </w:r>
      <w:r w:rsidR="004D280D" w:rsidRPr="00B305B6">
        <w:rPr>
          <w:color w:val="000000" w:themeColor="text1"/>
        </w:rPr>
        <w:t>95</w:t>
      </w:r>
      <w:r w:rsidR="00984498" w:rsidRPr="00B305B6">
        <w:rPr>
          <w:color w:val="000000" w:themeColor="text1"/>
        </w:rPr>
        <w:t xml:space="preserve"> unique and valid heritability estimates from 19 studies.</w:t>
      </w:r>
      <w:r w:rsidR="00DC74A8" w:rsidRPr="00B305B6">
        <w:rPr>
          <w:color w:val="000000" w:themeColor="text1"/>
        </w:rPr>
        <w:t xml:space="preserve"> </w:t>
      </w:r>
    </w:p>
    <w:p w14:paraId="6AA99335" w14:textId="06814FD8" w:rsidR="00984498" w:rsidRPr="00B305B6" w:rsidRDefault="00984498" w:rsidP="00FC6D79">
      <w:pPr>
        <w:spacing w:line="480" w:lineRule="auto"/>
        <w:rPr>
          <w:color w:val="000000" w:themeColor="text1"/>
        </w:rPr>
      </w:pPr>
    </w:p>
    <w:p w14:paraId="2E5AD050" w14:textId="77777777" w:rsidR="00984498" w:rsidRPr="00B305B6" w:rsidRDefault="00984498" w:rsidP="00FC6D79">
      <w:pPr>
        <w:spacing w:line="480" w:lineRule="auto"/>
        <w:rPr>
          <w:bCs/>
          <w:i/>
          <w:color w:val="000000" w:themeColor="text1"/>
        </w:rPr>
      </w:pPr>
      <w:r w:rsidRPr="00B305B6">
        <w:rPr>
          <w:bCs/>
          <w:i/>
          <w:color w:val="000000" w:themeColor="text1"/>
        </w:rPr>
        <w:t>Pre-processing</w:t>
      </w:r>
    </w:p>
    <w:p w14:paraId="6CF65691" w14:textId="59988C44" w:rsidR="00984498" w:rsidRPr="00B305B6" w:rsidRDefault="00984498" w:rsidP="00FC6D79">
      <w:pPr>
        <w:spacing w:line="480" w:lineRule="auto"/>
        <w:ind w:firstLine="720"/>
        <w:rPr>
          <w:color w:val="000000" w:themeColor="text1"/>
        </w:rPr>
      </w:pPr>
      <w:r w:rsidRPr="00B305B6">
        <w:rPr>
          <w:color w:val="000000" w:themeColor="text1"/>
        </w:rPr>
        <w:t xml:space="preserve">Heritability is calculated as a proportion of total phenotypic variation, and thus is constrained to fall between </w:t>
      </w:r>
      <w:r w:rsidR="00184058" w:rsidRPr="00B305B6">
        <w:rPr>
          <w:color w:val="000000" w:themeColor="text1"/>
        </w:rPr>
        <w:t>zero</w:t>
      </w:r>
      <w:r w:rsidRPr="00B305B6">
        <w:rPr>
          <w:color w:val="000000" w:themeColor="text1"/>
        </w:rPr>
        <w:t xml:space="preserve"> and </w:t>
      </w:r>
      <w:r w:rsidR="00184058" w:rsidRPr="00B305B6">
        <w:rPr>
          <w:color w:val="000000" w:themeColor="text1"/>
        </w:rPr>
        <w:t>one</w:t>
      </w:r>
      <w:r w:rsidRPr="00B305B6">
        <w:rPr>
          <w:color w:val="000000" w:themeColor="text1"/>
        </w:rPr>
        <w:t xml:space="preserve"> </w:t>
      </w:r>
      <w:r w:rsidRPr="00B305B6">
        <w:rPr>
          <w:color w:val="000000" w:themeColor="text1"/>
        </w:rPr>
        <w:fldChar w:fldCharType="begin" w:fldLock="1"/>
      </w:r>
      <w:r w:rsidR="007C30A2" w:rsidRPr="00B305B6">
        <w:rPr>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B305B6">
        <w:rPr>
          <w:color w:val="000000" w:themeColor="text1"/>
        </w:rPr>
        <w:fldChar w:fldCharType="separate"/>
      </w:r>
      <w:r w:rsidRPr="00B305B6">
        <w:rPr>
          <w:noProof/>
          <w:color w:val="000000" w:themeColor="text1"/>
        </w:rPr>
        <w:t>(Falconer and Mackay 1996)</w:t>
      </w:r>
      <w:r w:rsidRPr="00B305B6">
        <w:rPr>
          <w:color w:val="000000" w:themeColor="text1"/>
        </w:rPr>
        <w:fldChar w:fldCharType="end"/>
      </w:r>
      <w:r w:rsidRPr="00B305B6">
        <w:rPr>
          <w:color w:val="000000" w:themeColor="text1"/>
        </w:rPr>
        <w:t>. Because most</w:t>
      </w:r>
      <w:r w:rsidR="00AF048C" w:rsidRPr="00B305B6">
        <w:rPr>
          <w:color w:val="000000" w:themeColor="text1"/>
        </w:rPr>
        <w:t xml:space="preserve"> classical</w:t>
      </w:r>
      <w:r w:rsidRPr="00B305B6">
        <w:rPr>
          <w:color w:val="000000" w:themeColor="text1"/>
        </w:rPr>
        <w:t xml:space="preserve"> meta-analytical statistical models assume normally-distributed uncertainty, transformation of our estimates prior to meta-analysis was necessary</w:t>
      </w:r>
      <w:r w:rsidR="00DE6AAE" w:rsidRPr="00B305B6">
        <w:rPr>
          <w:color w:val="000000" w:themeColor="text1"/>
        </w:rPr>
        <w:t xml:space="preserve"> </w:t>
      </w:r>
      <w:r w:rsidR="00DE6AAE" w:rsidRPr="00B305B6">
        <w:rPr>
          <w:color w:val="000000" w:themeColor="text1"/>
        </w:rPr>
        <w:fldChar w:fldCharType="begin" w:fldLock="1"/>
      </w:r>
      <w:r w:rsidR="00DE6AAE" w:rsidRPr="00B305B6">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hsr2.178","ISSN":"23988835","abstract":"Meta-analyses have been increasingly used to synthesize proportions (eg, disease prevalence) from multiple studies in recent years. Arcsine-based transformations, especially the Freeman–Tukey double-arcsine transformation, are popular tools for stabilizing the variance of each study's proportion in two-step meta-analysis methods. Although they offer some benefits over the conventional logit transformation, they also suffer from several important limitations (eg, lack of interpretability) and may lead to misleading conclusions. Generalized linear mixed models and Bayesian models are intuitive one-step alternative approaches, and can be readily implemented via many software programs. This article explains various pros and cons of the arcsine-based transformations, and discusses the alternatives that may be generally superior to the currently popular practice.","author":[{"dropping-particle":"","family":"Lin","given":"Lifeng","non-dropping-particle":"","parse-names":false,"suffix":""},{"dropping-particle":"","family":"Xu","given":"Chang","non-dropping-particle":"","parse-names":false,"suffix":""}],"container-title":"Health Science Reports","id":"ITEM-2","issue":"3","issued":{"date-parts":[["2020"]]},"page":"1-6","title":"Arcsine-based transformations for meta-analysis of proportions: Pros, cons, and alternatives","type":"article-journal","volume":"3"},"uris":["http://www.mendeley.com/documents/?uuid=b9728c82-6f6d-4fb9-b52f-08c94f9863a7"]}],"mendeley":{"formattedCitation":"(Viechtbauer 2010; Lin and Xu 2020)","plainTextFormattedCitation":"(Viechtbauer 2010; Lin and Xu 2020)","previouslyFormattedCitation":"(Viechtbauer 2010; Lin and Xu 2020)"},"properties":{"noteIndex":0},"schema":"https://github.com/citation-style-language/schema/raw/master/csl-citation.json"}</w:instrText>
      </w:r>
      <w:r w:rsidR="00DE6AAE" w:rsidRPr="00B305B6">
        <w:rPr>
          <w:color w:val="000000" w:themeColor="text1"/>
        </w:rPr>
        <w:fldChar w:fldCharType="separate"/>
      </w:r>
      <w:r w:rsidR="00DE6AAE" w:rsidRPr="00B305B6">
        <w:rPr>
          <w:noProof/>
          <w:color w:val="000000" w:themeColor="text1"/>
        </w:rPr>
        <w:t>(Viechtbauer 2010; Lin and Xu 2020)</w:t>
      </w:r>
      <w:r w:rsidR="00DE6AAE" w:rsidRPr="00B305B6">
        <w:rPr>
          <w:color w:val="000000" w:themeColor="text1"/>
        </w:rPr>
        <w:fldChar w:fldCharType="end"/>
      </w:r>
      <w:r w:rsidRPr="00B305B6">
        <w:rPr>
          <w:color w:val="000000" w:themeColor="text1"/>
        </w:rPr>
        <w:t xml:space="preserve">. </w:t>
      </w:r>
      <w:r w:rsidR="005F5EC0" w:rsidRPr="00B305B6">
        <w:rPr>
          <w:color w:val="000000" w:themeColor="text1"/>
        </w:rPr>
        <w:t xml:space="preserve">Thus, we </w:t>
      </w:r>
      <w:r w:rsidR="00B73FD0" w:rsidRPr="00B305B6">
        <w:rPr>
          <w:color w:val="000000" w:themeColor="text1"/>
        </w:rPr>
        <w:t xml:space="preserve">converted point estimates of </w:t>
      </w:r>
      <w:r w:rsidR="005F5EC0" w:rsidRPr="00B305B6">
        <w:rPr>
          <w:color w:val="000000" w:themeColor="text1"/>
        </w:rPr>
        <w:t xml:space="preserve">heritabilities and associated standard </w:t>
      </w:r>
      <w:r w:rsidR="005F5EC0" w:rsidRPr="00B305B6">
        <w:rPr>
          <w:color w:val="000000" w:themeColor="text1"/>
        </w:rPr>
        <w:lastRenderedPageBreak/>
        <w:t xml:space="preserve">errors </w:t>
      </w:r>
      <w:r w:rsidR="007778EA" w:rsidRPr="00B305B6">
        <w:rPr>
          <w:color w:val="000000" w:themeColor="text1"/>
        </w:rPr>
        <w:t xml:space="preserve">(SE) </w:t>
      </w:r>
      <w:r w:rsidR="005F5EC0" w:rsidRPr="00B305B6">
        <w:rPr>
          <w:color w:val="000000" w:themeColor="text1"/>
        </w:rPr>
        <w:t xml:space="preserve">to </w:t>
      </w:r>
      <w:r w:rsidRPr="00B305B6">
        <w:rPr>
          <w:color w:val="000000" w:themeColor="text1"/>
        </w:rPr>
        <w:t>95% confidence interval</w:t>
      </w:r>
      <w:r w:rsidR="005F5EC0" w:rsidRPr="00B305B6">
        <w:rPr>
          <w:color w:val="000000" w:themeColor="text1"/>
        </w:rPr>
        <w:t xml:space="preserve">s, then transformed both the point estimates as well as the </w:t>
      </w:r>
      <w:r w:rsidR="00B73FD0" w:rsidRPr="00B305B6">
        <w:rPr>
          <w:color w:val="000000" w:themeColor="text1"/>
        </w:rPr>
        <w:t xml:space="preserve">upper and lower </w:t>
      </w:r>
      <w:r w:rsidR="005F5EC0" w:rsidRPr="00B305B6">
        <w:rPr>
          <w:color w:val="000000" w:themeColor="text1"/>
        </w:rPr>
        <w:t>95% confidence</w:t>
      </w:r>
      <w:r w:rsidR="00B73FD0" w:rsidRPr="00B305B6">
        <w:rPr>
          <w:color w:val="000000" w:themeColor="text1"/>
        </w:rPr>
        <w:t xml:space="preserve"> (or Bayesian credible)</w:t>
      </w:r>
      <w:r w:rsidR="005F5EC0" w:rsidRPr="00B305B6">
        <w:rPr>
          <w:color w:val="000000" w:themeColor="text1"/>
        </w:rPr>
        <w:t xml:space="preserve"> </w:t>
      </w:r>
      <w:r w:rsidR="00B73FD0" w:rsidRPr="00B305B6">
        <w:rPr>
          <w:color w:val="000000" w:themeColor="text1"/>
        </w:rPr>
        <w:t xml:space="preserve">limits </w:t>
      </w:r>
      <w:r w:rsidR="005F5EC0" w:rsidRPr="00B305B6">
        <w:rPr>
          <w:color w:val="000000" w:themeColor="text1"/>
        </w:rPr>
        <w:t>to the natural logarithmic scale using the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46"/>
        <w:gridCol w:w="7229"/>
        <w:gridCol w:w="935"/>
      </w:tblGrid>
      <w:tr w:rsidR="00B305B6" w:rsidRPr="00B305B6" w14:paraId="0C4DDBDA" w14:textId="77777777" w:rsidTr="00DA5CE8">
        <w:tc>
          <w:tcPr>
            <w:tcW w:w="846" w:type="dxa"/>
          </w:tcPr>
          <w:p w14:paraId="4163D9C8" w14:textId="77777777" w:rsidR="00984498" w:rsidRPr="00B305B6" w:rsidRDefault="00984498" w:rsidP="00FC6D79">
            <w:pPr>
              <w:spacing w:line="480" w:lineRule="auto"/>
              <w:rPr>
                <w:rFonts w:ascii="Times New Roman" w:hAnsi="Times New Roman"/>
                <w:color w:val="000000" w:themeColor="text1"/>
              </w:rPr>
            </w:pPr>
          </w:p>
        </w:tc>
        <w:tc>
          <w:tcPr>
            <w:tcW w:w="7229" w:type="dxa"/>
            <w:vAlign w:val="center"/>
          </w:tcPr>
          <w:p w14:paraId="2EA6B715" w14:textId="7F2DE97E" w:rsidR="00984498" w:rsidRPr="00B305B6" w:rsidRDefault="00F76C75" w:rsidP="00FC6D79">
            <w:pPr>
              <w:spacing w:line="480" w:lineRule="auto"/>
              <w:rPr>
                <w:rFonts w:ascii="Times New Roman" w:hAnsi="Times New Roman"/>
                <w:color w:val="000000" w:themeColor="text1"/>
              </w:rPr>
            </w:pPr>
            <m:oMathPara>
              <m:oMathParaPr>
                <m:jc m:val="center"/>
              </m:oMathParaP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T</m:t>
                    </m:r>
                  </m:sub>
                  <m:sup>
                    <m:r>
                      <w:rPr>
                        <w:rFonts w:ascii="Cambria Math" w:hAnsi="Cambria Math"/>
                        <w:color w:val="000000" w:themeColor="text1"/>
                      </w:rPr>
                      <m:t>2</m:t>
                    </m:r>
                  </m:sup>
                </m:sSubSup>
                <m:r>
                  <w:rPr>
                    <w:rFonts w:ascii="Cambria Math" w:hAnsi="Cambria Math"/>
                    <w:color w:val="000000" w:themeColor="text1"/>
                  </w:rPr>
                  <m:t>=ln[</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0.2]</m:t>
                </m:r>
              </m:oMath>
            </m:oMathPara>
          </w:p>
        </w:tc>
        <w:tc>
          <w:tcPr>
            <w:tcW w:w="935" w:type="dxa"/>
            <w:vAlign w:val="center"/>
          </w:tcPr>
          <w:p w14:paraId="4CCA69E9" w14:textId="0B4E2D94" w:rsidR="00984498" w:rsidRPr="00B305B6" w:rsidRDefault="00984498" w:rsidP="00FC6D79">
            <w:pPr>
              <w:spacing w:line="480" w:lineRule="auto"/>
              <w:jc w:val="right"/>
              <w:rPr>
                <w:rFonts w:ascii="Times New Roman" w:hAnsi="Times New Roman"/>
                <w:color w:val="000000" w:themeColor="text1"/>
              </w:rPr>
            </w:pPr>
            <w:r w:rsidRPr="00B305B6">
              <w:rPr>
                <w:rFonts w:ascii="Times New Roman" w:hAnsi="Times New Roman"/>
                <w:color w:val="000000" w:themeColor="text1"/>
              </w:rPr>
              <w:t>(</w:t>
            </w:r>
            <w:r w:rsidR="007967CF" w:rsidRPr="00B305B6">
              <w:rPr>
                <w:rFonts w:ascii="Times New Roman" w:hAnsi="Times New Roman"/>
                <w:color w:val="000000" w:themeColor="text1"/>
              </w:rPr>
              <w:t>1</w:t>
            </w:r>
            <w:r w:rsidRPr="00B305B6">
              <w:rPr>
                <w:rFonts w:ascii="Times New Roman" w:hAnsi="Times New Roman"/>
                <w:color w:val="000000" w:themeColor="text1"/>
              </w:rPr>
              <w:t>)</w:t>
            </w:r>
          </w:p>
        </w:tc>
      </w:tr>
    </w:tbl>
    <w:p w14:paraId="58A6E5A1" w14:textId="242AA3C1" w:rsidR="001071FB" w:rsidRPr="00B305B6" w:rsidRDefault="005F5EC0" w:rsidP="00FC6D79">
      <w:pPr>
        <w:spacing w:line="480" w:lineRule="auto"/>
        <w:rPr>
          <w:color w:val="000000" w:themeColor="text1"/>
        </w:rPr>
      </w:pPr>
      <w:r w:rsidRPr="00B305B6">
        <w:rPr>
          <w:color w:val="000000" w:themeColor="text1"/>
        </w:rPr>
        <w:t>with a horizontal displacement of + 0.2 to avoid excluding lower</w:t>
      </w:r>
      <w:r w:rsidRPr="00B305B6">
        <w:rPr>
          <w:i/>
          <w:color w:val="000000" w:themeColor="text1"/>
        </w:rPr>
        <w:t xml:space="preserve"> h</w:t>
      </w:r>
      <w:r w:rsidRPr="00B305B6">
        <w:rPr>
          <w:i/>
          <w:color w:val="000000" w:themeColor="text1"/>
          <w:vertAlign w:val="superscript"/>
        </w:rPr>
        <w:t>2</w:t>
      </w:r>
      <w:r w:rsidRPr="00B305B6">
        <w:rPr>
          <w:color w:val="000000" w:themeColor="text1"/>
          <w:vertAlign w:val="superscript"/>
        </w:rPr>
        <w:t xml:space="preserve"> </w:t>
      </w:r>
      <w:r w:rsidRPr="00B305B6">
        <w:rPr>
          <w:color w:val="000000" w:themeColor="text1"/>
        </w:rPr>
        <w:t xml:space="preserve">CIs that had slightly negative values when the point estimate was close to zero </w:t>
      </w:r>
      <w:r w:rsidR="00984498" w:rsidRPr="00B305B6">
        <w:rPr>
          <w:color w:val="000000" w:themeColor="text1"/>
        </w:rPr>
        <w:t>(</w:t>
      </w:r>
      <w:r w:rsidR="00881D82">
        <w:rPr>
          <w:color w:val="000000" w:themeColor="text1"/>
        </w:rPr>
        <w:t xml:space="preserve">see </w:t>
      </w:r>
      <w:r w:rsidR="00F7730B" w:rsidRPr="00B305B6">
        <w:rPr>
          <w:color w:val="000000" w:themeColor="text1"/>
        </w:rPr>
        <w:t xml:space="preserve">Supplementary </w:t>
      </w:r>
      <w:r w:rsidR="007F586D">
        <w:rPr>
          <w:color w:val="000000" w:themeColor="text1"/>
        </w:rPr>
        <w:t>Text</w:t>
      </w:r>
      <w:r w:rsidR="007F586D" w:rsidRPr="00B305B6">
        <w:rPr>
          <w:color w:val="000000" w:themeColor="text1"/>
        </w:rPr>
        <w:t xml:space="preserve"> </w:t>
      </w:r>
      <w:r w:rsidR="00F7730B" w:rsidRPr="00B305B6">
        <w:rPr>
          <w:color w:val="000000" w:themeColor="text1"/>
        </w:rPr>
        <w:t>S</w:t>
      </w:r>
      <w:r w:rsidR="005043B2" w:rsidRPr="00B305B6">
        <w:rPr>
          <w:color w:val="000000" w:themeColor="text1"/>
        </w:rPr>
        <w:t>2</w:t>
      </w:r>
      <w:r w:rsidR="00F7730B" w:rsidRPr="00B305B6">
        <w:rPr>
          <w:color w:val="000000" w:themeColor="text1"/>
        </w:rPr>
        <w:t xml:space="preserve"> </w:t>
      </w:r>
      <w:r w:rsidR="00E45AFA">
        <w:rPr>
          <w:color w:val="000000" w:themeColor="text1"/>
        </w:rPr>
        <w:t xml:space="preserve">and </w:t>
      </w:r>
      <w:r w:rsidR="00984498" w:rsidRPr="00B305B6">
        <w:rPr>
          <w:color w:val="000000" w:themeColor="text1"/>
        </w:rPr>
        <w:t xml:space="preserve">Supplementary </w:t>
      </w:r>
      <w:r w:rsidR="00F7730B" w:rsidRPr="00B305B6">
        <w:rPr>
          <w:color w:val="000000" w:themeColor="text1"/>
        </w:rPr>
        <w:t>Code Documentation</w:t>
      </w:r>
      <w:r w:rsidR="007967CF" w:rsidRPr="00B305B6">
        <w:rPr>
          <w:color w:val="000000" w:themeColor="text1"/>
        </w:rPr>
        <w:t xml:space="preserve"> </w:t>
      </w:r>
      <w:r w:rsidR="00BA4F20" w:rsidRPr="00B305B6">
        <w:rPr>
          <w:color w:val="000000" w:themeColor="text1"/>
        </w:rPr>
        <w:t>A</w:t>
      </w:r>
      <w:r w:rsidR="00881D82">
        <w:rPr>
          <w:color w:val="000000" w:themeColor="text1"/>
        </w:rPr>
        <w:t xml:space="preserve"> for details</w:t>
      </w:r>
      <w:r w:rsidR="00984498" w:rsidRPr="00B305B6">
        <w:rPr>
          <w:color w:val="000000" w:themeColor="text1"/>
        </w:rPr>
        <w:t xml:space="preserve">). </w:t>
      </w:r>
    </w:p>
    <w:p w14:paraId="1151C76A" w14:textId="0B4ADF6D" w:rsidR="00CA6E05" w:rsidRPr="00B305B6" w:rsidRDefault="00984498" w:rsidP="00FC6D79">
      <w:pPr>
        <w:spacing w:line="480" w:lineRule="auto"/>
        <w:ind w:firstLine="720"/>
        <w:rPr>
          <w:color w:val="000000" w:themeColor="text1"/>
        </w:rPr>
      </w:pPr>
      <w:r w:rsidRPr="00B305B6">
        <w:rPr>
          <w:color w:val="000000" w:themeColor="text1"/>
        </w:rPr>
        <w:t xml:space="preserve">There were </w:t>
      </w:r>
      <w:r w:rsidR="00036FC5" w:rsidRPr="00B305B6">
        <w:rPr>
          <w:color w:val="000000" w:themeColor="text1"/>
        </w:rPr>
        <w:t>four</w:t>
      </w:r>
      <w:r w:rsidR="00085EE6" w:rsidRPr="00B305B6">
        <w:rPr>
          <w:color w:val="000000" w:themeColor="text1"/>
        </w:rPr>
        <w:t xml:space="preserve"> estimates </w:t>
      </w:r>
      <w:r w:rsidR="00BD2684" w:rsidRPr="00B305B6">
        <w:rPr>
          <w:color w:val="000000" w:themeColor="text1"/>
        </w:rPr>
        <w:t xml:space="preserve">from two studies </w:t>
      </w:r>
      <w:r w:rsidR="00085EE6" w:rsidRPr="00B305B6">
        <w:rPr>
          <w:color w:val="000000" w:themeColor="text1"/>
        </w:rPr>
        <w:t xml:space="preserve">that did not </w:t>
      </w:r>
      <w:r w:rsidR="00CE5AD1" w:rsidRPr="00B305B6">
        <w:rPr>
          <w:color w:val="000000" w:themeColor="text1"/>
        </w:rPr>
        <w:t>report</w:t>
      </w:r>
      <w:r w:rsidR="00085EE6" w:rsidRPr="00B305B6">
        <w:rPr>
          <w:color w:val="000000" w:themeColor="text1"/>
        </w:rPr>
        <w:t xml:space="preserve"> any associated SE or CI value</w:t>
      </w:r>
      <w:r w:rsidR="000563A6" w:rsidRPr="00B305B6">
        <w:rPr>
          <w:color w:val="000000" w:themeColor="text1"/>
        </w:rPr>
        <w:t>s</w:t>
      </w:r>
      <w:r w:rsidR="00085EE6" w:rsidRPr="00B305B6">
        <w:rPr>
          <w:color w:val="000000" w:themeColor="text1"/>
        </w:rPr>
        <w:t xml:space="preserve">, and another </w:t>
      </w:r>
      <w:r w:rsidR="00036FC5" w:rsidRPr="00B305B6">
        <w:rPr>
          <w:color w:val="000000" w:themeColor="text1"/>
        </w:rPr>
        <w:t>three</w:t>
      </w:r>
      <w:r w:rsidR="00085EE6" w:rsidRPr="00B305B6">
        <w:rPr>
          <w:color w:val="000000" w:themeColor="text1"/>
        </w:rPr>
        <w:t xml:space="preserve"> estimates whose </w:t>
      </w:r>
      <w:r w:rsidR="00BD2684" w:rsidRPr="00B305B6">
        <w:rPr>
          <w:color w:val="000000" w:themeColor="text1"/>
        </w:rPr>
        <w:t>lower CI value</w:t>
      </w:r>
      <w:r w:rsidR="00B77453" w:rsidRPr="00B305B6">
        <w:rPr>
          <w:color w:val="000000" w:themeColor="text1"/>
        </w:rPr>
        <w:t>s</w:t>
      </w:r>
      <w:r w:rsidR="00BD2684" w:rsidRPr="00B305B6">
        <w:rPr>
          <w:color w:val="000000" w:themeColor="text1"/>
        </w:rPr>
        <w:t xml:space="preserve"> (when calculated from the SE) </w:t>
      </w:r>
      <w:r w:rsidR="00B77453" w:rsidRPr="00B305B6">
        <w:rPr>
          <w:color w:val="000000" w:themeColor="text1"/>
        </w:rPr>
        <w:t>were</w:t>
      </w:r>
      <w:r w:rsidR="00BD2684" w:rsidRPr="00B305B6">
        <w:rPr>
          <w:color w:val="000000" w:themeColor="text1"/>
        </w:rPr>
        <w:t xml:space="preserve"> less than </w:t>
      </w:r>
      <w:r w:rsidRPr="00B305B6">
        <w:rPr>
          <w:color w:val="000000" w:themeColor="text1"/>
        </w:rPr>
        <w:noBreakHyphen/>
        <w:t>0.2</w:t>
      </w:r>
      <w:r w:rsidR="00BD2684" w:rsidRPr="00B305B6">
        <w:rPr>
          <w:color w:val="000000" w:themeColor="text1"/>
        </w:rPr>
        <w:t xml:space="preserve">, which prevented </w:t>
      </w:r>
      <w:r w:rsidR="00CE5AD1" w:rsidRPr="00B305B6">
        <w:rPr>
          <w:color w:val="000000" w:themeColor="text1"/>
        </w:rPr>
        <w:t xml:space="preserve">their </w:t>
      </w:r>
      <w:r w:rsidR="00BD2684" w:rsidRPr="00B305B6">
        <w:rPr>
          <w:color w:val="000000" w:themeColor="text1"/>
        </w:rPr>
        <w:t xml:space="preserve">transformation to the </w:t>
      </w:r>
      <w:r w:rsidR="00162F60" w:rsidRPr="00B305B6">
        <w:rPr>
          <w:i/>
          <w:color w:val="000000" w:themeColor="text1"/>
        </w:rPr>
        <w:t>ln</w:t>
      </w:r>
      <w:r w:rsidR="00BD2684" w:rsidRPr="00B305B6">
        <w:rPr>
          <w:color w:val="000000" w:themeColor="text1"/>
        </w:rPr>
        <w:t xml:space="preserve">-scale. </w:t>
      </w:r>
      <w:r w:rsidR="00CE5AD1" w:rsidRPr="00B305B6">
        <w:rPr>
          <w:color w:val="000000" w:themeColor="text1"/>
        </w:rPr>
        <w:t>To include these data in the meta-analysis</w:t>
      </w:r>
      <w:r w:rsidR="000563A6" w:rsidRPr="00B305B6">
        <w:rPr>
          <w:color w:val="000000" w:themeColor="text1"/>
        </w:rPr>
        <w:t xml:space="preserve"> but down-weight their leverage on the overall analysis</w:t>
      </w:r>
      <w:r w:rsidR="00CE5AD1" w:rsidRPr="00B305B6">
        <w:rPr>
          <w:color w:val="000000" w:themeColor="text1"/>
        </w:rPr>
        <w:t>, we</w:t>
      </w:r>
      <w:r w:rsidR="006C425E" w:rsidRPr="00B305B6">
        <w:rPr>
          <w:color w:val="000000" w:themeColor="text1"/>
        </w:rPr>
        <w:t xml:space="preserve"> </w:t>
      </w:r>
      <w:r w:rsidR="00F47589" w:rsidRPr="00B305B6">
        <w:rPr>
          <w:color w:val="000000" w:themeColor="text1"/>
        </w:rPr>
        <w:t>fit a quantile regression</w:t>
      </w:r>
      <w:r w:rsidR="0039571A" w:rsidRPr="00B305B6">
        <w:rPr>
          <w:color w:val="000000" w:themeColor="text1"/>
        </w:rPr>
        <w:t xml:space="preserve"> through the 95</w:t>
      </w:r>
      <w:r w:rsidR="0039571A" w:rsidRPr="00B305B6">
        <w:rPr>
          <w:color w:val="000000" w:themeColor="text1"/>
          <w:vertAlign w:val="superscript"/>
        </w:rPr>
        <w:t>th</w:t>
      </w:r>
      <w:r w:rsidR="0039571A" w:rsidRPr="00B305B6">
        <w:rPr>
          <w:color w:val="000000" w:themeColor="text1"/>
        </w:rPr>
        <w:t xml:space="preserve"> quantile</w:t>
      </w:r>
      <w:r w:rsidR="00F47589" w:rsidRPr="00B305B6">
        <w:rPr>
          <w:color w:val="000000" w:themeColor="text1"/>
        </w:rPr>
        <w:t xml:space="preserve"> </w:t>
      </w:r>
      <w:r w:rsidR="006C425E" w:rsidRPr="00B305B6">
        <w:rPr>
          <w:color w:val="000000" w:themeColor="text1"/>
        </w:rPr>
        <w:t xml:space="preserve">of transformed SE vs. transformed </w:t>
      </w:r>
      <w:r w:rsidR="006C425E" w:rsidRPr="00B305B6">
        <w:rPr>
          <w:i/>
          <w:color w:val="000000" w:themeColor="text1"/>
        </w:rPr>
        <w:t>h</w:t>
      </w:r>
      <w:r w:rsidR="006C425E" w:rsidRPr="00B305B6">
        <w:rPr>
          <w:i/>
          <w:color w:val="000000" w:themeColor="text1"/>
          <w:vertAlign w:val="superscript"/>
        </w:rPr>
        <w:t>2</w:t>
      </w:r>
      <w:r w:rsidR="006C425E" w:rsidRPr="00B305B6">
        <w:rPr>
          <w:color w:val="000000" w:themeColor="text1"/>
        </w:rPr>
        <w:t xml:space="preserve"> </w:t>
      </w:r>
      <w:r w:rsidR="00F47589" w:rsidRPr="00B305B6">
        <w:rPr>
          <w:color w:val="000000" w:themeColor="text1"/>
        </w:rPr>
        <w:fldChar w:fldCharType="begin" w:fldLock="1"/>
      </w:r>
      <w:r w:rsidR="00F47589" w:rsidRPr="00B305B6">
        <w:rPr>
          <w:color w:val="000000" w:themeColor="text1"/>
        </w:rPr>
        <w:instrText>ADDIN CSL_CITATION {"citationItems":[{"id":"ITEM-1","itemData":{"author":[{"dropping-particle":"","family":"Koenker","given":"Roger","non-dropping-particle":"","parse-names":false,"suffix":""},{"dropping-particle":"","family":"Hallock","given":"Kevin F","non-dropping-particle":"","parse-names":false,"suffix":""}],"container-title":"Journal of Economic Perspectives","id":"ITEM-1","issue":"4","issued":{"date-parts":[["2001"]]},"page":"143-156","title":"Quantile regression","type":"article-journal","volume":"15"},"uris":["http://www.mendeley.com/documents/?uuid=af07b98c-7bd7-460b-b9c0-7c5fab4b2703"]},{"id":"ITEM-2","itemData":{"author":[{"dropping-particle":"","family":"Koenker","given":"Roger","non-dropping-particle":"","parse-names":false,"suffix":""}],"id":"ITEM-2","issued":{"date-parts":[["2020"]]},"title":"quantreg: Quantile Regression. R package version 5.67","type":"article"},"uris":["http://www.mendeley.com/documents/?uuid=44c6624a-956a-4028-bf64-817a4dfc74e7"]}],"mendeley":{"formattedCitation":"(Koenker and Hallock 2001; Koenker 2020)","plainTextFormattedCitation":"(Koenker and Hallock 2001; Koenker 2020)","previouslyFormattedCitation":"(Koenker and Hallock 2001; Koenker 2020)"},"properties":{"noteIndex":0},"schema":"https://github.com/citation-style-language/schema/raw/master/csl-citation.json"}</w:instrText>
      </w:r>
      <w:r w:rsidR="00F47589" w:rsidRPr="00B305B6">
        <w:rPr>
          <w:color w:val="000000" w:themeColor="text1"/>
        </w:rPr>
        <w:fldChar w:fldCharType="separate"/>
      </w:r>
      <w:r w:rsidR="00F47589" w:rsidRPr="00B305B6">
        <w:rPr>
          <w:noProof/>
          <w:color w:val="000000" w:themeColor="text1"/>
        </w:rPr>
        <w:t>(Koenker and Hallock 2001; Koenker 2020)</w:t>
      </w:r>
      <w:r w:rsidR="00F47589" w:rsidRPr="00B305B6">
        <w:rPr>
          <w:color w:val="000000" w:themeColor="text1"/>
        </w:rPr>
        <w:fldChar w:fldCharType="end"/>
      </w:r>
      <w:r w:rsidR="00F47589" w:rsidRPr="00B305B6">
        <w:rPr>
          <w:color w:val="000000" w:themeColor="text1"/>
        </w:rPr>
        <w:t xml:space="preserve"> using </w:t>
      </w:r>
      <w:r w:rsidR="006C425E" w:rsidRPr="00B305B6">
        <w:rPr>
          <w:color w:val="000000" w:themeColor="text1"/>
        </w:rPr>
        <w:t xml:space="preserve">only heritability estimates that were able to be transformed to the </w:t>
      </w:r>
      <w:r w:rsidR="006C425E" w:rsidRPr="00B305B6">
        <w:rPr>
          <w:i/>
          <w:color w:val="000000" w:themeColor="text1"/>
        </w:rPr>
        <w:t>ln</w:t>
      </w:r>
      <w:r w:rsidR="006C425E" w:rsidRPr="00B305B6">
        <w:rPr>
          <w:color w:val="000000" w:themeColor="text1"/>
        </w:rPr>
        <w:t xml:space="preserve">-scale. </w:t>
      </w:r>
      <w:r w:rsidR="00F47589" w:rsidRPr="00B305B6">
        <w:rPr>
          <w:color w:val="000000" w:themeColor="text1"/>
        </w:rPr>
        <w:t>value of the heritability on the transformed scale (</w:t>
      </w:r>
      <w:r w:rsidR="00F47589" w:rsidRPr="00B305B6">
        <w:rPr>
          <w:i/>
          <w:color w:val="000000" w:themeColor="text1"/>
        </w:rPr>
        <w:t>h</w:t>
      </w:r>
      <w:r w:rsidR="00F47589" w:rsidRPr="00B305B6">
        <w:rPr>
          <w:i/>
          <w:color w:val="000000" w:themeColor="text1"/>
          <w:vertAlign w:val="superscript"/>
        </w:rPr>
        <w:t>2</w:t>
      </w:r>
      <w:r w:rsidR="00F47589" w:rsidRPr="00B305B6">
        <w:rPr>
          <w:i/>
          <w:color w:val="000000" w:themeColor="text1"/>
          <w:vertAlign w:val="subscript"/>
        </w:rPr>
        <w:t>T</w:t>
      </w:r>
      <w:r w:rsidR="00F47589" w:rsidRPr="00B305B6">
        <w:rPr>
          <w:color w:val="000000" w:themeColor="text1"/>
        </w:rPr>
        <w:t xml:space="preserve">) to predict </w:t>
      </w:r>
      <w:r w:rsidR="00CE5AD1" w:rsidRPr="00B305B6">
        <w:rPr>
          <w:i/>
          <w:color w:val="000000" w:themeColor="text1"/>
        </w:rPr>
        <w:t>SE</w:t>
      </w:r>
      <w:r w:rsidR="00CE5AD1" w:rsidRPr="00B305B6">
        <w:rPr>
          <w:i/>
          <w:color w:val="000000" w:themeColor="text1"/>
          <w:vertAlign w:val="subscript"/>
        </w:rPr>
        <w:t>T</w:t>
      </w:r>
      <w:r w:rsidR="00CE5AD1" w:rsidRPr="00B305B6">
        <w:rPr>
          <w:color w:val="000000" w:themeColor="text1"/>
        </w:rPr>
        <w:t xml:space="preserve"> values</w:t>
      </w:r>
      <w:r w:rsidR="00F47589" w:rsidRPr="00B305B6">
        <w:rPr>
          <w:color w:val="000000" w:themeColor="text1"/>
        </w:rPr>
        <w:t xml:space="preserve">. We then used this </w:t>
      </w:r>
      <w:r w:rsidR="00AF3D31" w:rsidRPr="00B305B6">
        <w:rPr>
          <w:color w:val="000000" w:themeColor="text1"/>
        </w:rPr>
        <w:t xml:space="preserve">fitted </w:t>
      </w:r>
      <w:r w:rsidR="00F47589" w:rsidRPr="00B305B6">
        <w:rPr>
          <w:color w:val="000000" w:themeColor="text1"/>
        </w:rPr>
        <w:t>equation</w:t>
      </w:r>
      <w:r w:rsidR="00CE5AD1" w:rsidRPr="00B305B6">
        <w:rPr>
          <w:color w:val="000000" w:themeColor="text1"/>
        </w:rPr>
        <w:t xml:space="preserve"> </w:t>
      </w:r>
      <w:r w:rsidR="00AF3D31" w:rsidRPr="00B305B6">
        <w:rPr>
          <w:color w:val="000000" w:themeColor="text1"/>
        </w:rPr>
        <w:t>(</w:t>
      </w:r>
      <w:r w:rsidR="00AF3D31" w:rsidRPr="00B305B6">
        <w:rPr>
          <w:i/>
          <w:color w:val="000000" w:themeColor="text1"/>
        </w:rPr>
        <w:t>SE</w:t>
      </w:r>
      <w:r w:rsidR="00AF3D31" w:rsidRPr="00B305B6">
        <w:rPr>
          <w:i/>
          <w:color w:val="000000" w:themeColor="text1"/>
          <w:vertAlign w:val="subscript"/>
        </w:rPr>
        <w:t>T</w:t>
      </w:r>
      <w:r w:rsidR="00AF3D31" w:rsidRPr="00B305B6">
        <w:rPr>
          <w:color w:val="000000" w:themeColor="text1"/>
        </w:rPr>
        <w:t xml:space="preserve"> = 0.255 – 0.452·</w:t>
      </w:r>
      <w:r w:rsidR="00AF3D31" w:rsidRPr="00B305B6">
        <w:rPr>
          <w:i/>
          <w:color w:val="000000" w:themeColor="text1"/>
        </w:rPr>
        <w:t>h</w:t>
      </w:r>
      <w:r w:rsidR="00AF3D31" w:rsidRPr="00B305B6">
        <w:rPr>
          <w:i/>
          <w:color w:val="000000" w:themeColor="text1"/>
          <w:vertAlign w:val="superscript"/>
        </w:rPr>
        <w:t>2</w:t>
      </w:r>
      <w:r w:rsidR="00AF3D31" w:rsidRPr="00B305B6">
        <w:rPr>
          <w:i/>
          <w:color w:val="000000" w:themeColor="text1"/>
          <w:vertAlign w:val="subscript"/>
        </w:rPr>
        <w:t>T</w:t>
      </w:r>
      <w:r w:rsidR="00AF3D31" w:rsidRPr="00B305B6">
        <w:rPr>
          <w:color w:val="000000" w:themeColor="text1"/>
        </w:rPr>
        <w:t xml:space="preserve">) </w:t>
      </w:r>
      <w:r w:rsidR="00F47589" w:rsidRPr="00B305B6">
        <w:rPr>
          <w:color w:val="000000" w:themeColor="text1"/>
        </w:rPr>
        <w:t>to</w:t>
      </w:r>
      <w:r w:rsidR="00AF3D31" w:rsidRPr="00B305B6">
        <w:rPr>
          <w:color w:val="000000" w:themeColor="text1"/>
        </w:rPr>
        <w:t xml:space="preserve"> interpolate missing </w:t>
      </w:r>
      <w:r w:rsidR="00AF3D31" w:rsidRPr="00B305B6">
        <w:rPr>
          <w:i/>
          <w:color w:val="000000" w:themeColor="text1"/>
        </w:rPr>
        <w:t>SE</w:t>
      </w:r>
      <w:r w:rsidR="00AF3D31" w:rsidRPr="00B305B6">
        <w:rPr>
          <w:i/>
          <w:color w:val="000000" w:themeColor="text1"/>
          <w:vertAlign w:val="subscript"/>
        </w:rPr>
        <w:t>T</w:t>
      </w:r>
      <w:r w:rsidR="00AF3D31" w:rsidRPr="00B305B6">
        <w:rPr>
          <w:color w:val="000000" w:themeColor="text1"/>
        </w:rPr>
        <w:t xml:space="preserve"> values, making the conservative assumption that they would have values </w:t>
      </w:r>
      <w:r w:rsidR="006C425E" w:rsidRPr="00B305B6">
        <w:rPr>
          <w:color w:val="000000" w:themeColor="text1"/>
        </w:rPr>
        <w:t xml:space="preserve">at </w:t>
      </w:r>
      <w:r w:rsidR="00AF3D31" w:rsidRPr="00B305B6">
        <w:rPr>
          <w:color w:val="000000" w:themeColor="text1"/>
        </w:rPr>
        <w:t>the</w:t>
      </w:r>
      <w:r w:rsidR="00CE5AD1" w:rsidRPr="00B305B6">
        <w:rPr>
          <w:color w:val="000000" w:themeColor="text1"/>
        </w:rPr>
        <w:t xml:space="preserve"> </w:t>
      </w:r>
      <w:r w:rsidR="00AF3D31" w:rsidRPr="00B305B6">
        <w:rPr>
          <w:color w:val="000000" w:themeColor="text1"/>
        </w:rPr>
        <w:t>upper</w:t>
      </w:r>
      <w:r w:rsidR="006C425E" w:rsidRPr="00B305B6">
        <w:rPr>
          <w:color w:val="000000" w:themeColor="text1"/>
        </w:rPr>
        <w:t xml:space="preserve"> </w:t>
      </w:r>
      <w:r w:rsidR="00332D28" w:rsidRPr="00B305B6">
        <w:rPr>
          <w:color w:val="000000" w:themeColor="text1"/>
        </w:rPr>
        <w:t>95</w:t>
      </w:r>
      <w:r w:rsidR="0039571A" w:rsidRPr="00B305B6">
        <w:rPr>
          <w:color w:val="000000" w:themeColor="text1"/>
        </w:rPr>
        <w:t>th</w:t>
      </w:r>
      <w:r w:rsidR="00AF3D31" w:rsidRPr="00B305B6">
        <w:rPr>
          <w:color w:val="000000" w:themeColor="text1"/>
        </w:rPr>
        <w:t xml:space="preserve"> quantile</w:t>
      </w:r>
      <w:r w:rsidR="00B73FD0" w:rsidRPr="00B305B6">
        <w:rPr>
          <w:color w:val="000000" w:themeColor="text1"/>
        </w:rPr>
        <w:t xml:space="preserve"> (i.e., among the most uncertain estimates)</w:t>
      </w:r>
      <w:r w:rsidRPr="00B305B6">
        <w:rPr>
          <w:color w:val="000000" w:themeColor="text1"/>
        </w:rPr>
        <w:t>.</w:t>
      </w:r>
      <w:r w:rsidR="00BD2684" w:rsidRPr="00B305B6">
        <w:rPr>
          <w:color w:val="000000" w:themeColor="text1"/>
        </w:rPr>
        <w:t xml:space="preserve"> </w:t>
      </w:r>
    </w:p>
    <w:p w14:paraId="01271F3D" w14:textId="54E60E59" w:rsidR="00DA5CE8" w:rsidRPr="00B305B6" w:rsidRDefault="00DA5CE8" w:rsidP="00FC6D79">
      <w:pPr>
        <w:spacing w:line="480" w:lineRule="auto"/>
        <w:rPr>
          <w:color w:val="000000" w:themeColor="text1"/>
        </w:rPr>
      </w:pPr>
    </w:p>
    <w:p w14:paraId="18C1461A" w14:textId="7DE61B32" w:rsidR="00DA5CE8" w:rsidRPr="00B305B6" w:rsidRDefault="00DA5CE8" w:rsidP="00FC6D79">
      <w:pPr>
        <w:spacing w:line="480" w:lineRule="auto"/>
        <w:rPr>
          <w:i/>
          <w:color w:val="000000" w:themeColor="text1"/>
        </w:rPr>
      </w:pPr>
      <w:r w:rsidRPr="00B305B6">
        <w:rPr>
          <w:i/>
          <w:color w:val="000000" w:themeColor="text1"/>
        </w:rPr>
        <w:t>Factors of interest</w:t>
      </w:r>
    </w:p>
    <w:p w14:paraId="303BEF79" w14:textId="1060BC9E" w:rsidR="004414CD" w:rsidRPr="00B305B6" w:rsidRDefault="00DA5CE8" w:rsidP="00FC6D79">
      <w:pPr>
        <w:spacing w:line="480" w:lineRule="auto"/>
        <w:ind w:firstLine="720"/>
        <w:rPr>
          <w:color w:val="000000" w:themeColor="text1"/>
        </w:rPr>
      </w:pPr>
      <w:r w:rsidRPr="00B305B6">
        <w:rPr>
          <w:color w:val="000000" w:themeColor="text1"/>
        </w:rPr>
        <w:t>We</w:t>
      </w:r>
      <w:r w:rsidR="000C4B2E" w:rsidRPr="00B305B6">
        <w:rPr>
          <w:color w:val="000000" w:themeColor="text1"/>
        </w:rPr>
        <w:t xml:space="preserve"> identified </w:t>
      </w:r>
      <w:r w:rsidRPr="00B305B6">
        <w:rPr>
          <w:color w:val="000000" w:themeColor="text1"/>
        </w:rPr>
        <w:t>five</w:t>
      </w:r>
      <w:r w:rsidR="000C4B2E" w:rsidRPr="00B305B6">
        <w:rPr>
          <w:color w:val="000000" w:themeColor="text1"/>
        </w:rPr>
        <w:t xml:space="preserve"> explanatory factors present </w:t>
      </w:r>
      <w:r w:rsidR="00390EEC" w:rsidRPr="00B305B6">
        <w:rPr>
          <w:color w:val="000000" w:themeColor="text1"/>
        </w:rPr>
        <w:t>in</w:t>
      </w:r>
      <w:r w:rsidR="000C4B2E" w:rsidRPr="00B305B6">
        <w:rPr>
          <w:color w:val="000000" w:themeColor="text1"/>
        </w:rPr>
        <w:t xml:space="preserve"> most studies</w:t>
      </w:r>
      <w:r w:rsidRPr="00B305B6">
        <w:rPr>
          <w:color w:val="000000" w:themeColor="text1"/>
        </w:rPr>
        <w:t xml:space="preserve">: trait type, heritability type, </w:t>
      </w:r>
      <w:r w:rsidR="00390EEC" w:rsidRPr="00B305B6">
        <w:rPr>
          <w:color w:val="000000" w:themeColor="text1"/>
        </w:rPr>
        <w:t xml:space="preserve">life stage, growth form, and </w:t>
      </w:r>
      <w:r w:rsidR="00BF2AC6" w:rsidRPr="00B305B6">
        <w:rPr>
          <w:color w:val="000000" w:themeColor="text1"/>
        </w:rPr>
        <w:t xml:space="preserve">temperature </w:t>
      </w:r>
      <w:r w:rsidR="000265A8" w:rsidRPr="00B305B6">
        <w:rPr>
          <w:color w:val="000000" w:themeColor="text1"/>
        </w:rPr>
        <w:t>manipulation (Table 1).</w:t>
      </w:r>
      <w:r w:rsidR="000C4B2E" w:rsidRPr="00B305B6">
        <w:rPr>
          <w:color w:val="000000" w:themeColor="text1"/>
        </w:rPr>
        <w:t xml:space="preserve"> Differences in heritability estimates </w:t>
      </w:r>
      <w:r w:rsidR="00256CC5" w:rsidRPr="00B305B6">
        <w:rPr>
          <w:color w:val="000000" w:themeColor="text1"/>
        </w:rPr>
        <w:t xml:space="preserve">among </w:t>
      </w:r>
      <w:r w:rsidR="000265A8" w:rsidRPr="00B305B6">
        <w:rPr>
          <w:color w:val="000000" w:themeColor="text1"/>
        </w:rPr>
        <w:t xml:space="preserve">specific </w:t>
      </w:r>
      <w:r w:rsidR="000C4B2E" w:rsidRPr="00B305B6">
        <w:rPr>
          <w:color w:val="000000" w:themeColor="text1"/>
        </w:rPr>
        <w:t>coral</w:t>
      </w:r>
      <w:r w:rsidR="000265A8" w:rsidRPr="00B305B6">
        <w:rPr>
          <w:color w:val="000000" w:themeColor="text1"/>
        </w:rPr>
        <w:t>/</w:t>
      </w:r>
      <w:r w:rsidR="000C4B2E" w:rsidRPr="00B305B6">
        <w:rPr>
          <w:color w:val="000000" w:themeColor="text1"/>
        </w:rPr>
        <w:t xml:space="preserve">symbiont species were also of interest; however, </w:t>
      </w:r>
      <w:r w:rsidR="00390EEC" w:rsidRPr="00B305B6">
        <w:rPr>
          <w:color w:val="000000" w:themeColor="text1"/>
        </w:rPr>
        <w:t>most studies examined only a single species and there was little overlap in species</w:t>
      </w:r>
      <w:r w:rsidR="00256CC5" w:rsidRPr="00B305B6">
        <w:rPr>
          <w:color w:val="000000" w:themeColor="text1"/>
        </w:rPr>
        <w:t xml:space="preserve"> </w:t>
      </w:r>
      <w:r w:rsidR="000265A8" w:rsidRPr="00B305B6">
        <w:rPr>
          <w:color w:val="000000" w:themeColor="text1"/>
        </w:rPr>
        <w:t xml:space="preserve">across </w:t>
      </w:r>
      <w:r w:rsidR="00256CC5" w:rsidRPr="00B305B6">
        <w:rPr>
          <w:color w:val="000000" w:themeColor="text1"/>
        </w:rPr>
        <w:t>studies</w:t>
      </w:r>
      <w:r w:rsidR="000265A8" w:rsidRPr="00B305B6">
        <w:rPr>
          <w:color w:val="000000" w:themeColor="text1"/>
        </w:rPr>
        <w:t>,</w:t>
      </w:r>
      <w:r w:rsidR="00390EEC" w:rsidRPr="00B305B6">
        <w:rPr>
          <w:color w:val="000000" w:themeColor="text1"/>
        </w:rPr>
        <w:t xml:space="preserve"> with the exception of </w:t>
      </w:r>
      <w:r w:rsidR="000265A8" w:rsidRPr="00B305B6">
        <w:rPr>
          <w:color w:val="000000" w:themeColor="text1"/>
        </w:rPr>
        <w:t xml:space="preserve">a number of studies examining </w:t>
      </w:r>
      <w:r w:rsidR="00390EEC" w:rsidRPr="00B305B6">
        <w:rPr>
          <w:i/>
          <w:color w:val="000000" w:themeColor="text1"/>
        </w:rPr>
        <w:t xml:space="preserve">Acropora </w:t>
      </w:r>
      <w:proofErr w:type="spellStart"/>
      <w:r w:rsidR="00390EEC" w:rsidRPr="00B305B6">
        <w:rPr>
          <w:i/>
          <w:color w:val="000000" w:themeColor="text1"/>
        </w:rPr>
        <w:t>mill</w:t>
      </w:r>
      <w:r w:rsidR="00256CC5" w:rsidRPr="00B305B6">
        <w:rPr>
          <w:i/>
          <w:color w:val="000000" w:themeColor="text1"/>
        </w:rPr>
        <w:t>e</w:t>
      </w:r>
      <w:r w:rsidR="00390EEC" w:rsidRPr="00B305B6">
        <w:rPr>
          <w:i/>
          <w:color w:val="000000" w:themeColor="text1"/>
        </w:rPr>
        <w:t>pora</w:t>
      </w:r>
      <w:proofErr w:type="spellEnd"/>
      <w:r w:rsidR="000265A8" w:rsidRPr="00B305B6">
        <w:rPr>
          <w:color w:val="000000" w:themeColor="text1"/>
        </w:rPr>
        <w:t xml:space="preserve"> heritability</w:t>
      </w:r>
      <w:r w:rsidR="00390EEC" w:rsidRPr="00B305B6">
        <w:rPr>
          <w:color w:val="000000" w:themeColor="text1"/>
        </w:rPr>
        <w:t>.</w:t>
      </w:r>
      <w:r w:rsidR="00C0281C" w:rsidRPr="00B305B6">
        <w:rPr>
          <w:color w:val="000000" w:themeColor="text1"/>
        </w:rPr>
        <w:t xml:space="preserve"> </w:t>
      </w:r>
      <w:bookmarkStart w:id="4" w:name="_Toc42254781"/>
    </w:p>
    <w:p w14:paraId="78B3D372" w14:textId="77777777" w:rsidR="00A163AE" w:rsidRPr="00B305B6" w:rsidRDefault="00A163AE" w:rsidP="00FC6D79">
      <w:pPr>
        <w:spacing w:line="480" w:lineRule="auto"/>
        <w:rPr>
          <w:color w:val="000000" w:themeColor="text1"/>
        </w:rPr>
      </w:pPr>
    </w:p>
    <w:bookmarkEnd w:id="4"/>
    <w:p w14:paraId="77B2866D" w14:textId="58C0C22A" w:rsidR="000957BE" w:rsidRPr="00B305B6" w:rsidRDefault="000957BE" w:rsidP="00FC6D79">
      <w:pPr>
        <w:spacing w:line="480" w:lineRule="auto"/>
        <w:rPr>
          <w:color w:val="000000" w:themeColor="text1"/>
        </w:rPr>
        <w:sectPr w:rsidR="000957BE" w:rsidRPr="00B305B6" w:rsidSect="00B232CB">
          <w:headerReference w:type="default" r:id="rId11"/>
          <w:footerReference w:type="even" r:id="rId12"/>
          <w:footerReference w:type="default" r:id="rId13"/>
          <w:footerReference w:type="first" r:id="rId14"/>
          <w:pgSz w:w="11900" w:h="16840"/>
          <w:pgMar w:top="1440" w:right="1440" w:bottom="1440" w:left="1440" w:header="708" w:footer="708" w:gutter="0"/>
          <w:lnNumType w:countBy="1" w:restart="continuous"/>
          <w:cols w:space="708"/>
          <w:docGrid w:linePitch="360"/>
        </w:sectPr>
      </w:pPr>
    </w:p>
    <w:p w14:paraId="328BBC8C" w14:textId="1ADAC590" w:rsidR="004069A6" w:rsidRPr="00B305B6" w:rsidRDefault="004069A6" w:rsidP="00FC6D79">
      <w:pPr>
        <w:spacing w:line="480" w:lineRule="auto"/>
        <w:rPr>
          <w:color w:val="000000" w:themeColor="text1"/>
        </w:rPr>
      </w:pPr>
      <w:r w:rsidRPr="00B305B6">
        <w:rPr>
          <w:b/>
          <w:color w:val="000000" w:themeColor="text1"/>
        </w:rPr>
        <w:lastRenderedPageBreak/>
        <w:t>Table 1.</w:t>
      </w:r>
      <w:r w:rsidRPr="00B305B6">
        <w:rPr>
          <w:color w:val="000000" w:themeColor="text1"/>
        </w:rPr>
        <w:t xml:space="preserve"> Explanatory factors </w:t>
      </w:r>
      <w:r w:rsidR="00F1156B" w:rsidRPr="00B305B6">
        <w:rPr>
          <w:color w:val="000000" w:themeColor="text1"/>
        </w:rPr>
        <w:t xml:space="preserve">and covariates </w:t>
      </w:r>
      <w:r w:rsidRPr="00B305B6">
        <w:rPr>
          <w:color w:val="000000" w:themeColor="text1"/>
        </w:rPr>
        <w:t>examined in the meta-analysis of coral heritability estimates</w:t>
      </w:r>
    </w:p>
    <w:tbl>
      <w:tblPr>
        <w:tblW w:w="14039" w:type="dxa"/>
        <w:tblLook w:val="04A0" w:firstRow="1" w:lastRow="0" w:firstColumn="1" w:lastColumn="0" w:noHBand="0" w:noVBand="1"/>
      </w:tblPr>
      <w:tblGrid>
        <w:gridCol w:w="1976"/>
        <w:gridCol w:w="1761"/>
        <w:gridCol w:w="10302"/>
      </w:tblGrid>
      <w:tr w:rsidR="00B305B6" w:rsidRPr="00B305B6" w14:paraId="2433D220" w14:textId="77777777" w:rsidTr="003C366E">
        <w:trPr>
          <w:trHeight w:val="360"/>
        </w:trPr>
        <w:tc>
          <w:tcPr>
            <w:tcW w:w="1976" w:type="dxa"/>
            <w:tcBorders>
              <w:top w:val="single" w:sz="8" w:space="0" w:color="auto"/>
              <w:left w:val="nil"/>
              <w:bottom w:val="single" w:sz="4" w:space="0" w:color="auto"/>
              <w:right w:val="nil"/>
            </w:tcBorders>
            <w:shd w:val="clear" w:color="auto" w:fill="auto"/>
            <w:vAlign w:val="center"/>
            <w:hideMark/>
          </w:tcPr>
          <w:p w14:paraId="46BD5421" w14:textId="56D534CD" w:rsidR="004069A6" w:rsidRPr="00B305B6" w:rsidRDefault="0085703C" w:rsidP="00FC6D79">
            <w:pPr>
              <w:spacing w:line="480" w:lineRule="auto"/>
              <w:jc w:val="center"/>
              <w:rPr>
                <w:b/>
                <w:bCs/>
                <w:color w:val="000000" w:themeColor="text1"/>
              </w:rPr>
            </w:pPr>
            <w:r w:rsidRPr="00B305B6">
              <w:rPr>
                <w:b/>
                <w:bCs/>
                <w:color w:val="000000" w:themeColor="text1"/>
              </w:rPr>
              <w:t>F</w:t>
            </w:r>
            <w:r w:rsidR="004069A6" w:rsidRPr="00B305B6">
              <w:rPr>
                <w:b/>
                <w:bCs/>
                <w:color w:val="000000" w:themeColor="text1"/>
              </w:rPr>
              <w:t>actor</w:t>
            </w:r>
            <w:r w:rsidR="00F1156B" w:rsidRPr="00B305B6">
              <w:rPr>
                <w:b/>
                <w:bCs/>
                <w:color w:val="000000" w:themeColor="text1"/>
              </w:rPr>
              <w:t>/Covariate</w:t>
            </w:r>
          </w:p>
        </w:tc>
        <w:tc>
          <w:tcPr>
            <w:tcW w:w="1761" w:type="dxa"/>
            <w:tcBorders>
              <w:top w:val="single" w:sz="8" w:space="0" w:color="auto"/>
              <w:left w:val="nil"/>
              <w:bottom w:val="single" w:sz="4" w:space="0" w:color="auto"/>
              <w:right w:val="nil"/>
            </w:tcBorders>
            <w:shd w:val="clear" w:color="auto" w:fill="auto"/>
            <w:vAlign w:val="center"/>
            <w:hideMark/>
          </w:tcPr>
          <w:p w14:paraId="68514BDB" w14:textId="244E2A1A" w:rsidR="004069A6" w:rsidRPr="00B305B6" w:rsidRDefault="0085703C" w:rsidP="00FC6D79">
            <w:pPr>
              <w:spacing w:line="480" w:lineRule="auto"/>
              <w:jc w:val="center"/>
              <w:rPr>
                <w:b/>
                <w:bCs/>
                <w:color w:val="000000" w:themeColor="text1"/>
              </w:rPr>
            </w:pPr>
            <w:r w:rsidRPr="00B305B6">
              <w:rPr>
                <w:b/>
                <w:bCs/>
                <w:color w:val="000000" w:themeColor="text1"/>
              </w:rPr>
              <w:t>L</w:t>
            </w:r>
            <w:r w:rsidR="004069A6" w:rsidRPr="00B305B6">
              <w:rPr>
                <w:b/>
                <w:bCs/>
                <w:color w:val="000000" w:themeColor="text1"/>
              </w:rPr>
              <w:t>evels</w:t>
            </w:r>
          </w:p>
        </w:tc>
        <w:tc>
          <w:tcPr>
            <w:tcW w:w="10302" w:type="dxa"/>
            <w:tcBorders>
              <w:top w:val="single" w:sz="8" w:space="0" w:color="auto"/>
              <w:left w:val="nil"/>
              <w:bottom w:val="single" w:sz="4" w:space="0" w:color="auto"/>
              <w:right w:val="nil"/>
            </w:tcBorders>
            <w:shd w:val="clear" w:color="auto" w:fill="auto"/>
            <w:vAlign w:val="center"/>
            <w:hideMark/>
          </w:tcPr>
          <w:p w14:paraId="11D7F08B" w14:textId="77777777" w:rsidR="004069A6" w:rsidRPr="00B305B6" w:rsidRDefault="004069A6" w:rsidP="00FC6D79">
            <w:pPr>
              <w:spacing w:line="480" w:lineRule="auto"/>
              <w:jc w:val="center"/>
              <w:rPr>
                <w:b/>
                <w:bCs/>
                <w:color w:val="000000" w:themeColor="text1"/>
              </w:rPr>
            </w:pPr>
            <w:r w:rsidRPr="00B305B6">
              <w:rPr>
                <w:b/>
                <w:bCs/>
                <w:color w:val="000000" w:themeColor="text1"/>
              </w:rPr>
              <w:t>Definition</w:t>
            </w:r>
          </w:p>
        </w:tc>
      </w:tr>
      <w:tr w:rsidR="00B305B6" w:rsidRPr="00B305B6" w14:paraId="308C2CA8" w14:textId="77777777" w:rsidTr="003C366E">
        <w:trPr>
          <w:trHeight w:val="540"/>
        </w:trPr>
        <w:tc>
          <w:tcPr>
            <w:tcW w:w="1976" w:type="dxa"/>
            <w:tcBorders>
              <w:top w:val="nil"/>
              <w:left w:val="nil"/>
              <w:bottom w:val="nil"/>
              <w:right w:val="nil"/>
            </w:tcBorders>
            <w:shd w:val="clear" w:color="auto" w:fill="auto"/>
            <w:hideMark/>
          </w:tcPr>
          <w:p w14:paraId="7310CFFE" w14:textId="77777777" w:rsidR="004069A6" w:rsidRPr="00B305B6" w:rsidRDefault="004069A6" w:rsidP="00FC6D79">
            <w:pPr>
              <w:spacing w:line="480" w:lineRule="auto"/>
              <w:jc w:val="center"/>
              <w:rPr>
                <w:i/>
                <w:iCs/>
                <w:color w:val="000000" w:themeColor="text1"/>
              </w:rPr>
            </w:pPr>
            <w:r w:rsidRPr="00B305B6">
              <w:rPr>
                <w:i/>
                <w:iCs/>
                <w:color w:val="000000" w:themeColor="text1"/>
              </w:rPr>
              <w:t>Heritability type</w:t>
            </w:r>
          </w:p>
        </w:tc>
        <w:tc>
          <w:tcPr>
            <w:tcW w:w="1761" w:type="dxa"/>
            <w:tcBorders>
              <w:top w:val="nil"/>
              <w:left w:val="nil"/>
              <w:bottom w:val="dotted" w:sz="4" w:space="0" w:color="auto"/>
              <w:right w:val="nil"/>
            </w:tcBorders>
            <w:shd w:val="clear" w:color="auto" w:fill="auto"/>
            <w:hideMark/>
          </w:tcPr>
          <w:p w14:paraId="67083038" w14:textId="5800EA33" w:rsidR="004069A6" w:rsidRPr="00B305B6" w:rsidRDefault="004069A6" w:rsidP="00FC6D79">
            <w:pPr>
              <w:spacing w:line="480" w:lineRule="auto"/>
              <w:jc w:val="center"/>
              <w:rPr>
                <w:color w:val="000000" w:themeColor="text1"/>
              </w:rPr>
            </w:pPr>
            <w:r w:rsidRPr="00B305B6">
              <w:rPr>
                <w:color w:val="000000" w:themeColor="text1"/>
              </w:rPr>
              <w:t>Broad-sense</w:t>
            </w:r>
            <w:r w:rsidR="0085703C" w:rsidRPr="00B305B6">
              <w:rPr>
                <w:color w:val="000000" w:themeColor="text1"/>
              </w:rPr>
              <w:t xml:space="preserve"> heritability, </w:t>
            </w:r>
            <w:r w:rsidRPr="00B305B6">
              <w:rPr>
                <w:i/>
                <w:iCs/>
                <w:color w:val="000000" w:themeColor="text1"/>
              </w:rPr>
              <w:t>H</w:t>
            </w:r>
            <w:r w:rsidRPr="00B305B6">
              <w:rPr>
                <w:i/>
                <w:iCs/>
                <w:color w:val="000000" w:themeColor="text1"/>
                <w:vertAlign w:val="superscript"/>
              </w:rPr>
              <w:t>2</w:t>
            </w:r>
          </w:p>
        </w:tc>
        <w:tc>
          <w:tcPr>
            <w:tcW w:w="10302" w:type="dxa"/>
            <w:tcBorders>
              <w:top w:val="nil"/>
              <w:left w:val="nil"/>
              <w:bottom w:val="dotted" w:sz="4" w:space="0" w:color="auto"/>
              <w:right w:val="nil"/>
            </w:tcBorders>
            <w:shd w:val="clear" w:color="auto" w:fill="auto"/>
            <w:hideMark/>
          </w:tcPr>
          <w:p w14:paraId="5A7E0B81" w14:textId="5AC7B0BD" w:rsidR="004069A6" w:rsidRPr="00B305B6" w:rsidRDefault="004069A6" w:rsidP="00FC6D79">
            <w:pPr>
              <w:spacing w:line="480" w:lineRule="auto"/>
              <w:jc w:val="center"/>
              <w:rPr>
                <w:color w:val="000000" w:themeColor="text1"/>
              </w:rPr>
            </w:pPr>
            <w:r w:rsidRPr="00B305B6">
              <w:rPr>
                <w:color w:val="000000" w:themeColor="text1"/>
              </w:rPr>
              <w:t>The proportion of phenotypic variation</w:t>
            </w:r>
            <w:r w:rsidR="0092539C" w:rsidRPr="00B305B6">
              <w:rPr>
                <w:color w:val="000000" w:themeColor="text1"/>
              </w:rPr>
              <w:t xml:space="preserve"> </w:t>
            </w:r>
            <w:r w:rsidRPr="00B305B6">
              <w:rPr>
                <w:color w:val="000000" w:themeColor="text1"/>
              </w:rPr>
              <w:t xml:space="preserve">explained by </w:t>
            </w:r>
            <w:r w:rsidR="0092539C" w:rsidRPr="00B305B6">
              <w:rPr>
                <w:color w:val="000000" w:themeColor="text1"/>
              </w:rPr>
              <w:t xml:space="preserve">all </w:t>
            </w:r>
            <w:r w:rsidRPr="00B305B6">
              <w:rPr>
                <w:color w:val="000000" w:themeColor="text1"/>
              </w:rPr>
              <w:t>genetic effects</w:t>
            </w:r>
            <w:r w:rsidR="0092539C" w:rsidRPr="00B305B6">
              <w:rPr>
                <w:color w:val="000000" w:themeColor="text1"/>
              </w:rPr>
              <w:t>,</w:t>
            </w:r>
            <w:r w:rsidRPr="00B305B6">
              <w:rPr>
                <w:color w:val="000000" w:themeColor="text1"/>
              </w:rPr>
              <w:t xml:space="preserve"> which includes sources of variance associated with additive</w:t>
            </w:r>
            <w:r w:rsidR="0092539C" w:rsidRPr="00B305B6">
              <w:rPr>
                <w:color w:val="000000" w:themeColor="text1"/>
              </w:rPr>
              <w:t>,</w:t>
            </w:r>
            <w:r w:rsidRPr="00B305B6">
              <w:rPr>
                <w:color w:val="000000" w:themeColor="text1"/>
              </w:rPr>
              <w:t xml:space="preserve"> dominance</w:t>
            </w:r>
            <w:r w:rsidR="0092539C" w:rsidRPr="00B305B6">
              <w:rPr>
                <w:color w:val="000000" w:themeColor="text1"/>
              </w:rPr>
              <w:t xml:space="preserve">, </w:t>
            </w:r>
            <w:r w:rsidRPr="00B305B6">
              <w:rPr>
                <w:color w:val="000000" w:themeColor="text1"/>
              </w:rPr>
              <w:t>and epistatic effects</w:t>
            </w:r>
          </w:p>
        </w:tc>
      </w:tr>
      <w:tr w:rsidR="00B305B6" w:rsidRPr="00B305B6" w14:paraId="0F72CBF5" w14:textId="77777777" w:rsidTr="003C366E">
        <w:trPr>
          <w:trHeight w:val="392"/>
        </w:trPr>
        <w:tc>
          <w:tcPr>
            <w:tcW w:w="1976" w:type="dxa"/>
            <w:tcBorders>
              <w:top w:val="nil"/>
              <w:left w:val="nil"/>
              <w:bottom w:val="single" w:sz="4" w:space="0" w:color="auto"/>
              <w:right w:val="nil"/>
            </w:tcBorders>
            <w:shd w:val="clear" w:color="auto" w:fill="auto"/>
            <w:hideMark/>
          </w:tcPr>
          <w:p w14:paraId="0C99E5E0" w14:textId="77777777" w:rsidR="004069A6" w:rsidRPr="00B305B6" w:rsidRDefault="004069A6" w:rsidP="00FC6D79">
            <w:pPr>
              <w:spacing w:line="480" w:lineRule="auto"/>
              <w:jc w:val="center"/>
              <w:rPr>
                <w:i/>
                <w:iCs/>
                <w:color w:val="000000" w:themeColor="text1"/>
              </w:rPr>
            </w:pPr>
            <w:r w:rsidRPr="00B305B6">
              <w:rPr>
                <w:i/>
                <w:iCs/>
                <w:color w:val="000000" w:themeColor="text1"/>
              </w:rPr>
              <w:t> </w:t>
            </w:r>
          </w:p>
        </w:tc>
        <w:tc>
          <w:tcPr>
            <w:tcW w:w="1761" w:type="dxa"/>
            <w:tcBorders>
              <w:top w:val="dotted" w:sz="4" w:space="0" w:color="auto"/>
              <w:left w:val="nil"/>
              <w:bottom w:val="single" w:sz="4" w:space="0" w:color="auto"/>
              <w:right w:val="nil"/>
            </w:tcBorders>
            <w:shd w:val="clear" w:color="auto" w:fill="auto"/>
            <w:hideMark/>
          </w:tcPr>
          <w:p w14:paraId="071488BD" w14:textId="56D9F67D" w:rsidR="004069A6" w:rsidRPr="00B305B6" w:rsidRDefault="004069A6" w:rsidP="00FC6D79">
            <w:pPr>
              <w:spacing w:line="480" w:lineRule="auto"/>
              <w:jc w:val="center"/>
              <w:rPr>
                <w:color w:val="000000" w:themeColor="text1"/>
              </w:rPr>
            </w:pPr>
            <w:r w:rsidRPr="00B305B6">
              <w:rPr>
                <w:color w:val="000000" w:themeColor="text1"/>
              </w:rPr>
              <w:t>Narrow-sense</w:t>
            </w:r>
            <w:r w:rsidR="0085703C" w:rsidRPr="00B305B6">
              <w:rPr>
                <w:color w:val="000000" w:themeColor="text1"/>
              </w:rPr>
              <w:t xml:space="preserve"> heritability, </w:t>
            </w:r>
            <w:r w:rsidRPr="00B305B6">
              <w:rPr>
                <w:i/>
                <w:iCs/>
                <w:color w:val="000000" w:themeColor="text1"/>
              </w:rPr>
              <w:t>h</w:t>
            </w:r>
            <w:r w:rsidRPr="00B305B6">
              <w:rPr>
                <w:i/>
                <w:iCs/>
                <w:color w:val="000000" w:themeColor="text1"/>
                <w:vertAlign w:val="superscript"/>
              </w:rPr>
              <w:t>2</w:t>
            </w:r>
          </w:p>
        </w:tc>
        <w:tc>
          <w:tcPr>
            <w:tcW w:w="10302" w:type="dxa"/>
            <w:tcBorders>
              <w:top w:val="dotted" w:sz="4" w:space="0" w:color="auto"/>
              <w:left w:val="nil"/>
              <w:bottom w:val="single" w:sz="4" w:space="0" w:color="auto"/>
              <w:right w:val="nil"/>
            </w:tcBorders>
            <w:shd w:val="clear" w:color="auto" w:fill="auto"/>
            <w:hideMark/>
          </w:tcPr>
          <w:p w14:paraId="3CDD437C" w14:textId="00AEC55A" w:rsidR="004069A6" w:rsidRPr="00B305B6" w:rsidRDefault="004069A6" w:rsidP="00FC6D79">
            <w:pPr>
              <w:spacing w:line="480" w:lineRule="auto"/>
              <w:jc w:val="center"/>
              <w:rPr>
                <w:color w:val="000000" w:themeColor="text1"/>
              </w:rPr>
            </w:pPr>
            <w:r w:rsidRPr="00B305B6">
              <w:rPr>
                <w:color w:val="000000" w:themeColor="text1"/>
              </w:rPr>
              <w:t>the proportion of phenotypic variation explained by additive genetic effects</w:t>
            </w:r>
          </w:p>
        </w:tc>
      </w:tr>
      <w:tr w:rsidR="00B305B6" w:rsidRPr="00B305B6" w14:paraId="796A56E8" w14:textId="77777777" w:rsidTr="003C366E">
        <w:trPr>
          <w:trHeight w:val="540"/>
        </w:trPr>
        <w:tc>
          <w:tcPr>
            <w:tcW w:w="1976" w:type="dxa"/>
            <w:tcBorders>
              <w:top w:val="nil"/>
              <w:left w:val="nil"/>
              <w:bottom w:val="nil"/>
              <w:right w:val="nil"/>
            </w:tcBorders>
            <w:shd w:val="clear" w:color="auto" w:fill="auto"/>
            <w:hideMark/>
          </w:tcPr>
          <w:p w14:paraId="42073CA9" w14:textId="77777777" w:rsidR="007E63EB" w:rsidRPr="00B305B6" w:rsidRDefault="007E63EB" w:rsidP="00FC6D79">
            <w:pPr>
              <w:spacing w:line="480" w:lineRule="auto"/>
              <w:jc w:val="center"/>
              <w:rPr>
                <w:i/>
                <w:iCs/>
                <w:color w:val="000000" w:themeColor="text1"/>
              </w:rPr>
            </w:pPr>
            <w:r w:rsidRPr="00B305B6">
              <w:rPr>
                <w:i/>
                <w:iCs/>
                <w:color w:val="000000" w:themeColor="text1"/>
              </w:rPr>
              <w:t>Trait type</w:t>
            </w:r>
          </w:p>
        </w:tc>
        <w:tc>
          <w:tcPr>
            <w:tcW w:w="1761" w:type="dxa"/>
            <w:tcBorders>
              <w:top w:val="nil"/>
              <w:left w:val="nil"/>
              <w:bottom w:val="dotted" w:sz="4" w:space="0" w:color="auto"/>
              <w:right w:val="nil"/>
            </w:tcBorders>
            <w:shd w:val="clear" w:color="auto" w:fill="auto"/>
            <w:hideMark/>
          </w:tcPr>
          <w:p w14:paraId="2AAF0440" w14:textId="2BD15BA4" w:rsidR="007E63EB" w:rsidRPr="00B305B6" w:rsidRDefault="0085703C" w:rsidP="00FC6D79">
            <w:pPr>
              <w:spacing w:line="480" w:lineRule="auto"/>
              <w:jc w:val="center"/>
              <w:rPr>
                <w:color w:val="000000" w:themeColor="text1"/>
              </w:rPr>
            </w:pPr>
            <w:r w:rsidRPr="00B305B6">
              <w:rPr>
                <w:color w:val="000000" w:themeColor="text1"/>
              </w:rPr>
              <w:t>G</w:t>
            </w:r>
            <w:r w:rsidR="007E63EB" w:rsidRPr="00B305B6">
              <w:rPr>
                <w:color w:val="000000" w:themeColor="text1"/>
              </w:rPr>
              <w:t>ene expression</w:t>
            </w:r>
          </w:p>
        </w:tc>
        <w:tc>
          <w:tcPr>
            <w:tcW w:w="10302" w:type="dxa"/>
            <w:tcBorders>
              <w:top w:val="nil"/>
              <w:left w:val="nil"/>
              <w:bottom w:val="dotted" w:sz="4" w:space="0" w:color="auto"/>
              <w:right w:val="nil"/>
            </w:tcBorders>
            <w:shd w:val="clear" w:color="auto" w:fill="auto"/>
            <w:hideMark/>
          </w:tcPr>
          <w:p w14:paraId="1742D176" w14:textId="5849E18C" w:rsidR="007E63EB" w:rsidRPr="00B305B6" w:rsidRDefault="007E63EB" w:rsidP="00FC6D79">
            <w:pPr>
              <w:spacing w:line="480" w:lineRule="auto"/>
              <w:jc w:val="center"/>
              <w:rPr>
                <w:color w:val="000000" w:themeColor="text1"/>
              </w:rPr>
            </w:pPr>
            <w:r w:rsidRPr="00B305B6">
              <w:rPr>
                <w:color w:val="000000" w:themeColor="text1"/>
              </w:rPr>
              <w:t>Up- or down-regulation of various genes involved in intracellular stress pathways</w:t>
            </w:r>
          </w:p>
        </w:tc>
      </w:tr>
      <w:tr w:rsidR="00B305B6" w:rsidRPr="00B305B6" w14:paraId="32B4B427" w14:textId="77777777" w:rsidTr="003C366E">
        <w:trPr>
          <w:trHeight w:val="540"/>
        </w:trPr>
        <w:tc>
          <w:tcPr>
            <w:tcW w:w="1976" w:type="dxa"/>
            <w:tcBorders>
              <w:top w:val="nil"/>
              <w:left w:val="nil"/>
              <w:bottom w:val="nil"/>
              <w:right w:val="nil"/>
            </w:tcBorders>
            <w:shd w:val="clear" w:color="auto" w:fill="auto"/>
          </w:tcPr>
          <w:p w14:paraId="312C988D"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16E51C10" w14:textId="273B5D68" w:rsidR="00B12B13" w:rsidRPr="00B305B6" w:rsidRDefault="0085703C" w:rsidP="00FC6D79">
            <w:pPr>
              <w:spacing w:line="480" w:lineRule="auto"/>
              <w:jc w:val="center"/>
              <w:rPr>
                <w:color w:val="000000" w:themeColor="text1"/>
              </w:rPr>
            </w:pPr>
            <w:r w:rsidRPr="00B305B6">
              <w:rPr>
                <w:color w:val="000000" w:themeColor="text1"/>
              </w:rPr>
              <w:t>P</w:t>
            </w:r>
            <w:r w:rsidR="00B12B13" w:rsidRPr="00B305B6">
              <w:rPr>
                <w:color w:val="000000" w:themeColor="text1"/>
              </w:rPr>
              <w:t>hotochemistry</w:t>
            </w:r>
          </w:p>
        </w:tc>
        <w:tc>
          <w:tcPr>
            <w:tcW w:w="10302" w:type="dxa"/>
            <w:tcBorders>
              <w:top w:val="dotted" w:sz="4" w:space="0" w:color="auto"/>
              <w:left w:val="nil"/>
              <w:bottom w:val="dotted" w:sz="4" w:space="0" w:color="auto"/>
              <w:right w:val="nil"/>
            </w:tcBorders>
            <w:shd w:val="clear" w:color="auto" w:fill="auto"/>
          </w:tcPr>
          <w:p w14:paraId="6E7251B0" w14:textId="742A32BD" w:rsidR="00B12B13" w:rsidRPr="00B305B6" w:rsidRDefault="00B12B13" w:rsidP="00FC6D79">
            <w:pPr>
              <w:spacing w:line="480" w:lineRule="auto"/>
              <w:jc w:val="center"/>
              <w:rPr>
                <w:color w:val="000000" w:themeColor="text1"/>
              </w:rPr>
            </w:pPr>
            <w:r w:rsidRPr="00B305B6">
              <w:rPr>
                <w:color w:val="000000" w:themeColor="text1"/>
              </w:rPr>
              <w:t>Measures of symbiont photochemistry, chromoprotein content</w:t>
            </w:r>
          </w:p>
        </w:tc>
      </w:tr>
      <w:tr w:rsidR="00B305B6" w:rsidRPr="00B305B6" w14:paraId="1A92976A" w14:textId="77777777" w:rsidTr="003C366E">
        <w:trPr>
          <w:trHeight w:val="540"/>
        </w:trPr>
        <w:tc>
          <w:tcPr>
            <w:tcW w:w="1976" w:type="dxa"/>
            <w:tcBorders>
              <w:top w:val="nil"/>
              <w:left w:val="nil"/>
              <w:bottom w:val="nil"/>
              <w:right w:val="nil"/>
            </w:tcBorders>
            <w:shd w:val="clear" w:color="auto" w:fill="auto"/>
            <w:hideMark/>
          </w:tcPr>
          <w:p w14:paraId="1EC7291F"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59813F03" w14:textId="18DFCBB7" w:rsidR="00B12B13" w:rsidRPr="00B305B6" w:rsidRDefault="0085703C" w:rsidP="00FC6D79">
            <w:pPr>
              <w:spacing w:line="480" w:lineRule="auto"/>
              <w:jc w:val="center"/>
              <w:rPr>
                <w:color w:val="000000" w:themeColor="text1"/>
              </w:rPr>
            </w:pPr>
            <w:r w:rsidRPr="00B305B6">
              <w:rPr>
                <w:color w:val="000000" w:themeColor="text1"/>
              </w:rPr>
              <w:t>G</w:t>
            </w:r>
            <w:r w:rsidR="00B12B13" w:rsidRPr="00B305B6">
              <w:rPr>
                <w:color w:val="000000" w:themeColor="text1"/>
              </w:rPr>
              <w:t>rowth</w:t>
            </w:r>
          </w:p>
        </w:tc>
        <w:tc>
          <w:tcPr>
            <w:tcW w:w="10302" w:type="dxa"/>
            <w:tcBorders>
              <w:top w:val="dotted" w:sz="4" w:space="0" w:color="auto"/>
              <w:left w:val="nil"/>
              <w:bottom w:val="dotted" w:sz="4" w:space="0" w:color="auto"/>
              <w:right w:val="nil"/>
            </w:tcBorders>
            <w:shd w:val="clear" w:color="auto" w:fill="auto"/>
            <w:hideMark/>
          </w:tcPr>
          <w:p w14:paraId="4E5B2B22" w14:textId="6295FC3D" w:rsidR="00B12B13" w:rsidRPr="00B305B6" w:rsidRDefault="00B12B13" w:rsidP="00FC6D79">
            <w:pPr>
              <w:spacing w:line="480" w:lineRule="auto"/>
              <w:jc w:val="center"/>
              <w:rPr>
                <w:color w:val="000000" w:themeColor="text1"/>
              </w:rPr>
            </w:pPr>
            <w:r w:rsidRPr="00B305B6">
              <w:rPr>
                <w:color w:val="000000" w:themeColor="text1"/>
              </w:rPr>
              <w:t xml:space="preserve">Coral or </w:t>
            </w:r>
            <w:proofErr w:type="spellStart"/>
            <w:r w:rsidRPr="00B305B6">
              <w:rPr>
                <w:color w:val="000000" w:themeColor="text1"/>
              </w:rPr>
              <w:t>corallite</w:t>
            </w:r>
            <w:proofErr w:type="spellEnd"/>
            <w:r w:rsidRPr="00B305B6">
              <w:rPr>
                <w:color w:val="000000" w:themeColor="text1"/>
              </w:rPr>
              <w:t xml:space="preserve"> growth measures including calcification rates, buoyant weight change, larval areal expansion, linear extension, and new growth branches</w:t>
            </w:r>
          </w:p>
        </w:tc>
      </w:tr>
      <w:tr w:rsidR="00B305B6" w:rsidRPr="00B305B6" w14:paraId="2480DD37" w14:textId="77777777" w:rsidTr="003C366E">
        <w:trPr>
          <w:trHeight w:val="179"/>
        </w:trPr>
        <w:tc>
          <w:tcPr>
            <w:tcW w:w="1976" w:type="dxa"/>
            <w:tcBorders>
              <w:top w:val="nil"/>
              <w:left w:val="nil"/>
              <w:bottom w:val="nil"/>
              <w:right w:val="nil"/>
            </w:tcBorders>
            <w:shd w:val="clear" w:color="auto" w:fill="auto"/>
          </w:tcPr>
          <w:p w14:paraId="7B35663E"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4AA0453E" w14:textId="607BDD2C" w:rsidR="0085703C" w:rsidRPr="00B305B6" w:rsidRDefault="0085703C" w:rsidP="00FC6D79">
            <w:pPr>
              <w:spacing w:line="480" w:lineRule="auto"/>
              <w:jc w:val="center"/>
              <w:rPr>
                <w:color w:val="000000" w:themeColor="text1"/>
              </w:rPr>
            </w:pPr>
            <w:r w:rsidRPr="00B305B6">
              <w:rPr>
                <w:color w:val="000000" w:themeColor="text1"/>
              </w:rPr>
              <w:t>Nutrient content</w:t>
            </w:r>
          </w:p>
        </w:tc>
        <w:tc>
          <w:tcPr>
            <w:tcW w:w="10302" w:type="dxa"/>
            <w:tcBorders>
              <w:top w:val="dotted" w:sz="4" w:space="0" w:color="auto"/>
              <w:left w:val="nil"/>
              <w:bottom w:val="dotted" w:sz="4" w:space="0" w:color="auto"/>
              <w:right w:val="nil"/>
            </w:tcBorders>
            <w:shd w:val="clear" w:color="auto" w:fill="auto"/>
          </w:tcPr>
          <w:p w14:paraId="018D4AF2" w14:textId="13D80B5A" w:rsidR="0085703C" w:rsidRPr="00B305B6" w:rsidRDefault="00535555" w:rsidP="00FC6D79">
            <w:pPr>
              <w:spacing w:line="480" w:lineRule="auto"/>
              <w:jc w:val="center"/>
              <w:rPr>
                <w:color w:val="000000" w:themeColor="text1"/>
              </w:rPr>
            </w:pPr>
            <w:r w:rsidRPr="00B305B6">
              <w:rPr>
                <w:color w:val="000000" w:themeColor="text1"/>
              </w:rPr>
              <w:t xml:space="preserve">Total protein or carbohydrate content present in hosts or whole </w:t>
            </w:r>
            <w:proofErr w:type="spellStart"/>
            <w:r w:rsidRPr="00B305B6">
              <w:rPr>
                <w:color w:val="000000" w:themeColor="text1"/>
              </w:rPr>
              <w:t>holobiont</w:t>
            </w:r>
            <w:proofErr w:type="spellEnd"/>
            <w:r w:rsidRPr="00B305B6">
              <w:rPr>
                <w:color w:val="000000" w:themeColor="text1"/>
              </w:rPr>
              <w:t xml:space="preserve"> tissues</w:t>
            </w:r>
          </w:p>
        </w:tc>
      </w:tr>
      <w:tr w:rsidR="00B305B6" w:rsidRPr="00B305B6" w14:paraId="1FB7D87F" w14:textId="77777777" w:rsidTr="003C366E">
        <w:trPr>
          <w:trHeight w:val="179"/>
        </w:trPr>
        <w:tc>
          <w:tcPr>
            <w:tcW w:w="1976" w:type="dxa"/>
            <w:tcBorders>
              <w:top w:val="nil"/>
              <w:left w:val="nil"/>
              <w:bottom w:val="nil"/>
              <w:right w:val="nil"/>
            </w:tcBorders>
            <w:shd w:val="clear" w:color="auto" w:fill="auto"/>
          </w:tcPr>
          <w:p w14:paraId="61A22B64"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256794CA" w14:textId="3D9B1983" w:rsidR="0085703C" w:rsidRPr="00B305B6" w:rsidRDefault="0085703C" w:rsidP="00FC6D79">
            <w:pPr>
              <w:spacing w:line="480" w:lineRule="auto"/>
              <w:jc w:val="center"/>
              <w:rPr>
                <w:color w:val="000000" w:themeColor="text1"/>
              </w:rPr>
            </w:pPr>
            <w:r w:rsidRPr="00B305B6">
              <w:rPr>
                <w:color w:val="000000" w:themeColor="text1"/>
              </w:rPr>
              <w:t>Bleaching</w:t>
            </w:r>
          </w:p>
        </w:tc>
        <w:tc>
          <w:tcPr>
            <w:tcW w:w="10302" w:type="dxa"/>
            <w:tcBorders>
              <w:top w:val="dotted" w:sz="4" w:space="0" w:color="auto"/>
              <w:left w:val="nil"/>
              <w:bottom w:val="dotted" w:sz="4" w:space="0" w:color="auto"/>
              <w:right w:val="nil"/>
            </w:tcBorders>
            <w:shd w:val="clear" w:color="auto" w:fill="auto"/>
          </w:tcPr>
          <w:p w14:paraId="11C3CDB8" w14:textId="1036674A" w:rsidR="0085703C" w:rsidRPr="00B305B6" w:rsidRDefault="009F1EA8" w:rsidP="00FC6D79">
            <w:pPr>
              <w:spacing w:line="480" w:lineRule="auto"/>
              <w:jc w:val="center"/>
              <w:rPr>
                <w:color w:val="000000" w:themeColor="text1"/>
              </w:rPr>
            </w:pPr>
            <w:r w:rsidRPr="00B305B6">
              <w:rPr>
                <w:color w:val="000000" w:themeColor="text1"/>
              </w:rPr>
              <w:t>Symbiont cell densities or change in cell densities</w:t>
            </w:r>
            <w:r w:rsidR="00E73A8D" w:rsidRPr="00B305B6">
              <w:rPr>
                <w:color w:val="000000" w:themeColor="text1"/>
              </w:rPr>
              <w:t xml:space="preserve">, </w:t>
            </w:r>
            <w:r w:rsidRPr="00B305B6">
              <w:rPr>
                <w:color w:val="000000" w:themeColor="text1"/>
              </w:rPr>
              <w:t>bleaching index scores (</w:t>
            </w:r>
            <w:r w:rsidR="00E73A8D" w:rsidRPr="00B305B6">
              <w:rPr>
                <w:color w:val="000000" w:themeColor="text1"/>
              </w:rPr>
              <w:t xml:space="preserve">a </w:t>
            </w:r>
            <w:r w:rsidRPr="00B305B6">
              <w:rPr>
                <w:color w:val="000000" w:themeColor="text1"/>
              </w:rPr>
              <w:t>proxy for symbiont cell density), and Chlorophyll A content (correlated to symbiont cell density)</w:t>
            </w:r>
          </w:p>
        </w:tc>
      </w:tr>
      <w:tr w:rsidR="00B305B6" w:rsidRPr="00B305B6" w14:paraId="472D6267" w14:textId="77777777" w:rsidTr="003C366E">
        <w:trPr>
          <w:trHeight w:val="179"/>
        </w:trPr>
        <w:tc>
          <w:tcPr>
            <w:tcW w:w="1976" w:type="dxa"/>
            <w:tcBorders>
              <w:top w:val="nil"/>
              <w:left w:val="nil"/>
              <w:bottom w:val="nil"/>
              <w:right w:val="nil"/>
            </w:tcBorders>
            <w:shd w:val="clear" w:color="auto" w:fill="auto"/>
            <w:hideMark/>
          </w:tcPr>
          <w:p w14:paraId="04C76BBE"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717D0E45" w14:textId="4D28B77F" w:rsidR="00B12B13" w:rsidRPr="00B305B6" w:rsidRDefault="0085703C" w:rsidP="00FC6D79">
            <w:pPr>
              <w:spacing w:line="480" w:lineRule="auto"/>
              <w:jc w:val="center"/>
              <w:rPr>
                <w:color w:val="000000" w:themeColor="text1"/>
              </w:rPr>
            </w:pPr>
            <w:r w:rsidRPr="00B305B6">
              <w:rPr>
                <w:color w:val="000000" w:themeColor="text1"/>
              </w:rPr>
              <w:t>M</w:t>
            </w:r>
            <w:r w:rsidR="00B12B13" w:rsidRPr="00B305B6">
              <w:rPr>
                <w:color w:val="000000" w:themeColor="text1"/>
              </w:rPr>
              <w:t>orphology</w:t>
            </w:r>
          </w:p>
        </w:tc>
        <w:tc>
          <w:tcPr>
            <w:tcW w:w="10302" w:type="dxa"/>
            <w:tcBorders>
              <w:top w:val="dotted" w:sz="4" w:space="0" w:color="auto"/>
              <w:left w:val="nil"/>
              <w:bottom w:val="dotted" w:sz="4" w:space="0" w:color="auto"/>
              <w:right w:val="nil"/>
            </w:tcBorders>
            <w:shd w:val="clear" w:color="auto" w:fill="auto"/>
            <w:hideMark/>
          </w:tcPr>
          <w:p w14:paraId="65995A63" w14:textId="0AE37E3E" w:rsidR="00B12B13" w:rsidRPr="00B305B6" w:rsidRDefault="009F1EA8" w:rsidP="00FC6D79">
            <w:pPr>
              <w:spacing w:line="480" w:lineRule="auto"/>
              <w:jc w:val="center"/>
              <w:rPr>
                <w:color w:val="000000" w:themeColor="text1"/>
              </w:rPr>
            </w:pPr>
            <w:r w:rsidRPr="00B305B6">
              <w:rPr>
                <w:color w:val="000000" w:themeColor="text1"/>
              </w:rPr>
              <w:t xml:space="preserve">Static intraspecific </w:t>
            </w:r>
            <w:proofErr w:type="spellStart"/>
            <w:r w:rsidRPr="00B305B6">
              <w:rPr>
                <w:color w:val="000000" w:themeColor="text1"/>
              </w:rPr>
              <w:t>corallite</w:t>
            </w:r>
            <w:proofErr w:type="spellEnd"/>
            <w:r w:rsidRPr="00B305B6">
              <w:rPr>
                <w:color w:val="000000" w:themeColor="text1"/>
              </w:rPr>
              <w:t xml:space="preserve"> measurements and larval volumes upon birth</w:t>
            </w:r>
          </w:p>
        </w:tc>
      </w:tr>
      <w:tr w:rsidR="00B305B6" w:rsidRPr="00B305B6" w14:paraId="2481C4D5" w14:textId="77777777" w:rsidTr="003C366E">
        <w:trPr>
          <w:trHeight w:val="360"/>
        </w:trPr>
        <w:tc>
          <w:tcPr>
            <w:tcW w:w="1976" w:type="dxa"/>
            <w:tcBorders>
              <w:top w:val="nil"/>
              <w:left w:val="nil"/>
              <w:bottom w:val="nil"/>
              <w:right w:val="nil"/>
            </w:tcBorders>
            <w:shd w:val="clear" w:color="auto" w:fill="auto"/>
            <w:hideMark/>
          </w:tcPr>
          <w:p w14:paraId="3324EC79"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2A90BCBE" w14:textId="76604B87" w:rsidR="0085703C" w:rsidRPr="00B305B6" w:rsidRDefault="0085703C" w:rsidP="00FC6D79">
            <w:pPr>
              <w:spacing w:line="480" w:lineRule="auto"/>
              <w:jc w:val="center"/>
              <w:rPr>
                <w:color w:val="000000" w:themeColor="text1"/>
              </w:rPr>
            </w:pPr>
            <w:r w:rsidRPr="00B305B6">
              <w:rPr>
                <w:color w:val="000000" w:themeColor="text1"/>
              </w:rPr>
              <w:t>Symbiont community</w:t>
            </w:r>
          </w:p>
        </w:tc>
        <w:tc>
          <w:tcPr>
            <w:tcW w:w="10302" w:type="dxa"/>
            <w:tcBorders>
              <w:top w:val="dotted" w:sz="4" w:space="0" w:color="auto"/>
              <w:left w:val="nil"/>
              <w:bottom w:val="dotted" w:sz="4" w:space="0" w:color="auto"/>
              <w:right w:val="nil"/>
            </w:tcBorders>
            <w:shd w:val="clear" w:color="auto" w:fill="auto"/>
            <w:hideMark/>
          </w:tcPr>
          <w:p w14:paraId="0DA59640" w14:textId="08A481EC" w:rsidR="0085703C" w:rsidRPr="00B305B6" w:rsidRDefault="0085703C" w:rsidP="00FC6D79">
            <w:pPr>
              <w:spacing w:line="480" w:lineRule="auto"/>
              <w:jc w:val="center"/>
              <w:rPr>
                <w:color w:val="000000" w:themeColor="text1"/>
              </w:rPr>
            </w:pPr>
            <w:r w:rsidRPr="00B305B6">
              <w:rPr>
                <w:color w:val="000000" w:themeColor="text1"/>
              </w:rPr>
              <w:t xml:space="preserve">Symbiont community indices (Leinster and </w:t>
            </w:r>
            <w:proofErr w:type="spellStart"/>
            <w:r w:rsidRPr="00B305B6">
              <w:rPr>
                <w:color w:val="000000" w:themeColor="text1"/>
              </w:rPr>
              <w:t>Cobbald's</w:t>
            </w:r>
            <w:proofErr w:type="spellEnd"/>
            <w:r w:rsidRPr="00B305B6">
              <w:rPr>
                <w:color w:val="000000" w:themeColor="text1"/>
              </w:rPr>
              <w:t xml:space="preserve"> </w:t>
            </w:r>
            <w:r w:rsidRPr="00B305B6">
              <w:rPr>
                <w:i/>
                <w:color w:val="000000" w:themeColor="text1"/>
              </w:rPr>
              <w:t>D</w:t>
            </w:r>
            <w:r w:rsidRPr="00B305B6">
              <w:rPr>
                <w:color w:val="000000" w:themeColor="text1"/>
              </w:rPr>
              <w:t xml:space="preserve">) and proportion of </w:t>
            </w:r>
            <w:r w:rsidR="00005EFA" w:rsidRPr="00B305B6">
              <w:rPr>
                <w:color w:val="000000" w:themeColor="text1"/>
              </w:rPr>
              <w:t xml:space="preserve">symbionts that are more the </w:t>
            </w:r>
            <w:r w:rsidR="009F1EA8" w:rsidRPr="00B305B6">
              <w:rPr>
                <w:color w:val="000000" w:themeColor="text1"/>
              </w:rPr>
              <w:t>thermally-tolerant</w:t>
            </w:r>
            <w:r w:rsidR="00005EFA" w:rsidRPr="00B305B6">
              <w:rPr>
                <w:color w:val="000000" w:themeColor="text1"/>
              </w:rPr>
              <w:t xml:space="preserve"> </w:t>
            </w:r>
            <w:r w:rsidR="00272066" w:rsidRPr="00B305B6">
              <w:rPr>
                <w:color w:val="000000" w:themeColor="text1"/>
              </w:rPr>
              <w:t>species</w:t>
            </w:r>
            <w:r w:rsidR="009F1EA8" w:rsidRPr="00B305B6">
              <w:rPr>
                <w:color w:val="000000" w:themeColor="text1"/>
              </w:rPr>
              <w:t xml:space="preserve"> </w:t>
            </w:r>
            <w:r w:rsidR="00005EFA" w:rsidRPr="00B305B6">
              <w:rPr>
                <w:color w:val="000000" w:themeColor="text1"/>
              </w:rPr>
              <w:t>(</w:t>
            </w:r>
            <w:proofErr w:type="spellStart"/>
            <w:r w:rsidRPr="00B305B6">
              <w:rPr>
                <w:i/>
                <w:color w:val="000000" w:themeColor="text1"/>
              </w:rPr>
              <w:t>Durusdinium</w:t>
            </w:r>
            <w:proofErr w:type="spellEnd"/>
            <w:r w:rsidR="003A3859" w:rsidRPr="00B305B6">
              <w:rPr>
                <w:i/>
                <w:color w:val="000000" w:themeColor="text1"/>
              </w:rPr>
              <w:t xml:space="preserve"> </w:t>
            </w:r>
            <w:r w:rsidR="003A3859" w:rsidRPr="00B305B6">
              <w:rPr>
                <w:color w:val="000000" w:themeColor="text1"/>
              </w:rPr>
              <w:t>sp</w:t>
            </w:r>
            <w:r w:rsidR="002E1F13" w:rsidRPr="00B305B6">
              <w:rPr>
                <w:color w:val="000000" w:themeColor="text1"/>
              </w:rPr>
              <w:t>p</w:t>
            </w:r>
            <w:r w:rsidR="003A3859" w:rsidRPr="00B305B6">
              <w:rPr>
                <w:color w:val="000000" w:themeColor="text1"/>
              </w:rPr>
              <w:t>.</w:t>
            </w:r>
            <w:r w:rsidR="00005EFA" w:rsidRPr="00B305B6">
              <w:rPr>
                <w:color w:val="000000" w:themeColor="text1"/>
              </w:rPr>
              <w:t>)</w:t>
            </w:r>
          </w:p>
        </w:tc>
      </w:tr>
      <w:tr w:rsidR="00B305B6" w:rsidRPr="00B305B6" w14:paraId="06A52941" w14:textId="77777777" w:rsidTr="003C366E">
        <w:trPr>
          <w:trHeight w:val="721"/>
        </w:trPr>
        <w:tc>
          <w:tcPr>
            <w:tcW w:w="1976" w:type="dxa"/>
            <w:tcBorders>
              <w:top w:val="nil"/>
              <w:left w:val="nil"/>
              <w:bottom w:val="nil"/>
              <w:right w:val="nil"/>
            </w:tcBorders>
            <w:shd w:val="clear" w:color="auto" w:fill="auto"/>
          </w:tcPr>
          <w:p w14:paraId="57D3A822"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6DE5FC5C" w14:textId="33F54D5F" w:rsidR="0085703C" w:rsidRPr="00B305B6" w:rsidRDefault="0085703C" w:rsidP="00FC6D79">
            <w:pPr>
              <w:spacing w:line="480" w:lineRule="auto"/>
              <w:jc w:val="center"/>
              <w:rPr>
                <w:color w:val="000000" w:themeColor="text1"/>
              </w:rPr>
            </w:pPr>
            <w:r w:rsidRPr="00B305B6">
              <w:rPr>
                <w:color w:val="000000" w:themeColor="text1"/>
              </w:rPr>
              <w:t>Immune response</w:t>
            </w:r>
          </w:p>
        </w:tc>
        <w:tc>
          <w:tcPr>
            <w:tcW w:w="10302" w:type="dxa"/>
            <w:tcBorders>
              <w:top w:val="dotted" w:sz="4" w:space="0" w:color="auto"/>
              <w:left w:val="nil"/>
              <w:bottom w:val="dotted" w:sz="4" w:space="0" w:color="auto"/>
              <w:right w:val="nil"/>
            </w:tcBorders>
            <w:shd w:val="clear" w:color="auto" w:fill="auto"/>
          </w:tcPr>
          <w:p w14:paraId="2B0F57B9" w14:textId="6ED8F410" w:rsidR="0085703C" w:rsidRPr="00B305B6" w:rsidRDefault="0085703C" w:rsidP="00FC6D79">
            <w:pPr>
              <w:spacing w:line="480" w:lineRule="auto"/>
              <w:jc w:val="center"/>
              <w:rPr>
                <w:color w:val="000000" w:themeColor="text1"/>
              </w:rPr>
            </w:pPr>
            <w:r w:rsidRPr="00B305B6">
              <w:rPr>
                <w:color w:val="000000" w:themeColor="text1"/>
              </w:rPr>
              <w:t xml:space="preserve">Catalase and </w:t>
            </w:r>
            <w:proofErr w:type="spellStart"/>
            <w:r w:rsidRPr="00B305B6">
              <w:rPr>
                <w:color w:val="000000" w:themeColor="text1"/>
              </w:rPr>
              <w:t>phenoloxidase</w:t>
            </w:r>
            <w:proofErr w:type="spellEnd"/>
            <w:r w:rsidRPr="00B305B6">
              <w:rPr>
                <w:color w:val="000000" w:themeColor="text1"/>
              </w:rPr>
              <w:t xml:space="preserve"> activity within </w:t>
            </w:r>
            <w:proofErr w:type="spellStart"/>
            <w:r w:rsidRPr="00B305B6">
              <w:rPr>
                <w:color w:val="000000" w:themeColor="text1"/>
              </w:rPr>
              <w:t>holobiont</w:t>
            </w:r>
            <w:proofErr w:type="spellEnd"/>
            <w:r w:rsidRPr="00B305B6">
              <w:rPr>
                <w:color w:val="000000" w:themeColor="text1"/>
              </w:rPr>
              <w:t xml:space="preserve"> tissues</w:t>
            </w:r>
          </w:p>
        </w:tc>
      </w:tr>
      <w:tr w:rsidR="00B305B6" w:rsidRPr="00B305B6" w14:paraId="31A0455D" w14:textId="77777777" w:rsidTr="003C366E">
        <w:trPr>
          <w:trHeight w:val="721"/>
        </w:trPr>
        <w:tc>
          <w:tcPr>
            <w:tcW w:w="1976" w:type="dxa"/>
            <w:tcBorders>
              <w:top w:val="nil"/>
              <w:left w:val="nil"/>
              <w:bottom w:val="nil"/>
              <w:right w:val="nil"/>
            </w:tcBorders>
            <w:shd w:val="clear" w:color="auto" w:fill="auto"/>
            <w:hideMark/>
          </w:tcPr>
          <w:p w14:paraId="2168DFF8"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4F64F699" w14:textId="62439BE0" w:rsidR="0085703C" w:rsidRPr="00B305B6" w:rsidRDefault="0085703C" w:rsidP="00FC6D79">
            <w:pPr>
              <w:spacing w:line="480" w:lineRule="auto"/>
              <w:jc w:val="center"/>
              <w:rPr>
                <w:color w:val="000000" w:themeColor="text1"/>
              </w:rPr>
            </w:pPr>
            <w:r w:rsidRPr="00B305B6">
              <w:rPr>
                <w:color w:val="000000" w:themeColor="text1"/>
              </w:rPr>
              <w:t>Survival</w:t>
            </w:r>
          </w:p>
        </w:tc>
        <w:tc>
          <w:tcPr>
            <w:tcW w:w="10302" w:type="dxa"/>
            <w:tcBorders>
              <w:top w:val="dotted" w:sz="4" w:space="0" w:color="auto"/>
              <w:left w:val="nil"/>
              <w:bottom w:val="dotted" w:sz="4" w:space="0" w:color="auto"/>
              <w:right w:val="nil"/>
            </w:tcBorders>
            <w:shd w:val="clear" w:color="auto" w:fill="auto"/>
            <w:hideMark/>
          </w:tcPr>
          <w:p w14:paraId="6F552CB0" w14:textId="4B8C2C25" w:rsidR="0085703C" w:rsidRPr="00B305B6" w:rsidRDefault="0085703C" w:rsidP="00FC6D79">
            <w:pPr>
              <w:spacing w:line="480" w:lineRule="auto"/>
              <w:jc w:val="center"/>
              <w:rPr>
                <w:color w:val="000000" w:themeColor="text1"/>
              </w:rPr>
            </w:pPr>
            <w:r w:rsidRPr="00B305B6">
              <w:rPr>
                <w:color w:val="000000" w:themeColor="text1"/>
              </w:rPr>
              <w:t>Measures of survival/mortality/settlement success</w:t>
            </w:r>
            <w:r w:rsidR="00CA5B0D" w:rsidRPr="00B305B6">
              <w:rPr>
                <w:color w:val="000000" w:themeColor="text1"/>
              </w:rPr>
              <w:t>,</w:t>
            </w:r>
            <w:r w:rsidRPr="00B305B6">
              <w:rPr>
                <w:color w:val="000000" w:themeColor="text1"/>
              </w:rPr>
              <w:t xml:space="preserve"> including counts of settlement success or survival, percent survival/mortality at the end of a fixed period, larval survival through high temperatures, or differences in survival between control and temperature treatments</w:t>
            </w:r>
          </w:p>
        </w:tc>
      </w:tr>
      <w:tr w:rsidR="00B305B6" w:rsidRPr="00B305B6" w14:paraId="442453DC" w14:textId="77777777" w:rsidTr="003C366E">
        <w:trPr>
          <w:trHeight w:val="721"/>
        </w:trPr>
        <w:tc>
          <w:tcPr>
            <w:tcW w:w="1976" w:type="dxa"/>
            <w:tcBorders>
              <w:top w:val="nil"/>
              <w:left w:val="nil"/>
              <w:bottom w:val="single" w:sz="4" w:space="0" w:color="auto"/>
              <w:right w:val="nil"/>
            </w:tcBorders>
            <w:shd w:val="clear" w:color="auto" w:fill="auto"/>
            <w:hideMark/>
          </w:tcPr>
          <w:p w14:paraId="6C91CA23" w14:textId="77777777" w:rsidR="0085703C" w:rsidRPr="00B305B6" w:rsidRDefault="0085703C" w:rsidP="00FC6D79">
            <w:pPr>
              <w:spacing w:line="480" w:lineRule="auto"/>
              <w:jc w:val="center"/>
              <w:rPr>
                <w:i/>
                <w:iCs/>
                <w:color w:val="000000" w:themeColor="text1"/>
              </w:rPr>
            </w:pPr>
            <w:r w:rsidRPr="00B305B6">
              <w:rPr>
                <w:i/>
                <w:iCs/>
                <w:color w:val="000000" w:themeColor="text1"/>
              </w:rPr>
              <w:t> </w:t>
            </w:r>
          </w:p>
        </w:tc>
        <w:tc>
          <w:tcPr>
            <w:tcW w:w="1761" w:type="dxa"/>
            <w:tcBorders>
              <w:top w:val="dotted" w:sz="4" w:space="0" w:color="auto"/>
              <w:left w:val="nil"/>
              <w:bottom w:val="single" w:sz="4" w:space="0" w:color="auto"/>
              <w:right w:val="nil"/>
            </w:tcBorders>
            <w:shd w:val="clear" w:color="auto" w:fill="auto"/>
            <w:hideMark/>
          </w:tcPr>
          <w:p w14:paraId="30049A40" w14:textId="1568B55F" w:rsidR="0085703C" w:rsidRPr="00B305B6" w:rsidRDefault="0085703C" w:rsidP="00FC6D79">
            <w:pPr>
              <w:spacing w:line="480" w:lineRule="auto"/>
              <w:jc w:val="center"/>
              <w:rPr>
                <w:color w:val="000000" w:themeColor="text1"/>
              </w:rPr>
            </w:pPr>
            <w:r w:rsidRPr="00B305B6">
              <w:rPr>
                <w:color w:val="000000" w:themeColor="text1"/>
              </w:rPr>
              <w:t>Gamete compatibility</w:t>
            </w:r>
          </w:p>
        </w:tc>
        <w:tc>
          <w:tcPr>
            <w:tcW w:w="10302" w:type="dxa"/>
            <w:tcBorders>
              <w:top w:val="dotted" w:sz="4" w:space="0" w:color="auto"/>
              <w:left w:val="nil"/>
              <w:bottom w:val="single" w:sz="4" w:space="0" w:color="auto"/>
              <w:right w:val="nil"/>
            </w:tcBorders>
            <w:shd w:val="clear" w:color="auto" w:fill="auto"/>
            <w:hideMark/>
          </w:tcPr>
          <w:p w14:paraId="3B9E54B4" w14:textId="5F773712" w:rsidR="0085703C" w:rsidRPr="00B305B6" w:rsidRDefault="0085703C" w:rsidP="00FC6D79">
            <w:pPr>
              <w:spacing w:line="480" w:lineRule="auto"/>
              <w:jc w:val="center"/>
              <w:rPr>
                <w:color w:val="000000" w:themeColor="text1"/>
              </w:rPr>
            </w:pPr>
            <w:r w:rsidRPr="00B305B6">
              <w:rPr>
                <w:color w:val="000000" w:themeColor="text1"/>
              </w:rPr>
              <w:t>π-value, the percent larval contribution of various sires to various dams</w:t>
            </w:r>
            <w:r w:rsidR="009F1EA8" w:rsidRPr="00B305B6">
              <w:rPr>
                <w:color w:val="000000" w:themeColor="text1"/>
              </w:rPr>
              <w:t xml:space="preserve">. </w:t>
            </w:r>
            <w:r w:rsidR="0084500F" w:rsidRPr="00B305B6">
              <w:rPr>
                <w:color w:val="000000" w:themeColor="text1"/>
              </w:rPr>
              <w:t>Excluded from meta-analysis due to the presence of only a single estimate</w:t>
            </w:r>
          </w:p>
        </w:tc>
      </w:tr>
      <w:tr w:rsidR="00B305B6" w:rsidRPr="00B305B6" w14:paraId="128E44EA" w14:textId="77777777" w:rsidTr="003C366E">
        <w:trPr>
          <w:trHeight w:val="360"/>
        </w:trPr>
        <w:tc>
          <w:tcPr>
            <w:tcW w:w="1976" w:type="dxa"/>
            <w:tcBorders>
              <w:top w:val="nil"/>
              <w:left w:val="nil"/>
              <w:bottom w:val="nil"/>
              <w:right w:val="nil"/>
            </w:tcBorders>
            <w:shd w:val="clear" w:color="auto" w:fill="auto"/>
            <w:hideMark/>
          </w:tcPr>
          <w:p w14:paraId="02A9682C" w14:textId="77777777" w:rsidR="0085703C" w:rsidRPr="00B305B6" w:rsidRDefault="0085703C" w:rsidP="00FC6D79">
            <w:pPr>
              <w:spacing w:line="480" w:lineRule="auto"/>
              <w:jc w:val="center"/>
              <w:rPr>
                <w:i/>
                <w:iCs/>
                <w:color w:val="000000" w:themeColor="text1"/>
              </w:rPr>
            </w:pPr>
            <w:r w:rsidRPr="00B305B6">
              <w:rPr>
                <w:i/>
                <w:iCs/>
                <w:color w:val="000000" w:themeColor="text1"/>
              </w:rPr>
              <w:t>Coral life stage</w:t>
            </w:r>
          </w:p>
        </w:tc>
        <w:tc>
          <w:tcPr>
            <w:tcW w:w="1761" w:type="dxa"/>
            <w:tcBorders>
              <w:top w:val="nil"/>
              <w:left w:val="nil"/>
              <w:bottom w:val="dotted" w:sz="4" w:space="0" w:color="auto"/>
              <w:right w:val="nil"/>
            </w:tcBorders>
            <w:shd w:val="clear" w:color="auto" w:fill="auto"/>
            <w:hideMark/>
          </w:tcPr>
          <w:p w14:paraId="380E078C" w14:textId="77777777" w:rsidR="0085703C" w:rsidRPr="00B305B6" w:rsidRDefault="0085703C" w:rsidP="00FC6D79">
            <w:pPr>
              <w:spacing w:line="480" w:lineRule="auto"/>
              <w:jc w:val="center"/>
              <w:rPr>
                <w:color w:val="000000" w:themeColor="text1"/>
              </w:rPr>
            </w:pPr>
            <w:r w:rsidRPr="00B305B6">
              <w:rPr>
                <w:color w:val="000000" w:themeColor="text1"/>
              </w:rPr>
              <w:t>larvae</w:t>
            </w:r>
          </w:p>
        </w:tc>
        <w:tc>
          <w:tcPr>
            <w:tcW w:w="10302" w:type="dxa"/>
            <w:tcBorders>
              <w:top w:val="nil"/>
              <w:left w:val="nil"/>
              <w:bottom w:val="dotted" w:sz="4" w:space="0" w:color="auto"/>
              <w:right w:val="nil"/>
            </w:tcBorders>
            <w:shd w:val="clear" w:color="auto" w:fill="auto"/>
            <w:hideMark/>
          </w:tcPr>
          <w:p w14:paraId="0D445C1C" w14:textId="0F23A8F6" w:rsidR="0085703C" w:rsidRPr="00B305B6" w:rsidRDefault="0085703C" w:rsidP="00FC6D79">
            <w:pPr>
              <w:spacing w:line="480" w:lineRule="auto"/>
              <w:jc w:val="center"/>
              <w:rPr>
                <w:color w:val="000000" w:themeColor="text1"/>
              </w:rPr>
            </w:pPr>
            <w:r w:rsidRPr="00B305B6">
              <w:rPr>
                <w:color w:val="000000" w:themeColor="text1"/>
              </w:rPr>
              <w:t>Estimates for free-swimming gamete or planula larvae stages up to successful settlement</w:t>
            </w:r>
          </w:p>
        </w:tc>
      </w:tr>
      <w:tr w:rsidR="00B305B6" w:rsidRPr="00B305B6" w14:paraId="3A529C5D" w14:textId="77777777" w:rsidTr="003C366E">
        <w:trPr>
          <w:trHeight w:val="179"/>
        </w:trPr>
        <w:tc>
          <w:tcPr>
            <w:tcW w:w="1976" w:type="dxa"/>
            <w:tcBorders>
              <w:top w:val="nil"/>
              <w:left w:val="nil"/>
              <w:bottom w:val="nil"/>
              <w:right w:val="nil"/>
            </w:tcBorders>
            <w:shd w:val="clear" w:color="auto" w:fill="auto"/>
            <w:hideMark/>
          </w:tcPr>
          <w:p w14:paraId="76F674F5"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67F1E4CC" w14:textId="77777777" w:rsidR="0085703C" w:rsidRPr="00B305B6" w:rsidRDefault="0085703C" w:rsidP="00FC6D79">
            <w:pPr>
              <w:spacing w:line="480" w:lineRule="auto"/>
              <w:jc w:val="center"/>
              <w:rPr>
                <w:color w:val="000000" w:themeColor="text1"/>
              </w:rPr>
            </w:pPr>
            <w:r w:rsidRPr="00B305B6">
              <w:rPr>
                <w:color w:val="000000" w:themeColor="text1"/>
              </w:rPr>
              <w:t>juvenile</w:t>
            </w:r>
          </w:p>
        </w:tc>
        <w:tc>
          <w:tcPr>
            <w:tcW w:w="10302" w:type="dxa"/>
            <w:tcBorders>
              <w:top w:val="dotted" w:sz="4" w:space="0" w:color="auto"/>
              <w:left w:val="nil"/>
              <w:bottom w:val="dotted" w:sz="4" w:space="0" w:color="auto"/>
              <w:right w:val="nil"/>
            </w:tcBorders>
            <w:shd w:val="clear" w:color="auto" w:fill="auto"/>
            <w:hideMark/>
          </w:tcPr>
          <w:p w14:paraId="45E34172" w14:textId="77777777" w:rsidR="0085703C" w:rsidRPr="00B305B6" w:rsidRDefault="0085703C" w:rsidP="00FC6D79">
            <w:pPr>
              <w:spacing w:line="480" w:lineRule="auto"/>
              <w:jc w:val="center"/>
              <w:rPr>
                <w:color w:val="000000" w:themeColor="text1"/>
              </w:rPr>
            </w:pPr>
            <w:r w:rsidRPr="00B305B6">
              <w:rPr>
                <w:color w:val="000000" w:themeColor="text1"/>
              </w:rPr>
              <w:t>Estimates from post-settlement to sexually mature adult</w:t>
            </w:r>
          </w:p>
        </w:tc>
      </w:tr>
      <w:tr w:rsidR="00B305B6" w:rsidRPr="00B305B6" w14:paraId="45DBD719" w14:textId="77777777" w:rsidTr="003C366E">
        <w:trPr>
          <w:trHeight w:val="179"/>
        </w:trPr>
        <w:tc>
          <w:tcPr>
            <w:tcW w:w="1976" w:type="dxa"/>
            <w:tcBorders>
              <w:top w:val="nil"/>
              <w:left w:val="nil"/>
              <w:bottom w:val="single" w:sz="4" w:space="0" w:color="auto"/>
              <w:right w:val="nil"/>
            </w:tcBorders>
            <w:shd w:val="clear" w:color="auto" w:fill="auto"/>
            <w:hideMark/>
          </w:tcPr>
          <w:p w14:paraId="0E456F7C"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single" w:sz="4" w:space="0" w:color="auto"/>
              <w:right w:val="nil"/>
            </w:tcBorders>
            <w:shd w:val="clear" w:color="auto" w:fill="auto"/>
            <w:hideMark/>
          </w:tcPr>
          <w:p w14:paraId="18D29767" w14:textId="77777777" w:rsidR="0085703C" w:rsidRPr="00B305B6" w:rsidRDefault="0085703C" w:rsidP="00FC6D79">
            <w:pPr>
              <w:spacing w:line="480" w:lineRule="auto"/>
              <w:jc w:val="center"/>
              <w:rPr>
                <w:color w:val="000000" w:themeColor="text1"/>
              </w:rPr>
            </w:pPr>
            <w:r w:rsidRPr="00B305B6">
              <w:rPr>
                <w:color w:val="000000" w:themeColor="text1"/>
              </w:rPr>
              <w:t>adult</w:t>
            </w:r>
          </w:p>
        </w:tc>
        <w:tc>
          <w:tcPr>
            <w:tcW w:w="10302" w:type="dxa"/>
            <w:tcBorders>
              <w:top w:val="dotted" w:sz="4" w:space="0" w:color="auto"/>
              <w:left w:val="nil"/>
              <w:bottom w:val="single" w:sz="4" w:space="0" w:color="auto"/>
              <w:right w:val="nil"/>
            </w:tcBorders>
            <w:shd w:val="clear" w:color="auto" w:fill="auto"/>
            <w:hideMark/>
          </w:tcPr>
          <w:p w14:paraId="62071C76" w14:textId="49979EF0" w:rsidR="0085703C" w:rsidRPr="00B305B6" w:rsidRDefault="0085703C" w:rsidP="00FC6D79">
            <w:pPr>
              <w:spacing w:line="480" w:lineRule="auto"/>
              <w:jc w:val="center"/>
              <w:rPr>
                <w:color w:val="000000" w:themeColor="text1"/>
              </w:rPr>
            </w:pPr>
            <w:r w:rsidRPr="00B305B6">
              <w:rPr>
                <w:color w:val="000000" w:themeColor="text1"/>
              </w:rPr>
              <w:t xml:space="preserve">Estimates </w:t>
            </w:r>
            <w:r w:rsidR="00F1156B" w:rsidRPr="00B305B6">
              <w:rPr>
                <w:color w:val="000000" w:themeColor="text1"/>
              </w:rPr>
              <w:t xml:space="preserve">from colonies </w:t>
            </w:r>
            <w:r w:rsidRPr="00B305B6">
              <w:rPr>
                <w:color w:val="000000" w:themeColor="text1"/>
              </w:rPr>
              <w:t>after sexual maturity or using coral nubbins</w:t>
            </w:r>
          </w:p>
        </w:tc>
      </w:tr>
      <w:tr w:rsidR="00B305B6" w:rsidRPr="00B305B6" w14:paraId="0AAE4C4F" w14:textId="77777777" w:rsidTr="003C366E">
        <w:trPr>
          <w:trHeight w:val="551"/>
        </w:trPr>
        <w:tc>
          <w:tcPr>
            <w:tcW w:w="1976" w:type="dxa"/>
            <w:tcBorders>
              <w:top w:val="single" w:sz="4" w:space="0" w:color="auto"/>
              <w:left w:val="nil"/>
              <w:right w:val="nil"/>
            </w:tcBorders>
            <w:shd w:val="clear" w:color="auto" w:fill="auto"/>
          </w:tcPr>
          <w:p w14:paraId="4B960616" w14:textId="476D2E4E" w:rsidR="0085703C" w:rsidRPr="00B305B6" w:rsidRDefault="00A51A6E" w:rsidP="00FC6D79">
            <w:pPr>
              <w:spacing w:line="480" w:lineRule="auto"/>
              <w:jc w:val="center"/>
              <w:rPr>
                <w:i/>
                <w:iCs/>
                <w:color w:val="000000" w:themeColor="text1"/>
              </w:rPr>
            </w:pPr>
            <w:r w:rsidRPr="00B305B6">
              <w:rPr>
                <w:i/>
                <w:iCs/>
                <w:color w:val="000000" w:themeColor="text1"/>
              </w:rPr>
              <w:t>Coral growth forms</w:t>
            </w:r>
          </w:p>
        </w:tc>
        <w:tc>
          <w:tcPr>
            <w:tcW w:w="1761" w:type="dxa"/>
            <w:tcBorders>
              <w:top w:val="single" w:sz="4" w:space="0" w:color="auto"/>
              <w:left w:val="nil"/>
              <w:bottom w:val="dotted" w:sz="4" w:space="0" w:color="auto"/>
              <w:right w:val="nil"/>
            </w:tcBorders>
            <w:shd w:val="clear" w:color="auto" w:fill="auto"/>
          </w:tcPr>
          <w:p w14:paraId="55745BEC" w14:textId="2E8440C0" w:rsidR="0085703C" w:rsidRPr="00B305B6" w:rsidRDefault="00A51A6E" w:rsidP="00FC6D79">
            <w:pPr>
              <w:spacing w:line="480" w:lineRule="auto"/>
              <w:jc w:val="center"/>
              <w:rPr>
                <w:color w:val="000000" w:themeColor="text1"/>
              </w:rPr>
            </w:pPr>
            <w:r w:rsidRPr="00B305B6">
              <w:rPr>
                <w:color w:val="000000" w:themeColor="text1"/>
              </w:rPr>
              <w:t>branching</w:t>
            </w:r>
          </w:p>
        </w:tc>
        <w:tc>
          <w:tcPr>
            <w:tcW w:w="10302" w:type="dxa"/>
            <w:tcBorders>
              <w:top w:val="single" w:sz="4" w:space="0" w:color="auto"/>
              <w:left w:val="nil"/>
              <w:bottom w:val="dotted" w:sz="4" w:space="0" w:color="auto"/>
              <w:right w:val="nil"/>
            </w:tcBorders>
            <w:shd w:val="clear" w:color="auto" w:fill="auto"/>
          </w:tcPr>
          <w:p w14:paraId="6BF75615" w14:textId="29112657" w:rsidR="0085703C" w:rsidRPr="00B305B6" w:rsidRDefault="00A51A6E" w:rsidP="00FC6D79">
            <w:pPr>
              <w:spacing w:line="480" w:lineRule="auto"/>
              <w:jc w:val="center"/>
              <w:rPr>
                <w:color w:val="000000" w:themeColor="text1"/>
              </w:rPr>
            </w:pPr>
            <w:r w:rsidRPr="00B305B6">
              <w:rPr>
                <w:color w:val="000000" w:themeColor="text1"/>
              </w:rPr>
              <w:t xml:space="preserve">Arborescent form; tree-like branching extensions </w:t>
            </w:r>
          </w:p>
        </w:tc>
      </w:tr>
      <w:tr w:rsidR="00B305B6" w:rsidRPr="00B305B6" w14:paraId="002DBA3D" w14:textId="77777777" w:rsidTr="003C366E">
        <w:trPr>
          <w:trHeight w:val="551"/>
        </w:trPr>
        <w:tc>
          <w:tcPr>
            <w:tcW w:w="1976" w:type="dxa"/>
            <w:tcBorders>
              <w:left w:val="nil"/>
              <w:right w:val="nil"/>
            </w:tcBorders>
            <w:shd w:val="clear" w:color="auto" w:fill="auto"/>
          </w:tcPr>
          <w:p w14:paraId="0F0880C4"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5440A3FD" w14:textId="017E3EB4" w:rsidR="0085703C" w:rsidRPr="00B305B6" w:rsidRDefault="00A51A6E" w:rsidP="00FC6D79">
            <w:pPr>
              <w:spacing w:line="480" w:lineRule="auto"/>
              <w:jc w:val="center"/>
              <w:rPr>
                <w:color w:val="000000" w:themeColor="text1"/>
              </w:rPr>
            </w:pPr>
            <w:r w:rsidRPr="00B305B6">
              <w:rPr>
                <w:color w:val="000000" w:themeColor="text1"/>
              </w:rPr>
              <w:t>corymbose</w:t>
            </w:r>
          </w:p>
        </w:tc>
        <w:tc>
          <w:tcPr>
            <w:tcW w:w="10302" w:type="dxa"/>
            <w:tcBorders>
              <w:top w:val="dotted" w:sz="4" w:space="0" w:color="auto"/>
              <w:left w:val="nil"/>
              <w:bottom w:val="dotted" w:sz="4" w:space="0" w:color="auto"/>
              <w:right w:val="nil"/>
            </w:tcBorders>
            <w:shd w:val="clear" w:color="auto" w:fill="auto"/>
          </w:tcPr>
          <w:p w14:paraId="4EDFF102" w14:textId="3FC28E77" w:rsidR="0085703C" w:rsidRPr="00B305B6" w:rsidRDefault="00A51A6E" w:rsidP="00FC6D79">
            <w:pPr>
              <w:spacing w:line="480" w:lineRule="auto"/>
              <w:jc w:val="center"/>
              <w:rPr>
                <w:color w:val="000000" w:themeColor="text1"/>
              </w:rPr>
            </w:pPr>
            <w:r w:rsidRPr="00B305B6">
              <w:rPr>
                <w:color w:val="000000" w:themeColor="text1"/>
              </w:rPr>
              <w:t>Finger-like extensions</w:t>
            </w:r>
          </w:p>
        </w:tc>
      </w:tr>
      <w:tr w:rsidR="00B305B6" w:rsidRPr="00B305B6" w14:paraId="2B575708" w14:textId="77777777" w:rsidTr="003C366E">
        <w:trPr>
          <w:trHeight w:val="551"/>
        </w:trPr>
        <w:tc>
          <w:tcPr>
            <w:tcW w:w="1976" w:type="dxa"/>
            <w:tcBorders>
              <w:left w:val="nil"/>
              <w:right w:val="nil"/>
            </w:tcBorders>
            <w:shd w:val="clear" w:color="auto" w:fill="auto"/>
          </w:tcPr>
          <w:p w14:paraId="11D6000E"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59CCCBD0" w14:textId="1E4BA949" w:rsidR="0085703C" w:rsidRPr="00B305B6" w:rsidRDefault="00A51A6E" w:rsidP="00FC6D79">
            <w:pPr>
              <w:spacing w:line="480" w:lineRule="auto"/>
              <w:jc w:val="center"/>
              <w:rPr>
                <w:color w:val="000000" w:themeColor="text1"/>
              </w:rPr>
            </w:pPr>
            <w:r w:rsidRPr="00B305B6">
              <w:rPr>
                <w:color w:val="000000" w:themeColor="text1"/>
              </w:rPr>
              <w:t>massive</w:t>
            </w:r>
          </w:p>
        </w:tc>
        <w:tc>
          <w:tcPr>
            <w:tcW w:w="10302" w:type="dxa"/>
            <w:tcBorders>
              <w:top w:val="dotted" w:sz="4" w:space="0" w:color="auto"/>
              <w:left w:val="nil"/>
              <w:bottom w:val="dotted" w:sz="4" w:space="0" w:color="auto"/>
              <w:right w:val="nil"/>
            </w:tcBorders>
            <w:shd w:val="clear" w:color="auto" w:fill="auto"/>
          </w:tcPr>
          <w:p w14:paraId="20B3C348" w14:textId="77F74534" w:rsidR="0085703C" w:rsidRPr="00B305B6" w:rsidRDefault="00A51A6E" w:rsidP="00FC6D79">
            <w:pPr>
              <w:spacing w:line="480" w:lineRule="auto"/>
              <w:jc w:val="center"/>
              <w:rPr>
                <w:color w:val="000000" w:themeColor="text1"/>
              </w:rPr>
            </w:pPr>
            <w:r w:rsidRPr="00B305B6">
              <w:rPr>
                <w:color w:val="000000" w:themeColor="text1"/>
              </w:rPr>
              <w:t>Ball- or boulder-shaped corals</w:t>
            </w:r>
          </w:p>
        </w:tc>
      </w:tr>
      <w:tr w:rsidR="00B305B6" w:rsidRPr="00B305B6" w14:paraId="5CD70E7A" w14:textId="77777777" w:rsidTr="003C366E">
        <w:trPr>
          <w:trHeight w:val="551"/>
        </w:trPr>
        <w:tc>
          <w:tcPr>
            <w:tcW w:w="1976" w:type="dxa"/>
            <w:tcBorders>
              <w:left w:val="nil"/>
              <w:right w:val="nil"/>
            </w:tcBorders>
            <w:shd w:val="clear" w:color="auto" w:fill="auto"/>
          </w:tcPr>
          <w:p w14:paraId="3E01B2AC"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6230453A" w14:textId="65C6518A" w:rsidR="0085703C" w:rsidRPr="00B305B6" w:rsidRDefault="00A51A6E" w:rsidP="00FC6D79">
            <w:pPr>
              <w:spacing w:line="480" w:lineRule="auto"/>
              <w:jc w:val="center"/>
              <w:rPr>
                <w:color w:val="000000" w:themeColor="text1"/>
              </w:rPr>
            </w:pPr>
            <w:r w:rsidRPr="00B305B6">
              <w:rPr>
                <w:color w:val="000000" w:themeColor="text1"/>
              </w:rPr>
              <w:t>encrusting</w:t>
            </w:r>
          </w:p>
        </w:tc>
        <w:tc>
          <w:tcPr>
            <w:tcW w:w="10302" w:type="dxa"/>
            <w:tcBorders>
              <w:top w:val="dotted" w:sz="4" w:space="0" w:color="auto"/>
              <w:left w:val="nil"/>
              <w:bottom w:val="dotted" w:sz="4" w:space="0" w:color="auto"/>
              <w:right w:val="nil"/>
            </w:tcBorders>
            <w:shd w:val="clear" w:color="auto" w:fill="auto"/>
          </w:tcPr>
          <w:p w14:paraId="70DCAC9E" w14:textId="144EE852" w:rsidR="0085703C" w:rsidRPr="00B305B6" w:rsidRDefault="00A51A6E" w:rsidP="00FC6D79">
            <w:pPr>
              <w:spacing w:line="480" w:lineRule="auto"/>
              <w:jc w:val="center"/>
              <w:rPr>
                <w:color w:val="000000" w:themeColor="text1"/>
              </w:rPr>
            </w:pPr>
            <w:r w:rsidRPr="00B305B6">
              <w:rPr>
                <w:color w:val="000000" w:themeColor="text1"/>
              </w:rPr>
              <w:t>Low-spreading corals often occurring on hard, rocky substrates</w:t>
            </w:r>
          </w:p>
        </w:tc>
      </w:tr>
      <w:tr w:rsidR="00B305B6" w:rsidRPr="00B305B6" w14:paraId="59F7AC0E" w14:textId="77777777" w:rsidTr="003C366E">
        <w:trPr>
          <w:trHeight w:val="551"/>
        </w:trPr>
        <w:tc>
          <w:tcPr>
            <w:tcW w:w="1976" w:type="dxa"/>
            <w:tcBorders>
              <w:left w:val="nil"/>
              <w:bottom w:val="single" w:sz="8" w:space="0" w:color="auto"/>
              <w:right w:val="nil"/>
            </w:tcBorders>
            <w:shd w:val="clear" w:color="auto" w:fill="auto"/>
          </w:tcPr>
          <w:p w14:paraId="79F63258"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single" w:sz="8" w:space="0" w:color="auto"/>
              <w:right w:val="nil"/>
            </w:tcBorders>
            <w:shd w:val="clear" w:color="auto" w:fill="auto"/>
          </w:tcPr>
          <w:p w14:paraId="74F65B11" w14:textId="749AA74B" w:rsidR="0085703C" w:rsidRPr="00B305B6" w:rsidRDefault="00A51A6E" w:rsidP="00FC6D79">
            <w:pPr>
              <w:spacing w:line="480" w:lineRule="auto"/>
              <w:jc w:val="center"/>
              <w:rPr>
                <w:color w:val="000000" w:themeColor="text1"/>
              </w:rPr>
            </w:pPr>
            <w:r w:rsidRPr="00B305B6">
              <w:rPr>
                <w:color w:val="000000" w:themeColor="text1"/>
              </w:rPr>
              <w:t>columnar</w:t>
            </w:r>
          </w:p>
        </w:tc>
        <w:tc>
          <w:tcPr>
            <w:tcW w:w="10302" w:type="dxa"/>
            <w:tcBorders>
              <w:top w:val="dotted" w:sz="4" w:space="0" w:color="auto"/>
              <w:left w:val="nil"/>
              <w:bottom w:val="single" w:sz="8" w:space="0" w:color="auto"/>
              <w:right w:val="nil"/>
            </w:tcBorders>
            <w:shd w:val="clear" w:color="auto" w:fill="auto"/>
          </w:tcPr>
          <w:p w14:paraId="2A109A2E" w14:textId="1DB7AFD4" w:rsidR="0085703C" w:rsidRPr="00B305B6" w:rsidRDefault="00A51A6E" w:rsidP="00FC6D79">
            <w:pPr>
              <w:spacing w:line="480" w:lineRule="auto"/>
              <w:jc w:val="center"/>
              <w:rPr>
                <w:color w:val="000000" w:themeColor="text1"/>
              </w:rPr>
            </w:pPr>
            <w:r w:rsidRPr="00B305B6">
              <w:rPr>
                <w:color w:val="000000" w:themeColor="text1"/>
              </w:rPr>
              <w:t>Upwards-growing cylindrical corals</w:t>
            </w:r>
          </w:p>
        </w:tc>
      </w:tr>
      <w:tr w:rsidR="00B305B6" w:rsidRPr="00B305B6" w14:paraId="31D753BE" w14:textId="77777777" w:rsidTr="003C366E">
        <w:trPr>
          <w:trHeight w:val="551"/>
        </w:trPr>
        <w:tc>
          <w:tcPr>
            <w:tcW w:w="1976" w:type="dxa"/>
            <w:tcBorders>
              <w:top w:val="single" w:sz="4" w:space="0" w:color="auto"/>
              <w:left w:val="nil"/>
              <w:bottom w:val="single" w:sz="8" w:space="0" w:color="auto"/>
              <w:right w:val="nil"/>
            </w:tcBorders>
            <w:shd w:val="clear" w:color="auto" w:fill="auto"/>
          </w:tcPr>
          <w:p w14:paraId="3AC8581F" w14:textId="0C836585" w:rsidR="00F1156B" w:rsidRPr="00B305B6" w:rsidRDefault="00F1156B" w:rsidP="00FC6D79">
            <w:pPr>
              <w:spacing w:line="480" w:lineRule="auto"/>
              <w:jc w:val="center"/>
              <w:rPr>
                <w:i/>
                <w:iCs/>
                <w:color w:val="000000" w:themeColor="text1"/>
              </w:rPr>
            </w:pPr>
            <w:r w:rsidRPr="00B305B6">
              <w:rPr>
                <w:i/>
                <w:iCs/>
                <w:color w:val="000000" w:themeColor="text1"/>
              </w:rPr>
              <w:t xml:space="preserve">Temperature </w:t>
            </w:r>
            <w:r w:rsidR="00B305B6">
              <w:rPr>
                <w:i/>
                <w:iCs/>
                <w:color w:val="000000" w:themeColor="text1"/>
              </w:rPr>
              <w:t>difference</w:t>
            </w:r>
          </w:p>
        </w:tc>
        <w:tc>
          <w:tcPr>
            <w:tcW w:w="1761" w:type="dxa"/>
            <w:tcBorders>
              <w:top w:val="single" w:sz="4" w:space="0" w:color="auto"/>
              <w:left w:val="nil"/>
              <w:bottom w:val="single" w:sz="8" w:space="0" w:color="auto"/>
              <w:right w:val="nil"/>
            </w:tcBorders>
            <w:shd w:val="clear" w:color="auto" w:fill="auto"/>
          </w:tcPr>
          <w:p w14:paraId="32E9777A" w14:textId="429513DC" w:rsidR="00F1156B" w:rsidRPr="00B305B6" w:rsidRDefault="00F1156B" w:rsidP="00FC6D79">
            <w:pPr>
              <w:spacing w:line="480" w:lineRule="auto"/>
              <w:jc w:val="center"/>
              <w:rPr>
                <w:color w:val="000000" w:themeColor="text1"/>
              </w:rPr>
            </w:pPr>
            <w:r w:rsidRPr="00B305B6">
              <w:rPr>
                <w:color w:val="000000" w:themeColor="text1"/>
              </w:rPr>
              <w:t>covariate</w:t>
            </w:r>
          </w:p>
        </w:tc>
        <w:tc>
          <w:tcPr>
            <w:tcW w:w="10302" w:type="dxa"/>
            <w:tcBorders>
              <w:top w:val="single" w:sz="4" w:space="0" w:color="auto"/>
              <w:left w:val="nil"/>
              <w:bottom w:val="single" w:sz="8" w:space="0" w:color="auto"/>
              <w:right w:val="nil"/>
            </w:tcBorders>
            <w:shd w:val="clear" w:color="auto" w:fill="auto"/>
          </w:tcPr>
          <w:p w14:paraId="41995179" w14:textId="54E99516" w:rsidR="00F1156B" w:rsidRPr="00B305B6" w:rsidRDefault="00F1156B" w:rsidP="00FC6D79">
            <w:pPr>
              <w:spacing w:line="480" w:lineRule="auto"/>
              <w:jc w:val="center"/>
              <w:rPr>
                <w:color w:val="000000" w:themeColor="text1"/>
              </w:rPr>
            </w:pPr>
            <w:r w:rsidRPr="00B305B6">
              <w:rPr>
                <w:color w:val="000000" w:themeColor="text1"/>
              </w:rPr>
              <w:t xml:space="preserve">Difference (in </w:t>
            </w:r>
            <w:r w:rsidR="009E1934" w:rsidRPr="00B305B6">
              <w:rPr>
                <w:color w:val="000000" w:themeColor="text1"/>
              </w:rPr>
              <w:t>+</w:t>
            </w:r>
            <w:r w:rsidRPr="00B305B6">
              <w:rPr>
                <w:color w:val="000000" w:themeColor="text1"/>
              </w:rPr>
              <w:t xml:space="preserve">°C) between the study’s reported control or ambient temperature </w:t>
            </w:r>
            <w:r w:rsidR="00167ED4" w:rsidRPr="00B305B6">
              <w:rPr>
                <w:color w:val="000000" w:themeColor="text1"/>
              </w:rPr>
              <w:t>and</w:t>
            </w:r>
            <w:r w:rsidRPr="00B305B6">
              <w:rPr>
                <w:color w:val="000000" w:themeColor="text1"/>
              </w:rPr>
              <w:t xml:space="preserve"> the </w:t>
            </w:r>
            <w:r w:rsidR="00167ED4" w:rsidRPr="00B305B6">
              <w:rPr>
                <w:color w:val="000000" w:themeColor="text1"/>
              </w:rPr>
              <w:t xml:space="preserve">heat treatment </w:t>
            </w:r>
            <w:r w:rsidRPr="00B305B6">
              <w:rPr>
                <w:color w:val="000000" w:themeColor="text1"/>
              </w:rPr>
              <w:t>temperature</w:t>
            </w:r>
          </w:p>
        </w:tc>
      </w:tr>
    </w:tbl>
    <w:p w14:paraId="65C4BA8E" w14:textId="77777777" w:rsidR="002E18F3" w:rsidRPr="00B305B6" w:rsidRDefault="002E18F3" w:rsidP="00FC6D79">
      <w:pPr>
        <w:pStyle w:val="Heading2"/>
        <w:spacing w:line="480" w:lineRule="auto"/>
        <w:rPr>
          <w:color w:val="000000" w:themeColor="text1"/>
          <w:sz w:val="24"/>
        </w:rPr>
        <w:sectPr w:rsidR="002E18F3" w:rsidRPr="00B305B6" w:rsidSect="002E18F3">
          <w:footerReference w:type="even" r:id="rId15"/>
          <w:footerReference w:type="default" r:id="rId16"/>
          <w:endnotePr>
            <w:numFmt w:val="decimal"/>
          </w:endnotePr>
          <w:pgSz w:w="16840" w:h="11907" w:orient="landscape" w:code="9"/>
          <w:pgMar w:top="1134" w:right="709" w:bottom="1134" w:left="1440" w:header="720" w:footer="720" w:gutter="0"/>
          <w:cols w:space="708"/>
          <w:docGrid w:linePitch="435"/>
        </w:sectPr>
      </w:pPr>
    </w:p>
    <w:p w14:paraId="2CFF3D74" w14:textId="2540F6EA" w:rsidR="009C1B4D" w:rsidRPr="00B305B6" w:rsidRDefault="005F5EC0" w:rsidP="00FC6D79">
      <w:pPr>
        <w:pStyle w:val="Heading2"/>
        <w:spacing w:line="480" w:lineRule="auto"/>
        <w:rPr>
          <w:b w:val="0"/>
          <w:bCs w:val="0"/>
          <w:i/>
          <w:iCs w:val="0"/>
          <w:color w:val="000000" w:themeColor="text1"/>
          <w:sz w:val="24"/>
        </w:rPr>
      </w:pPr>
      <w:r w:rsidRPr="00B305B6">
        <w:rPr>
          <w:b w:val="0"/>
          <w:i/>
          <w:color w:val="000000" w:themeColor="text1"/>
          <w:sz w:val="24"/>
        </w:rPr>
        <w:lastRenderedPageBreak/>
        <w:t>Reported h</w:t>
      </w:r>
      <w:r w:rsidR="00747271" w:rsidRPr="00B305B6">
        <w:rPr>
          <w:b w:val="0"/>
          <w:i/>
          <w:color w:val="000000" w:themeColor="text1"/>
          <w:sz w:val="24"/>
        </w:rPr>
        <w:t>eritability estimates</w:t>
      </w:r>
    </w:p>
    <w:p w14:paraId="2A1AF029" w14:textId="76F72E40" w:rsidR="0050560B" w:rsidRPr="00B305B6" w:rsidRDefault="005A26E5" w:rsidP="00FC6D79">
      <w:pPr>
        <w:spacing w:line="480" w:lineRule="auto"/>
        <w:ind w:firstLine="720"/>
        <w:rPr>
          <w:color w:val="000000" w:themeColor="text1"/>
        </w:rPr>
      </w:pPr>
      <w:r w:rsidRPr="00B305B6">
        <w:rPr>
          <w:color w:val="000000" w:themeColor="text1"/>
        </w:rPr>
        <w:t>We</w:t>
      </w:r>
      <w:r w:rsidR="00F73025" w:rsidRPr="00B305B6">
        <w:rPr>
          <w:color w:val="000000" w:themeColor="text1"/>
        </w:rPr>
        <w:t xml:space="preserve"> </w:t>
      </w:r>
      <w:r w:rsidRPr="00B305B6">
        <w:rPr>
          <w:color w:val="000000" w:themeColor="text1"/>
        </w:rPr>
        <w:t>collected</w:t>
      </w:r>
      <w:r w:rsidR="00F73025" w:rsidRPr="00B305B6">
        <w:rPr>
          <w:color w:val="000000" w:themeColor="text1"/>
        </w:rPr>
        <w:t xml:space="preserve"> a total of </w:t>
      </w:r>
      <w:r w:rsidRPr="00B305B6">
        <w:rPr>
          <w:color w:val="000000" w:themeColor="text1"/>
        </w:rPr>
        <w:t>9</w:t>
      </w:r>
      <w:r w:rsidR="007B6C18" w:rsidRPr="00B305B6">
        <w:rPr>
          <w:color w:val="000000" w:themeColor="text1"/>
        </w:rPr>
        <w:t>5</w:t>
      </w:r>
      <w:r w:rsidR="00F73025" w:rsidRPr="00B305B6">
        <w:rPr>
          <w:color w:val="000000" w:themeColor="text1"/>
        </w:rPr>
        <w:t xml:space="preserve"> </w:t>
      </w:r>
      <w:r w:rsidR="008E063F" w:rsidRPr="00B305B6">
        <w:rPr>
          <w:color w:val="000000" w:themeColor="text1"/>
        </w:rPr>
        <w:t xml:space="preserve">valid </w:t>
      </w:r>
      <w:r w:rsidR="00F73025" w:rsidRPr="00B305B6">
        <w:rPr>
          <w:color w:val="000000" w:themeColor="text1"/>
        </w:rPr>
        <w:t>heritability estimates</w:t>
      </w:r>
      <w:r w:rsidRPr="00B305B6">
        <w:rPr>
          <w:color w:val="000000" w:themeColor="text1"/>
        </w:rPr>
        <w:t xml:space="preserve"> from </w:t>
      </w:r>
      <w:r w:rsidR="00F73025" w:rsidRPr="00B305B6">
        <w:rPr>
          <w:color w:val="000000" w:themeColor="text1"/>
        </w:rPr>
        <w:t>1</w:t>
      </w:r>
      <w:r w:rsidRPr="00B305B6">
        <w:rPr>
          <w:color w:val="000000" w:themeColor="text1"/>
        </w:rPr>
        <w:t>9</w:t>
      </w:r>
      <w:r w:rsidR="00F73025" w:rsidRPr="00B305B6">
        <w:rPr>
          <w:color w:val="000000" w:themeColor="text1"/>
        </w:rPr>
        <w:t xml:space="preserve"> </w:t>
      </w:r>
      <w:r w:rsidR="008E063F" w:rsidRPr="00B305B6">
        <w:rPr>
          <w:color w:val="000000" w:themeColor="text1"/>
        </w:rPr>
        <w:t>independent</w:t>
      </w:r>
      <w:r w:rsidR="00F73025" w:rsidRPr="00B305B6">
        <w:rPr>
          <w:color w:val="000000" w:themeColor="text1"/>
        </w:rPr>
        <w:t xml:space="preserve"> studies</w:t>
      </w:r>
      <w:r w:rsidR="004414CD" w:rsidRPr="00B305B6">
        <w:rPr>
          <w:color w:val="000000" w:themeColor="text1"/>
        </w:rPr>
        <w:t xml:space="preserve"> of </w:t>
      </w:r>
      <w:proofErr w:type="spellStart"/>
      <w:r w:rsidR="004414CD" w:rsidRPr="00B305B6">
        <w:rPr>
          <w:color w:val="000000" w:themeColor="text1"/>
        </w:rPr>
        <w:t>scleractinian</w:t>
      </w:r>
      <w:proofErr w:type="spellEnd"/>
      <w:r w:rsidR="004414CD" w:rsidRPr="00B305B6">
        <w:rPr>
          <w:color w:val="000000" w:themeColor="text1"/>
        </w:rPr>
        <w:t xml:space="preserve"> corals</w:t>
      </w:r>
      <w:r w:rsidR="0011279F" w:rsidRPr="00B305B6">
        <w:rPr>
          <w:color w:val="000000" w:themeColor="text1"/>
        </w:rPr>
        <w:t xml:space="preserve"> (Fig. 1)</w:t>
      </w:r>
      <w:r w:rsidR="00F73025" w:rsidRPr="00B305B6">
        <w:rPr>
          <w:color w:val="000000" w:themeColor="text1"/>
        </w:rPr>
        <w:t>.</w:t>
      </w:r>
      <w:r w:rsidR="00BF5702" w:rsidRPr="00B305B6">
        <w:rPr>
          <w:color w:val="000000" w:themeColor="text1"/>
        </w:rPr>
        <w:t xml:space="preserve"> </w:t>
      </w:r>
      <w:r w:rsidR="006438C5" w:rsidRPr="00B305B6">
        <w:rPr>
          <w:color w:val="000000" w:themeColor="text1"/>
        </w:rPr>
        <w:t>T</w:t>
      </w:r>
      <w:r w:rsidR="00B923D1" w:rsidRPr="00B305B6">
        <w:rPr>
          <w:color w:val="000000" w:themeColor="text1"/>
        </w:rPr>
        <w:t xml:space="preserve">hree studies </w:t>
      </w:r>
      <w:r w:rsidR="00B923D1" w:rsidRPr="00B305B6">
        <w:rPr>
          <w:color w:val="000000" w:themeColor="text1"/>
        </w:rPr>
        <w:fldChar w:fldCharType="begin" w:fldLock="1"/>
      </w:r>
      <w:r w:rsidR="008445A6" w:rsidRPr="00B305B6">
        <w:rPr>
          <w:color w:val="000000" w:themeColor="text1"/>
        </w:rPr>
        <w:instrText>ADDIN CSL_CITATION {"citationItems":[{"id":"ITEM-1","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1","issue":"3","issued":{"date-parts":[["2010"]]},"page":"e9751","title":"Estimating the Potential for Adaptation of Corals to Climate Warming","type":"article-journal","volume":"5"},"uris":["http://www.mendeley.com/documents/?uuid=fb4da46b-a305-42d7-8c2a-1702ac5c2ec6"]},{"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3","issued":{"date-parts":[["2020"]]},"title":"Assessing the role of historical temperature regime and algal symbionts on the heat tolerance of coral juveniles","type":"article-journal"},"uris":["http://www.mendeley.com/documents/?uuid=c8ce00ca-f313-4884-8cd7-3c32bcd7f389"]}],"mendeley":{"formattedCitation":"(Császár et al. 2010; Wright et al. 2019; Quigley et al. 2020)","plainTextFormattedCitation":"(Császár et al. 2010; Wright et al. 2019; Quigley et al. 2020)","previouslyFormattedCitation":"(Császár et al. 2010; Wright et al. 2019; Quigley et al. 2020)"},"properties":{"noteIndex":0},"schema":"https://github.com/citation-style-language/schema/raw/master/csl-citation.json"}</w:instrText>
      </w:r>
      <w:r w:rsidR="00B923D1" w:rsidRPr="00B305B6">
        <w:rPr>
          <w:color w:val="000000" w:themeColor="text1"/>
        </w:rPr>
        <w:fldChar w:fldCharType="separate"/>
      </w:r>
      <w:r w:rsidR="00B923D1" w:rsidRPr="00B305B6">
        <w:rPr>
          <w:noProof/>
          <w:color w:val="000000" w:themeColor="text1"/>
        </w:rPr>
        <w:t>(Császár et al. 2010; Wright et al. 2019; Quigley et al. 2020)</w:t>
      </w:r>
      <w:r w:rsidR="00B923D1" w:rsidRPr="00B305B6">
        <w:rPr>
          <w:color w:val="000000" w:themeColor="text1"/>
        </w:rPr>
        <w:fldChar w:fldCharType="end"/>
      </w:r>
      <w:r w:rsidR="00B923D1" w:rsidRPr="00B305B6">
        <w:rPr>
          <w:color w:val="000000" w:themeColor="text1"/>
        </w:rPr>
        <w:t xml:space="preserve"> each involving multiple trait types</w:t>
      </w:r>
      <w:r w:rsidR="006438C5" w:rsidRPr="00B305B6">
        <w:rPr>
          <w:color w:val="000000" w:themeColor="text1"/>
        </w:rPr>
        <w:t>,</w:t>
      </w:r>
      <w:r w:rsidR="00B923D1" w:rsidRPr="00B305B6">
        <w:rPr>
          <w:color w:val="000000" w:themeColor="text1"/>
        </w:rPr>
        <w:t xml:space="preserve"> provide 59% of all heritability estimates (</w:t>
      </w:r>
      <w:r w:rsidR="000F1354" w:rsidRPr="00B305B6">
        <w:rPr>
          <w:color w:val="000000" w:themeColor="text1"/>
        </w:rPr>
        <w:t>Fig. 1</w:t>
      </w:r>
      <w:r w:rsidR="00F1214B" w:rsidRPr="00B305B6">
        <w:rPr>
          <w:color w:val="000000" w:themeColor="text1"/>
        </w:rPr>
        <w:t>-left</w:t>
      </w:r>
      <w:r w:rsidR="00B923D1" w:rsidRPr="00B305B6">
        <w:rPr>
          <w:color w:val="000000" w:themeColor="text1"/>
        </w:rPr>
        <w:t xml:space="preserve">). </w:t>
      </w:r>
      <w:r w:rsidR="008E063F" w:rsidRPr="00B305B6">
        <w:rPr>
          <w:color w:val="000000" w:themeColor="text1"/>
        </w:rPr>
        <w:t>There was an even split of studies (9:9</w:t>
      </w:r>
      <w:r w:rsidR="00F535E1" w:rsidRPr="00B305B6">
        <w:rPr>
          <w:color w:val="000000" w:themeColor="text1"/>
        </w:rPr>
        <w:t xml:space="preserve"> studies</w:t>
      </w:r>
      <w:r w:rsidR="008E063F" w:rsidRPr="00B305B6">
        <w:rPr>
          <w:color w:val="000000" w:themeColor="text1"/>
        </w:rPr>
        <w:t>) examining narrow-sense</w:t>
      </w:r>
      <w:r w:rsidR="00D9557C" w:rsidRPr="00B305B6">
        <w:rPr>
          <w:color w:val="000000" w:themeColor="text1"/>
        </w:rPr>
        <w:t xml:space="preserve"> (</w:t>
      </w:r>
      <w:r w:rsidR="00D9557C" w:rsidRPr="00B305B6">
        <w:rPr>
          <w:i/>
          <w:color w:val="000000" w:themeColor="text1"/>
        </w:rPr>
        <w:t>h</w:t>
      </w:r>
      <w:r w:rsidR="00D9557C" w:rsidRPr="00B305B6">
        <w:rPr>
          <w:i/>
          <w:color w:val="000000" w:themeColor="text1"/>
          <w:vertAlign w:val="superscript"/>
        </w:rPr>
        <w:t>2</w:t>
      </w:r>
      <w:r w:rsidR="00D9557C" w:rsidRPr="00B305B6">
        <w:rPr>
          <w:color w:val="000000" w:themeColor="text1"/>
        </w:rPr>
        <w:t>)</w:t>
      </w:r>
      <w:r w:rsidR="008E063F" w:rsidRPr="00B305B6">
        <w:rPr>
          <w:color w:val="000000" w:themeColor="text1"/>
        </w:rPr>
        <w:t xml:space="preserve"> and broad-sense</w:t>
      </w:r>
      <w:r w:rsidR="00D9557C" w:rsidRPr="00B305B6">
        <w:rPr>
          <w:color w:val="000000" w:themeColor="text1"/>
        </w:rPr>
        <w:t xml:space="preserve"> (</w:t>
      </w:r>
      <w:r w:rsidR="00D9557C" w:rsidRPr="00B305B6">
        <w:rPr>
          <w:i/>
          <w:color w:val="000000" w:themeColor="text1"/>
        </w:rPr>
        <w:t>H</w:t>
      </w:r>
      <w:r w:rsidR="00D9557C" w:rsidRPr="00B305B6">
        <w:rPr>
          <w:i/>
          <w:color w:val="000000" w:themeColor="text1"/>
          <w:vertAlign w:val="superscript"/>
        </w:rPr>
        <w:t>2</w:t>
      </w:r>
      <w:r w:rsidR="00D9557C" w:rsidRPr="00B305B6">
        <w:rPr>
          <w:color w:val="000000" w:themeColor="text1"/>
        </w:rPr>
        <w:t>)</w:t>
      </w:r>
      <w:r w:rsidR="008E063F" w:rsidRPr="00B305B6">
        <w:rPr>
          <w:color w:val="000000" w:themeColor="text1"/>
        </w:rPr>
        <w:t xml:space="preserve"> heritability, with one study </w:t>
      </w:r>
      <w:r w:rsidR="008E063F" w:rsidRPr="00B305B6">
        <w:rPr>
          <w:color w:val="000000" w:themeColor="text1"/>
        </w:rPr>
        <w:fldChar w:fldCharType="begin" w:fldLock="1"/>
      </w:r>
      <w:r w:rsidR="00F91F08" w:rsidRPr="00B305B6">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8E063F" w:rsidRPr="00B305B6">
        <w:rPr>
          <w:color w:val="000000" w:themeColor="text1"/>
        </w:rPr>
        <w:fldChar w:fldCharType="separate"/>
      </w:r>
      <w:r w:rsidR="00F91F08" w:rsidRPr="00B305B6">
        <w:rPr>
          <w:noProof/>
          <w:color w:val="000000" w:themeColor="text1"/>
        </w:rPr>
        <w:t>(Carlon et al. 2011)</w:t>
      </w:r>
      <w:r w:rsidR="008E063F" w:rsidRPr="00B305B6">
        <w:rPr>
          <w:color w:val="000000" w:themeColor="text1"/>
        </w:rPr>
        <w:fldChar w:fldCharType="end"/>
      </w:r>
      <w:r w:rsidR="008E063F" w:rsidRPr="00B305B6">
        <w:rPr>
          <w:color w:val="000000" w:themeColor="text1"/>
        </w:rPr>
        <w:t xml:space="preserve"> reporting both </w:t>
      </w:r>
      <w:r w:rsidR="006C6AB4" w:rsidRPr="00B305B6">
        <w:rPr>
          <w:color w:val="000000" w:themeColor="text1"/>
        </w:rPr>
        <w:t>heritability types</w:t>
      </w:r>
      <w:r w:rsidR="008E063F" w:rsidRPr="00B305B6">
        <w:rPr>
          <w:color w:val="000000" w:themeColor="text1"/>
        </w:rPr>
        <w:t>. However, the number of raw estimates produced by each study</w:t>
      </w:r>
      <w:r w:rsidR="006C6AB4" w:rsidRPr="00B305B6">
        <w:rPr>
          <w:color w:val="000000" w:themeColor="text1"/>
        </w:rPr>
        <w:t xml:space="preserve"> differed</w:t>
      </w:r>
      <w:r w:rsidR="00D9557C" w:rsidRPr="00B305B6">
        <w:rPr>
          <w:color w:val="000000" w:themeColor="text1"/>
        </w:rPr>
        <w:t xml:space="preserve"> markedly</w:t>
      </w:r>
      <w:r w:rsidR="006C6AB4" w:rsidRPr="00B305B6">
        <w:rPr>
          <w:color w:val="000000" w:themeColor="text1"/>
        </w:rPr>
        <w:t>, with</w:t>
      </w:r>
      <w:r w:rsidR="00D9557C" w:rsidRPr="00B305B6">
        <w:rPr>
          <w:color w:val="000000" w:themeColor="text1"/>
        </w:rPr>
        <w:t xml:space="preserve"> more broad-sense estimates </w:t>
      </w:r>
      <w:r w:rsidR="007B6C18" w:rsidRPr="00B305B6">
        <w:rPr>
          <w:color w:val="000000" w:themeColor="text1"/>
        </w:rPr>
        <w:t>(n</w:t>
      </w:r>
      <w:r w:rsidR="001B62B7" w:rsidRPr="00B305B6">
        <w:rPr>
          <w:color w:val="000000" w:themeColor="text1"/>
        </w:rPr>
        <w:t xml:space="preserve"> </w:t>
      </w:r>
      <w:r w:rsidR="007B6C18" w:rsidRPr="00B305B6">
        <w:rPr>
          <w:color w:val="000000" w:themeColor="text1"/>
        </w:rPr>
        <w:t>=</w:t>
      </w:r>
      <w:r w:rsidR="001B62B7" w:rsidRPr="00B305B6">
        <w:rPr>
          <w:color w:val="000000" w:themeColor="text1"/>
        </w:rPr>
        <w:t xml:space="preserve"> </w:t>
      </w:r>
      <w:r w:rsidR="00D9557C" w:rsidRPr="00B305B6">
        <w:rPr>
          <w:color w:val="000000" w:themeColor="text1"/>
        </w:rPr>
        <w:t>7</w:t>
      </w:r>
      <w:r w:rsidR="007B6C18" w:rsidRPr="00B305B6">
        <w:rPr>
          <w:color w:val="000000" w:themeColor="text1"/>
        </w:rPr>
        <w:t>0</w:t>
      </w:r>
      <w:r w:rsidR="00D9557C" w:rsidRPr="00B305B6">
        <w:rPr>
          <w:color w:val="000000" w:themeColor="text1"/>
        </w:rPr>
        <w:t>) than narrow-sense (</w:t>
      </w:r>
      <w:r w:rsidR="007B6C18" w:rsidRPr="00B305B6">
        <w:rPr>
          <w:color w:val="000000" w:themeColor="text1"/>
        </w:rPr>
        <w:t>n</w:t>
      </w:r>
      <w:r w:rsidR="001B62B7" w:rsidRPr="00B305B6">
        <w:rPr>
          <w:color w:val="000000" w:themeColor="text1"/>
        </w:rPr>
        <w:t xml:space="preserve"> </w:t>
      </w:r>
      <w:r w:rsidR="007B6C18" w:rsidRPr="00B305B6">
        <w:rPr>
          <w:color w:val="000000" w:themeColor="text1"/>
        </w:rPr>
        <w:t>=</w:t>
      </w:r>
      <w:r w:rsidR="001B62B7" w:rsidRPr="00B305B6">
        <w:rPr>
          <w:color w:val="000000" w:themeColor="text1"/>
        </w:rPr>
        <w:t xml:space="preserve"> </w:t>
      </w:r>
      <w:r w:rsidR="00D9557C" w:rsidRPr="00B305B6">
        <w:rPr>
          <w:color w:val="000000" w:themeColor="text1"/>
        </w:rPr>
        <w:t>25).</w:t>
      </w:r>
      <w:r w:rsidR="003912C3" w:rsidRPr="00B305B6">
        <w:rPr>
          <w:color w:val="000000" w:themeColor="text1"/>
        </w:rPr>
        <w:t xml:space="preserve"> The studies also differed in terms of which trait type was reported, with most studies reporting only a single estimate (12 studies), </w:t>
      </w:r>
      <w:r w:rsidR="007B6C18" w:rsidRPr="00B305B6">
        <w:rPr>
          <w:color w:val="000000" w:themeColor="text1"/>
        </w:rPr>
        <w:t>and the other seven</w:t>
      </w:r>
      <w:r w:rsidR="003912C3" w:rsidRPr="00B305B6">
        <w:rPr>
          <w:color w:val="000000" w:themeColor="text1"/>
        </w:rPr>
        <w:t xml:space="preserve"> studies reporting</w:t>
      </w:r>
      <w:r w:rsidR="007B6C18" w:rsidRPr="00B305B6">
        <w:rPr>
          <w:color w:val="000000" w:themeColor="text1"/>
        </w:rPr>
        <w:t xml:space="preserve"> on</w:t>
      </w:r>
      <w:r w:rsidR="003912C3" w:rsidRPr="00B305B6">
        <w:rPr>
          <w:color w:val="000000" w:themeColor="text1"/>
        </w:rPr>
        <w:t xml:space="preserve"> </w:t>
      </w:r>
      <w:r w:rsidR="001B62B7" w:rsidRPr="00B305B6">
        <w:rPr>
          <w:color w:val="000000" w:themeColor="text1"/>
        </w:rPr>
        <w:t>two to six</w:t>
      </w:r>
      <w:r w:rsidR="007B6C18" w:rsidRPr="00B305B6">
        <w:rPr>
          <w:color w:val="000000" w:themeColor="text1"/>
        </w:rPr>
        <w:t xml:space="preserve"> distinct trait types</w:t>
      </w:r>
      <w:r w:rsidR="003912C3" w:rsidRPr="00B305B6">
        <w:rPr>
          <w:color w:val="000000" w:themeColor="text1"/>
        </w:rPr>
        <w:t xml:space="preserve">. </w:t>
      </w:r>
      <w:r w:rsidR="007B6C18" w:rsidRPr="00B305B6">
        <w:rPr>
          <w:color w:val="000000" w:themeColor="text1"/>
        </w:rPr>
        <w:t>Survival was the most frequently studied trait type</w:t>
      </w:r>
      <w:r w:rsidR="001F0F53" w:rsidRPr="00B305B6">
        <w:rPr>
          <w:color w:val="000000" w:themeColor="text1"/>
        </w:rPr>
        <w:t xml:space="preserve"> (</w:t>
      </w:r>
      <w:r w:rsidR="00036FC5" w:rsidRPr="00B305B6">
        <w:rPr>
          <w:color w:val="000000" w:themeColor="text1"/>
        </w:rPr>
        <w:t>nine</w:t>
      </w:r>
      <w:r w:rsidR="003912C3" w:rsidRPr="00B305B6">
        <w:rPr>
          <w:color w:val="000000" w:themeColor="text1"/>
        </w:rPr>
        <w:t xml:space="preserve"> studies</w:t>
      </w:r>
      <w:r w:rsidR="001F0F53" w:rsidRPr="00B305B6">
        <w:rPr>
          <w:color w:val="000000" w:themeColor="text1"/>
        </w:rPr>
        <w:t>, 15 estimates)</w:t>
      </w:r>
      <w:r w:rsidR="007B6C18" w:rsidRPr="00B305B6">
        <w:rPr>
          <w:color w:val="000000" w:themeColor="text1"/>
        </w:rPr>
        <w:t xml:space="preserve">, while </w:t>
      </w:r>
      <w:r w:rsidR="003912C3" w:rsidRPr="00B305B6">
        <w:rPr>
          <w:color w:val="000000" w:themeColor="text1"/>
        </w:rPr>
        <w:t xml:space="preserve">bleaching </w:t>
      </w:r>
      <w:r w:rsidR="007B6C18" w:rsidRPr="00B305B6">
        <w:rPr>
          <w:color w:val="000000" w:themeColor="text1"/>
        </w:rPr>
        <w:t>(</w:t>
      </w:r>
      <w:r w:rsidR="001B62B7" w:rsidRPr="00B305B6">
        <w:rPr>
          <w:color w:val="000000" w:themeColor="text1"/>
        </w:rPr>
        <w:t>six</w:t>
      </w:r>
      <w:r w:rsidR="007B6C18" w:rsidRPr="00B305B6">
        <w:rPr>
          <w:color w:val="000000" w:themeColor="text1"/>
        </w:rPr>
        <w:t xml:space="preserve"> studies, </w:t>
      </w:r>
      <w:r w:rsidR="00B02C2C" w:rsidRPr="00B305B6">
        <w:rPr>
          <w:color w:val="000000" w:themeColor="text1"/>
        </w:rPr>
        <w:t>10 estimates</w:t>
      </w:r>
      <w:r w:rsidR="003912C3" w:rsidRPr="00B305B6">
        <w:rPr>
          <w:color w:val="000000" w:themeColor="text1"/>
        </w:rPr>
        <w:t>)</w:t>
      </w:r>
      <w:r w:rsidR="00B02C2C" w:rsidRPr="00B305B6">
        <w:rPr>
          <w:color w:val="000000" w:themeColor="text1"/>
        </w:rPr>
        <w:t xml:space="preserve"> and </w:t>
      </w:r>
      <w:r w:rsidR="007B6C18" w:rsidRPr="00B305B6">
        <w:rPr>
          <w:color w:val="000000" w:themeColor="text1"/>
        </w:rPr>
        <w:t>growth (</w:t>
      </w:r>
      <w:r w:rsidR="001B62B7" w:rsidRPr="00B305B6">
        <w:rPr>
          <w:color w:val="000000" w:themeColor="text1"/>
        </w:rPr>
        <w:t>six</w:t>
      </w:r>
      <w:r w:rsidR="007B6C18" w:rsidRPr="00B305B6">
        <w:rPr>
          <w:color w:val="000000" w:themeColor="text1"/>
        </w:rPr>
        <w:t xml:space="preserve"> studies, 23 estimates) were also </w:t>
      </w:r>
      <w:r w:rsidR="00B923D1" w:rsidRPr="00B305B6">
        <w:rPr>
          <w:color w:val="000000" w:themeColor="text1"/>
        </w:rPr>
        <w:t>diversely</w:t>
      </w:r>
      <w:r w:rsidR="007B6C18" w:rsidRPr="00B305B6">
        <w:rPr>
          <w:color w:val="000000" w:themeColor="text1"/>
        </w:rPr>
        <w:t xml:space="preserve"> studied. The latter often included comparisons of multiple </w:t>
      </w:r>
      <w:r w:rsidR="00B02C2C" w:rsidRPr="00B305B6">
        <w:rPr>
          <w:color w:val="000000" w:themeColor="text1"/>
        </w:rPr>
        <w:t xml:space="preserve">species </w:t>
      </w:r>
      <w:r w:rsidR="00DE5FD7" w:rsidRPr="00B305B6">
        <w:rPr>
          <w:color w:val="000000" w:themeColor="text1"/>
        </w:rPr>
        <w:t>or symbionts with</w:t>
      </w:r>
      <w:r w:rsidR="00B02C2C" w:rsidRPr="00B305B6">
        <w:rPr>
          <w:color w:val="000000" w:themeColor="text1"/>
        </w:rPr>
        <w:t>in the same study</w:t>
      </w:r>
      <w:r w:rsidR="007B6C18" w:rsidRPr="00B305B6">
        <w:rPr>
          <w:color w:val="000000" w:themeColor="text1"/>
        </w:rPr>
        <w:t>, resulting in a large number of estimates</w:t>
      </w:r>
      <w:r w:rsidR="00B02C2C" w:rsidRPr="00B305B6">
        <w:rPr>
          <w:color w:val="000000" w:themeColor="text1"/>
        </w:rPr>
        <w:t xml:space="preserve">. </w:t>
      </w:r>
      <w:r w:rsidR="00E457F4" w:rsidRPr="00B305B6">
        <w:rPr>
          <w:color w:val="000000" w:themeColor="text1"/>
        </w:rPr>
        <w:t>Most trait type estimates originated from least two independent studies estimates, save for immune response (four estimates from one study) and gamete contribution (one estimate). We therefore interpret the results for immune response with caution, given that they all belong to the same study, and excluded the single estimate for gamete compatibility from the subsequent meta-analysis. Notably, there were limited studies of the heritability of coral reproduction and fecundity, and there were no heritability estimates of thermal optimum (</w:t>
      </w:r>
      <w:proofErr w:type="spellStart"/>
      <w:r w:rsidR="00E457F4" w:rsidRPr="00B305B6">
        <w:rPr>
          <w:i/>
          <w:color w:val="000000" w:themeColor="text1"/>
        </w:rPr>
        <w:t>T</w:t>
      </w:r>
      <w:r w:rsidR="00E457F4" w:rsidRPr="00B305B6">
        <w:rPr>
          <w:i/>
          <w:color w:val="000000" w:themeColor="text1"/>
          <w:vertAlign w:val="subscript"/>
        </w:rPr>
        <w:t>opt</w:t>
      </w:r>
      <w:proofErr w:type="spellEnd"/>
      <w:r w:rsidR="00E457F4" w:rsidRPr="00B305B6">
        <w:rPr>
          <w:color w:val="000000" w:themeColor="text1"/>
        </w:rPr>
        <w:t>), measures of performance breadth (e.g., B80, B95), or critical thermal limits (</w:t>
      </w:r>
      <w:proofErr w:type="spellStart"/>
      <w:r w:rsidR="00E457F4" w:rsidRPr="00B305B6">
        <w:rPr>
          <w:i/>
          <w:color w:val="000000" w:themeColor="text1"/>
        </w:rPr>
        <w:t>CT</w:t>
      </w:r>
      <w:r w:rsidR="00E457F4" w:rsidRPr="00B305B6">
        <w:rPr>
          <w:i/>
          <w:color w:val="000000" w:themeColor="text1"/>
          <w:vertAlign w:val="subscript"/>
        </w:rPr>
        <w:t>max</w:t>
      </w:r>
      <w:proofErr w:type="spellEnd"/>
      <w:r w:rsidR="00E457F4" w:rsidRPr="00B305B6">
        <w:rPr>
          <w:i/>
          <w:color w:val="000000" w:themeColor="text1"/>
          <w:vertAlign w:val="subscript"/>
        </w:rPr>
        <w:t>/min</w:t>
      </w:r>
      <w:r w:rsidR="00E457F4" w:rsidRPr="00B305B6">
        <w:rPr>
          <w:color w:val="000000" w:themeColor="text1"/>
        </w:rPr>
        <w:t>).</w:t>
      </w:r>
      <w:r w:rsidR="0077014B" w:rsidRPr="00B305B6">
        <w:rPr>
          <w:color w:val="000000" w:themeColor="text1"/>
        </w:rPr>
        <w:t xml:space="preserve"> </w:t>
      </w:r>
      <w:r w:rsidR="00F57439" w:rsidRPr="00B305B6">
        <w:rPr>
          <w:color w:val="000000" w:themeColor="text1"/>
        </w:rPr>
        <w:t>O</w:t>
      </w:r>
      <w:r w:rsidR="0077014B" w:rsidRPr="00B305B6">
        <w:rPr>
          <w:color w:val="000000" w:themeColor="text1"/>
        </w:rPr>
        <w:t>nly three studies reported the total phenotypic variation and/or the level of additive genetic variation</w:t>
      </w:r>
      <w:r w:rsidR="00DB62C1" w:rsidRPr="00B305B6">
        <w:rPr>
          <w:color w:val="000000" w:themeColor="text1"/>
        </w:rPr>
        <w:t>, which would be</w:t>
      </w:r>
      <w:r w:rsidR="00F57439" w:rsidRPr="00B305B6">
        <w:rPr>
          <w:color w:val="000000" w:themeColor="text1"/>
        </w:rPr>
        <w:t xml:space="preserve"> particularly useful for</w:t>
      </w:r>
      <w:r w:rsidR="0077014B" w:rsidRPr="00B305B6">
        <w:rPr>
          <w:color w:val="000000" w:themeColor="text1"/>
        </w:rPr>
        <w:t xml:space="preserve"> calculat</w:t>
      </w:r>
      <w:r w:rsidR="00F57439" w:rsidRPr="00B305B6">
        <w:rPr>
          <w:color w:val="000000" w:themeColor="text1"/>
        </w:rPr>
        <w:t>ing</w:t>
      </w:r>
      <w:r w:rsidR="0077014B" w:rsidRPr="00B305B6">
        <w:rPr>
          <w:color w:val="000000" w:themeColor="text1"/>
        </w:rPr>
        <w:t xml:space="preserve"> metrics of evolvability </w:t>
      </w:r>
      <w:r w:rsidR="0077014B" w:rsidRPr="00B305B6">
        <w:rPr>
          <w:color w:val="000000" w:themeColor="text1"/>
        </w:rPr>
        <w:fldChar w:fldCharType="begin" w:fldLock="1"/>
      </w:r>
      <w:r w:rsidR="007E7367" w:rsidRPr="00B305B6">
        <w:rPr>
          <w:color w:val="000000" w:themeColor="text1"/>
        </w:rPr>
        <w:instrText>ADDIN CSL_CITATION {"citationItems":[{"id":"ITEM-1","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1","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id":"ITEM-2","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2","issued":{"date-parts":[["2008"]]},"page":"255-267","title":"Heritability in the genomics area – concepts and misconceptions","type":"article-journal","volume":"9"},"uris":["http://www.mendeley.com/documents/?uuid=6cd4e0a2-b369-4080-8f44-1431249d5165"]}],"mendeley":{"formattedCitation":"(Visscher et al. 2008; Ma et al. 2014)","plainTextFormattedCitation":"(Visscher et al. 2008; Ma et al. 2014)","previouslyFormattedCitation":"(Visscher et al. 2008; Ma et al. 2014)"},"properties":{"noteIndex":0},"schema":"https://github.com/citation-style-language/schema/raw/master/csl-citation.json"}</w:instrText>
      </w:r>
      <w:r w:rsidR="0077014B" w:rsidRPr="00B305B6">
        <w:rPr>
          <w:color w:val="000000" w:themeColor="text1"/>
        </w:rPr>
        <w:fldChar w:fldCharType="separate"/>
      </w:r>
      <w:r w:rsidR="001406BF" w:rsidRPr="00B305B6">
        <w:rPr>
          <w:noProof/>
          <w:color w:val="000000" w:themeColor="text1"/>
        </w:rPr>
        <w:t>(Visscher et al. 2008; Ma et al. 2014)</w:t>
      </w:r>
      <w:r w:rsidR="0077014B" w:rsidRPr="00B305B6">
        <w:rPr>
          <w:color w:val="000000" w:themeColor="text1"/>
        </w:rPr>
        <w:fldChar w:fldCharType="end"/>
      </w:r>
      <w:r w:rsidR="00DB62C1" w:rsidRPr="00B305B6">
        <w:rPr>
          <w:color w:val="000000" w:themeColor="text1"/>
        </w:rPr>
        <w:t>.</w:t>
      </w:r>
      <w:r w:rsidR="00F57439" w:rsidRPr="00B305B6">
        <w:rPr>
          <w:color w:val="000000" w:themeColor="text1"/>
        </w:rPr>
        <w:t xml:space="preserve"> </w:t>
      </w:r>
      <w:r w:rsidR="00DB62C1" w:rsidRPr="00B305B6">
        <w:rPr>
          <w:color w:val="000000" w:themeColor="text1"/>
        </w:rPr>
        <w:t>W</w:t>
      </w:r>
      <w:r w:rsidR="00F57439" w:rsidRPr="00B305B6">
        <w:rPr>
          <w:color w:val="000000" w:themeColor="text1"/>
        </w:rPr>
        <w:t xml:space="preserve">e </w:t>
      </w:r>
      <w:r w:rsidR="00DB62C1" w:rsidRPr="00B305B6">
        <w:rPr>
          <w:color w:val="000000" w:themeColor="text1"/>
        </w:rPr>
        <w:t xml:space="preserve">therefore </w:t>
      </w:r>
      <w:r w:rsidR="00F57439" w:rsidRPr="00B305B6">
        <w:rPr>
          <w:color w:val="000000" w:themeColor="text1"/>
        </w:rPr>
        <w:t>recommend that future studies report th</w:t>
      </w:r>
      <w:r w:rsidR="00B11F11">
        <w:rPr>
          <w:color w:val="000000" w:themeColor="text1"/>
        </w:rPr>
        <w:t>e</w:t>
      </w:r>
      <w:r w:rsidR="00F57439" w:rsidRPr="00B305B6">
        <w:rPr>
          <w:color w:val="000000" w:themeColor="text1"/>
        </w:rPr>
        <w:t>s</w:t>
      </w:r>
      <w:r w:rsidR="00B11F11">
        <w:rPr>
          <w:color w:val="000000" w:themeColor="text1"/>
        </w:rPr>
        <w:t>e</w:t>
      </w:r>
      <w:r w:rsidR="00F57439" w:rsidRPr="00B305B6">
        <w:rPr>
          <w:color w:val="000000" w:themeColor="text1"/>
        </w:rPr>
        <w:t xml:space="preserve"> estimate</w:t>
      </w:r>
      <w:r w:rsidR="00B11F11">
        <w:rPr>
          <w:color w:val="000000" w:themeColor="text1"/>
        </w:rPr>
        <w:t>s</w:t>
      </w:r>
      <w:r w:rsidR="00F57439" w:rsidRPr="00B305B6">
        <w:rPr>
          <w:color w:val="000000" w:themeColor="text1"/>
        </w:rPr>
        <w:t xml:space="preserve"> of variation</w:t>
      </w:r>
      <w:r w:rsidR="0077014B" w:rsidRPr="00B305B6">
        <w:rPr>
          <w:color w:val="000000" w:themeColor="text1"/>
        </w:rPr>
        <w:t>.</w:t>
      </w:r>
    </w:p>
    <w:p w14:paraId="01FC807E" w14:textId="123CA380" w:rsidR="005E641A" w:rsidRPr="00B305B6" w:rsidRDefault="00E457F4" w:rsidP="00FC6D79">
      <w:pPr>
        <w:spacing w:line="480" w:lineRule="auto"/>
        <w:ind w:firstLine="720"/>
        <w:rPr>
          <w:color w:val="000000" w:themeColor="text1"/>
        </w:rPr>
      </w:pPr>
      <w:r w:rsidRPr="00B305B6">
        <w:rPr>
          <w:color w:val="000000" w:themeColor="text1"/>
        </w:rPr>
        <w:t xml:space="preserve">For </w:t>
      </w:r>
      <w:r w:rsidR="00A432C7" w:rsidRPr="00B305B6">
        <w:rPr>
          <w:color w:val="000000" w:themeColor="text1"/>
        </w:rPr>
        <w:t>life stage, there were</w:t>
      </w:r>
      <w:r w:rsidR="0082109D" w:rsidRPr="00B305B6">
        <w:rPr>
          <w:color w:val="000000" w:themeColor="text1"/>
        </w:rPr>
        <w:t xml:space="preserve"> </w:t>
      </w:r>
      <w:r w:rsidR="008D32D3" w:rsidRPr="00B305B6">
        <w:rPr>
          <w:color w:val="000000" w:themeColor="text1"/>
        </w:rPr>
        <w:t>63</w:t>
      </w:r>
      <w:r w:rsidR="0082109D" w:rsidRPr="00B305B6">
        <w:rPr>
          <w:color w:val="000000" w:themeColor="text1"/>
        </w:rPr>
        <w:t xml:space="preserve"> estimates (</w:t>
      </w:r>
      <w:r w:rsidR="00A432C7" w:rsidRPr="00B305B6">
        <w:rPr>
          <w:color w:val="000000" w:themeColor="text1"/>
        </w:rPr>
        <w:t>from eight studies</w:t>
      </w:r>
      <w:r w:rsidR="0082109D" w:rsidRPr="00B305B6">
        <w:rPr>
          <w:color w:val="000000" w:themeColor="text1"/>
        </w:rPr>
        <w:t xml:space="preserve">) for adults, </w:t>
      </w:r>
      <w:r w:rsidR="008D32D3" w:rsidRPr="00B305B6">
        <w:rPr>
          <w:color w:val="000000" w:themeColor="text1"/>
        </w:rPr>
        <w:t>18</w:t>
      </w:r>
      <w:r w:rsidR="0082109D" w:rsidRPr="00B305B6">
        <w:rPr>
          <w:color w:val="000000" w:themeColor="text1"/>
        </w:rPr>
        <w:t xml:space="preserve"> estimates for juv</w:t>
      </w:r>
      <w:r w:rsidR="00B20522" w:rsidRPr="00B305B6">
        <w:rPr>
          <w:color w:val="000000" w:themeColor="text1"/>
        </w:rPr>
        <w:t>e</w:t>
      </w:r>
      <w:r w:rsidR="0082109D" w:rsidRPr="00B305B6">
        <w:rPr>
          <w:color w:val="000000" w:themeColor="text1"/>
        </w:rPr>
        <w:t>niles (</w:t>
      </w:r>
      <w:r w:rsidR="00A432C7" w:rsidRPr="00B305B6">
        <w:rPr>
          <w:color w:val="000000" w:themeColor="text1"/>
        </w:rPr>
        <w:t>from seven studies</w:t>
      </w:r>
      <w:r w:rsidR="0082109D" w:rsidRPr="00B305B6">
        <w:rPr>
          <w:color w:val="000000" w:themeColor="text1"/>
        </w:rPr>
        <w:t xml:space="preserve">), and </w:t>
      </w:r>
      <w:r w:rsidR="00A432C7" w:rsidRPr="00B305B6">
        <w:rPr>
          <w:color w:val="000000" w:themeColor="text1"/>
        </w:rPr>
        <w:t>14 for larvae (from five studies)</w:t>
      </w:r>
      <w:r w:rsidR="001B708A" w:rsidRPr="00B305B6">
        <w:rPr>
          <w:color w:val="000000" w:themeColor="text1"/>
        </w:rPr>
        <w:t xml:space="preserve">, with every study </w:t>
      </w:r>
      <w:r w:rsidR="00E10F1C" w:rsidRPr="00B305B6">
        <w:rPr>
          <w:color w:val="000000" w:themeColor="text1"/>
        </w:rPr>
        <w:t xml:space="preserve">reporting on only a single life stage save for </w:t>
      </w:r>
      <w:r w:rsidR="008D32D3" w:rsidRPr="00B305B6">
        <w:rPr>
          <w:color w:val="000000" w:themeColor="text1"/>
        </w:rPr>
        <w:t xml:space="preserve">two </w:t>
      </w:r>
      <w:r w:rsidR="00E10F1C" w:rsidRPr="00B305B6">
        <w:rPr>
          <w:color w:val="000000" w:themeColor="text1"/>
        </w:rPr>
        <w:t xml:space="preserve">reporting on two different life stages </w:t>
      </w:r>
      <w:r w:rsidR="00E10F1C" w:rsidRPr="00B305B6">
        <w:rPr>
          <w:color w:val="000000" w:themeColor="text1"/>
        </w:rPr>
        <w:fldChar w:fldCharType="begin" w:fldLock="1"/>
      </w:r>
      <w:r w:rsidR="00F91F08" w:rsidRPr="00B305B6">
        <w:rPr>
          <w:color w:val="000000" w:themeColor="text1"/>
        </w:rPr>
        <w:instrText>ADDIN CSL_CITATION {"citationItems":[{"id":"ITEM-1","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issue":"1","issued":{"date-parts":[["2017"]]},"page":"1-14","title":"Heritability of the Symbiodinium community in vertically-and horizontally-transmitting broadcast spawning corals","type":"article-journal","volume":"7"},"uris":["http://www.mendeley.com/documents/?uuid=1b4d3f62-f47a-4a11-8008-32744a3d8f6c"]},{"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 Quigley et al. 2017)","plainTextFormattedCitation":"(Carlon et al. 2011; Quigley et al. 2017)","previouslyFormattedCitation":"(Carlon et al. 2011; Quigley et al. 2017)"},"properties":{"noteIndex":0},"schema":"https://github.com/citation-style-language/schema/raw/master/csl-citation.json"}</w:instrText>
      </w:r>
      <w:r w:rsidR="00E10F1C" w:rsidRPr="00B305B6">
        <w:rPr>
          <w:color w:val="000000" w:themeColor="text1"/>
        </w:rPr>
        <w:fldChar w:fldCharType="separate"/>
      </w:r>
      <w:r w:rsidR="00F91F08" w:rsidRPr="00B305B6">
        <w:rPr>
          <w:noProof/>
          <w:color w:val="000000" w:themeColor="text1"/>
        </w:rPr>
        <w:t>(Carlon et al. 2011; Quigley et al. 2017)</w:t>
      </w:r>
      <w:r w:rsidR="00E10F1C" w:rsidRPr="00B305B6">
        <w:rPr>
          <w:color w:val="000000" w:themeColor="text1"/>
        </w:rPr>
        <w:fldChar w:fldCharType="end"/>
      </w:r>
      <w:r w:rsidR="00E10F1C" w:rsidRPr="00B305B6">
        <w:rPr>
          <w:color w:val="000000" w:themeColor="text1"/>
        </w:rPr>
        <w:t xml:space="preserve">. There was similar lack of overlap across heritability types (70 broad-sense vs. </w:t>
      </w:r>
      <w:r w:rsidR="00E10F1C" w:rsidRPr="00B305B6">
        <w:rPr>
          <w:color w:val="000000" w:themeColor="text1"/>
        </w:rPr>
        <w:lastRenderedPageBreak/>
        <w:t xml:space="preserve">25 narrow-sense heritability estimates across 10 vs. 10 studies, respectively), with only one study having </w:t>
      </w:r>
      <w:r w:rsidR="00380A0C" w:rsidRPr="00B305B6">
        <w:rPr>
          <w:color w:val="000000" w:themeColor="text1"/>
        </w:rPr>
        <w:t xml:space="preserve">both </w:t>
      </w:r>
      <w:r w:rsidR="00E10F1C" w:rsidRPr="00B305B6">
        <w:rPr>
          <w:color w:val="000000" w:themeColor="text1"/>
        </w:rPr>
        <w:t xml:space="preserve">valid broad-sense and narrow-sense heritabilities </w:t>
      </w:r>
      <w:r w:rsidR="00E10F1C" w:rsidRPr="00B305B6">
        <w:rPr>
          <w:color w:val="000000" w:themeColor="text1"/>
        </w:rPr>
        <w:fldChar w:fldCharType="begin" w:fldLock="1"/>
      </w:r>
      <w:r w:rsidR="00F91F08" w:rsidRPr="00B305B6">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E10F1C" w:rsidRPr="00B305B6">
        <w:rPr>
          <w:color w:val="000000" w:themeColor="text1"/>
        </w:rPr>
        <w:fldChar w:fldCharType="separate"/>
      </w:r>
      <w:r w:rsidR="00F91F08" w:rsidRPr="00B305B6">
        <w:rPr>
          <w:noProof/>
          <w:color w:val="000000" w:themeColor="text1"/>
        </w:rPr>
        <w:t>(Carlon et al. 2011)</w:t>
      </w:r>
      <w:r w:rsidR="00E10F1C" w:rsidRPr="00B305B6">
        <w:rPr>
          <w:color w:val="000000" w:themeColor="text1"/>
        </w:rPr>
        <w:fldChar w:fldCharType="end"/>
      </w:r>
      <w:r w:rsidR="00E10F1C" w:rsidRPr="00B305B6">
        <w:rPr>
          <w:color w:val="000000" w:themeColor="text1"/>
        </w:rPr>
        <w:t>.</w:t>
      </w:r>
      <w:r w:rsidR="005E641A" w:rsidRPr="00B305B6">
        <w:rPr>
          <w:color w:val="000000" w:themeColor="text1"/>
        </w:rPr>
        <w:t xml:space="preserve"> Across coral growth forms, there were 61 estimates of corymbose corals (from seven studies), 21 estimates for massive corals (from eight studies), nine estimates for branching/arborescent (from six studies), and three and one estimates for encrusting and columnar corals, respectively (each from a single study). Finally, </w:t>
      </w:r>
      <w:r w:rsidR="002728E3" w:rsidRPr="00B305B6">
        <w:rPr>
          <w:color w:val="000000" w:themeColor="text1"/>
        </w:rPr>
        <w:t>14/19 studies (83/95 estimates)</w:t>
      </w:r>
      <w:r w:rsidR="005E641A" w:rsidRPr="00B305B6">
        <w:rPr>
          <w:color w:val="000000" w:themeColor="text1"/>
        </w:rPr>
        <w:t xml:space="preserve"> </w:t>
      </w:r>
      <w:r w:rsidR="002728E3" w:rsidRPr="00B305B6">
        <w:rPr>
          <w:color w:val="000000" w:themeColor="text1"/>
        </w:rPr>
        <w:t>recorded</w:t>
      </w:r>
      <w:r w:rsidR="005E641A" w:rsidRPr="00B305B6">
        <w:rPr>
          <w:color w:val="000000" w:themeColor="text1"/>
        </w:rPr>
        <w:t xml:space="preserve"> temperature</w:t>
      </w:r>
      <w:r w:rsidR="002728E3" w:rsidRPr="00B305B6">
        <w:rPr>
          <w:color w:val="000000" w:themeColor="text1"/>
        </w:rPr>
        <w:t>s</w:t>
      </w:r>
      <w:r w:rsidR="005E641A" w:rsidRPr="00B305B6">
        <w:rPr>
          <w:color w:val="000000" w:themeColor="text1"/>
        </w:rPr>
        <w:t>,</w:t>
      </w:r>
      <w:r w:rsidR="002728E3" w:rsidRPr="00B305B6">
        <w:rPr>
          <w:color w:val="000000" w:themeColor="text1"/>
        </w:rPr>
        <w:t xml:space="preserve"> and thus the effect of temperature manipulation on heritability could be</w:t>
      </w:r>
      <w:r w:rsidR="005E641A" w:rsidRPr="00B305B6">
        <w:rPr>
          <w:color w:val="000000" w:themeColor="text1"/>
        </w:rPr>
        <w:t xml:space="preserve"> examined</w:t>
      </w:r>
      <w:r w:rsidR="002728E3" w:rsidRPr="00B305B6">
        <w:rPr>
          <w:color w:val="000000" w:themeColor="text1"/>
        </w:rPr>
        <w:t xml:space="preserve"> for these studies. However,</w:t>
      </w:r>
      <w:r w:rsidR="005E641A" w:rsidRPr="00B305B6">
        <w:rPr>
          <w:color w:val="000000" w:themeColor="text1"/>
        </w:rPr>
        <w:t xml:space="preserve"> the difference between the manipulated vs. control/ambient temperatures varied </w:t>
      </w:r>
      <w:r w:rsidR="002728E3" w:rsidRPr="00B305B6">
        <w:rPr>
          <w:color w:val="000000" w:themeColor="text1"/>
        </w:rPr>
        <w:t>substantially across</w:t>
      </w:r>
      <w:r w:rsidR="005E641A" w:rsidRPr="00B305B6">
        <w:rPr>
          <w:color w:val="000000" w:themeColor="text1"/>
        </w:rPr>
        <w:t xml:space="preserve"> </w:t>
      </w:r>
      <w:r w:rsidR="002728E3" w:rsidRPr="00B305B6">
        <w:rPr>
          <w:color w:val="000000" w:themeColor="text1"/>
        </w:rPr>
        <w:t>each study, with all</w:t>
      </w:r>
      <w:r w:rsidR="005E641A" w:rsidRPr="00B305B6">
        <w:rPr>
          <w:color w:val="000000" w:themeColor="text1"/>
        </w:rPr>
        <w:t xml:space="preserve"> temperature manipulation differences </w:t>
      </w:r>
      <w:r w:rsidR="002728E3" w:rsidRPr="00B305B6">
        <w:rPr>
          <w:color w:val="000000" w:themeColor="text1"/>
        </w:rPr>
        <w:t xml:space="preserve">being </w:t>
      </w:r>
      <w:r w:rsidR="005E641A" w:rsidRPr="00B305B6">
        <w:rPr>
          <w:color w:val="000000" w:themeColor="text1"/>
        </w:rPr>
        <w:t xml:space="preserve">positive (i.e., control/ambient conditions were always less than the treatment temperatures) </w:t>
      </w:r>
      <w:r w:rsidR="002728E3" w:rsidRPr="00B305B6">
        <w:rPr>
          <w:color w:val="000000" w:themeColor="text1"/>
        </w:rPr>
        <w:t>but</w:t>
      </w:r>
      <w:r w:rsidR="005E641A" w:rsidRPr="00B305B6">
        <w:rPr>
          <w:color w:val="000000" w:themeColor="text1"/>
        </w:rPr>
        <w:t xml:space="preserve"> positively skewed (a few experiments used temperatures that differed by 10°C between control and high temperature treatments</w:t>
      </w:r>
      <w:r w:rsidR="00380A0C" w:rsidRPr="00B305B6">
        <w:rPr>
          <w:color w:val="000000" w:themeColor="text1"/>
        </w:rPr>
        <w:t>, but most used smaller elevations of temperature</w:t>
      </w:r>
      <w:r w:rsidR="00D7460F" w:rsidRPr="00B305B6">
        <w:rPr>
          <w:color w:val="000000" w:themeColor="text1"/>
        </w:rPr>
        <w:t>).</w:t>
      </w:r>
      <w:r w:rsidR="00191E01" w:rsidRPr="00B305B6">
        <w:rPr>
          <w:color w:val="000000" w:themeColor="text1"/>
        </w:rPr>
        <w:t xml:space="preserve"> For example, </w:t>
      </w:r>
      <w:r w:rsidR="00E33208" w:rsidRPr="00B305B6">
        <w:rPr>
          <w:color w:val="000000" w:themeColor="text1"/>
        </w:rPr>
        <w:t xml:space="preserve">29 estimates of heritability originated from control/ambient conditions (from seven separate studies), while 54 estimates were </w:t>
      </w:r>
      <w:r w:rsidR="00380A0C" w:rsidRPr="00B305B6">
        <w:rPr>
          <w:color w:val="000000" w:themeColor="text1"/>
        </w:rPr>
        <w:t>obtained from</w:t>
      </w:r>
      <w:r w:rsidR="00E33208" w:rsidRPr="00B305B6">
        <w:rPr>
          <w:color w:val="000000" w:themeColor="text1"/>
        </w:rPr>
        <w:t xml:space="preserve"> above-ambient temperature treatments (from </w:t>
      </w:r>
      <w:r w:rsidR="00950135" w:rsidRPr="00B305B6">
        <w:rPr>
          <w:color w:val="000000" w:themeColor="text1"/>
        </w:rPr>
        <w:t xml:space="preserve">12 </w:t>
      </w:r>
      <w:r w:rsidR="00E33208" w:rsidRPr="00B305B6">
        <w:rPr>
          <w:color w:val="000000" w:themeColor="text1"/>
        </w:rPr>
        <w:t>studies). Additionally, there was limited overlap of control and heated temperature differences for some trait types, making it difficult to compare the effect of temperature for trait types such as symbiont community (two control estimates), morphology (one control estimate) and gene expression (nine temperature differences, but no control estimates).</w:t>
      </w:r>
    </w:p>
    <w:p w14:paraId="71C1252B" w14:textId="77777777" w:rsidR="0082109D" w:rsidRPr="00B305B6" w:rsidRDefault="0082109D" w:rsidP="00FC6D79">
      <w:pPr>
        <w:spacing w:line="480" w:lineRule="auto"/>
        <w:ind w:firstLine="720"/>
        <w:rPr>
          <w:color w:val="000000" w:themeColor="text1"/>
        </w:rPr>
      </w:pPr>
    </w:p>
    <w:p w14:paraId="2918F3D1" w14:textId="676EA547" w:rsidR="003912C3" w:rsidRPr="00B305B6" w:rsidRDefault="005A1A89" w:rsidP="005A1A89">
      <w:pPr>
        <w:spacing w:line="480" w:lineRule="auto"/>
        <w:jc w:val="center"/>
        <w:rPr>
          <w:color w:val="000000" w:themeColor="text1"/>
        </w:rPr>
      </w:pPr>
      <w:r>
        <w:rPr>
          <w:noProof/>
          <w:color w:val="000000" w:themeColor="text1"/>
        </w:rPr>
        <w:lastRenderedPageBreak/>
        <w:drawing>
          <wp:inline distT="0" distB="0" distL="0" distR="0" wp14:anchorId="1AC78BDB" wp14:editId="28F3C8BD">
            <wp:extent cx="6120765" cy="4896485"/>
            <wp:effectExtent l="0" t="0" r="63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eps"/>
                    <pic:cNvPicPr/>
                  </pic:nvPicPr>
                  <pic:blipFill>
                    <a:blip r:embed="rId17"/>
                    <a:stretch>
                      <a:fillRect/>
                    </a:stretch>
                  </pic:blipFill>
                  <pic:spPr>
                    <a:xfrm>
                      <a:off x="0" y="0"/>
                      <a:ext cx="6120765" cy="4896485"/>
                    </a:xfrm>
                    <a:prstGeom prst="rect">
                      <a:avLst/>
                    </a:prstGeom>
                  </pic:spPr>
                </pic:pic>
              </a:graphicData>
            </a:graphic>
          </wp:inline>
        </w:drawing>
      </w:r>
    </w:p>
    <w:p w14:paraId="176A3231" w14:textId="143BCF9D" w:rsidR="0076769F" w:rsidRPr="00B305B6" w:rsidRDefault="0076769F" w:rsidP="00FC6D79">
      <w:pPr>
        <w:spacing w:line="480" w:lineRule="auto"/>
        <w:rPr>
          <w:color w:val="000000" w:themeColor="text1"/>
        </w:rPr>
      </w:pPr>
      <w:r w:rsidRPr="00B305B6">
        <w:rPr>
          <w:b/>
          <w:color w:val="000000" w:themeColor="text1"/>
        </w:rPr>
        <w:t>Fig. 1.</w:t>
      </w:r>
      <w:r w:rsidRPr="00B305B6">
        <w:rPr>
          <w:color w:val="000000" w:themeColor="text1"/>
        </w:rPr>
        <w:t xml:space="preserve"> Heritability estimates (</w:t>
      </w:r>
      <w:r w:rsidRPr="00B305B6">
        <w:rPr>
          <w:i/>
          <w:color w:val="000000" w:themeColor="text1"/>
        </w:rPr>
        <w:t>N</w:t>
      </w:r>
      <w:r w:rsidRPr="00B305B6">
        <w:rPr>
          <w:color w:val="000000" w:themeColor="text1"/>
        </w:rPr>
        <w:t xml:space="preserve"> = 95) of various traits across 19 studies of reef-building corals. Colour indicates the specific trait type (hue) and heritability type (broad-sense </w:t>
      </w:r>
      <w:r w:rsidRPr="00B305B6">
        <w:rPr>
          <w:i/>
          <w:color w:val="000000" w:themeColor="text1"/>
        </w:rPr>
        <w:t>H</w:t>
      </w:r>
      <w:r w:rsidRPr="00B305B6">
        <w:rPr>
          <w:i/>
          <w:color w:val="000000" w:themeColor="text1"/>
          <w:vertAlign w:val="superscript"/>
        </w:rPr>
        <w:t>2</w:t>
      </w:r>
      <w:r w:rsidRPr="00B305B6">
        <w:rPr>
          <w:color w:val="000000" w:themeColor="text1"/>
        </w:rPr>
        <w:t xml:space="preserve"> as lighter tint</w:t>
      </w:r>
      <w:r w:rsidR="0013388C" w:rsidRPr="00B305B6">
        <w:rPr>
          <w:color w:val="000000" w:themeColor="text1"/>
        </w:rPr>
        <w:t xml:space="preserve"> circles</w:t>
      </w:r>
      <w:r w:rsidRPr="00B305B6">
        <w:rPr>
          <w:color w:val="000000" w:themeColor="text1"/>
        </w:rPr>
        <w:t xml:space="preserve">, narrow-sense </w:t>
      </w:r>
      <w:r w:rsidRPr="00B305B6">
        <w:rPr>
          <w:i/>
          <w:color w:val="000000" w:themeColor="text1"/>
        </w:rPr>
        <w:t>h</w:t>
      </w:r>
      <w:r w:rsidRPr="00B305B6">
        <w:rPr>
          <w:i/>
          <w:color w:val="000000" w:themeColor="text1"/>
          <w:vertAlign w:val="superscript"/>
        </w:rPr>
        <w:t>2</w:t>
      </w:r>
      <w:r w:rsidRPr="00B305B6">
        <w:rPr>
          <w:color w:val="000000" w:themeColor="text1"/>
        </w:rPr>
        <w:t xml:space="preserve"> as darker shade). Left: Number of estimates reported in each study. Right: Point estimates of heritability and their associated 95% confidence/credible intervals (whiskers) on a logarithmic </w:t>
      </w:r>
      <w:r w:rsidR="0012076E" w:rsidRPr="00B305B6">
        <w:rPr>
          <w:color w:val="000000" w:themeColor="text1"/>
        </w:rPr>
        <w:t>(</w:t>
      </w:r>
      <w:r w:rsidR="0012076E" w:rsidRPr="00B305B6">
        <w:rPr>
          <w:i/>
          <w:color w:val="000000" w:themeColor="text1"/>
        </w:rPr>
        <w:t>ln</w:t>
      </w:r>
      <w:r w:rsidR="0012076E" w:rsidRPr="00B305B6">
        <w:rPr>
          <w:color w:val="000000" w:themeColor="text1"/>
        </w:rPr>
        <w:t xml:space="preserve">) </w:t>
      </w:r>
      <w:r w:rsidRPr="00B305B6">
        <w:rPr>
          <w:color w:val="000000" w:themeColor="text1"/>
        </w:rPr>
        <w:t>scale. Heritability estimates closer to</w:t>
      </w:r>
      <w:r w:rsidR="0045493D" w:rsidRPr="00B305B6">
        <w:rPr>
          <w:color w:val="000000" w:themeColor="text1"/>
        </w:rPr>
        <w:t xml:space="preserve"> one</w:t>
      </w:r>
      <w:r w:rsidRPr="00B305B6">
        <w:rPr>
          <w:color w:val="000000" w:themeColor="text1"/>
        </w:rPr>
        <w:t xml:space="preserve"> indicate higher heritability and thus the potential for higher rates of </w:t>
      </w:r>
      <w:r w:rsidR="0012076E" w:rsidRPr="00B305B6">
        <w:rPr>
          <w:color w:val="000000" w:themeColor="text1"/>
        </w:rPr>
        <w:t xml:space="preserve">trait </w:t>
      </w:r>
      <w:r w:rsidRPr="00B305B6">
        <w:rPr>
          <w:color w:val="000000" w:themeColor="text1"/>
        </w:rPr>
        <w:t>adaptation within the population. Dashed lines represent heritability estimates where</w:t>
      </w:r>
      <w:r w:rsidR="001C3C7A" w:rsidRPr="00B305B6">
        <w:rPr>
          <w:color w:val="000000" w:themeColor="text1"/>
        </w:rPr>
        <w:t xml:space="preserve"> standard errors/</w:t>
      </w:r>
      <w:r w:rsidR="007A6726" w:rsidRPr="00B305B6">
        <w:rPr>
          <w:color w:val="000000" w:themeColor="text1"/>
        </w:rPr>
        <w:t xml:space="preserve">confidence </w:t>
      </w:r>
      <w:r w:rsidR="00CB6B12" w:rsidRPr="00B305B6">
        <w:rPr>
          <w:color w:val="000000" w:themeColor="text1"/>
        </w:rPr>
        <w:t xml:space="preserve">intervals </w:t>
      </w:r>
      <w:r w:rsidRPr="00B305B6">
        <w:rPr>
          <w:color w:val="000000" w:themeColor="text1"/>
        </w:rPr>
        <w:t>were imputed.</w:t>
      </w:r>
    </w:p>
    <w:p w14:paraId="30647B17" w14:textId="0091AB51" w:rsidR="006E582C" w:rsidRPr="00B305B6" w:rsidRDefault="006E582C" w:rsidP="00FC6D79">
      <w:pPr>
        <w:spacing w:line="480" w:lineRule="auto"/>
        <w:rPr>
          <w:i/>
          <w:color w:val="000000" w:themeColor="text1"/>
        </w:rPr>
      </w:pPr>
    </w:p>
    <w:p w14:paraId="6F65E591" w14:textId="093EE8EF" w:rsidR="000C1166" w:rsidRPr="00B305B6" w:rsidRDefault="000C1166" w:rsidP="00FC6D79">
      <w:pPr>
        <w:spacing w:line="480" w:lineRule="auto"/>
        <w:rPr>
          <w:b/>
          <w:color w:val="000000" w:themeColor="text1"/>
        </w:rPr>
      </w:pPr>
      <w:r w:rsidRPr="00B305B6">
        <w:rPr>
          <w:b/>
          <w:color w:val="000000" w:themeColor="text1"/>
        </w:rPr>
        <w:t>Meta-analysis</w:t>
      </w:r>
      <w:r w:rsidR="00E55C37" w:rsidRPr="00B305B6">
        <w:rPr>
          <w:b/>
          <w:color w:val="000000" w:themeColor="text1"/>
        </w:rPr>
        <w:t xml:space="preserve"> approach</w:t>
      </w:r>
    </w:p>
    <w:p w14:paraId="0F6E538F" w14:textId="3435EB62" w:rsidR="000C1166" w:rsidRPr="00B305B6" w:rsidRDefault="000C1166" w:rsidP="00FC6D79">
      <w:pPr>
        <w:spacing w:line="480" w:lineRule="auto"/>
        <w:ind w:firstLine="720"/>
        <w:rPr>
          <w:color w:val="000000" w:themeColor="text1"/>
        </w:rPr>
      </w:pPr>
      <w:r w:rsidRPr="00B305B6">
        <w:rPr>
          <w:color w:val="000000" w:themeColor="text1"/>
        </w:rPr>
        <w:t xml:space="preserve">We used the </w:t>
      </w:r>
      <w:r w:rsidRPr="00B305B6">
        <w:rPr>
          <w:i/>
          <w:color w:val="000000" w:themeColor="text1"/>
        </w:rPr>
        <w:t>R</w:t>
      </w:r>
      <w:r w:rsidRPr="00B305B6">
        <w:rPr>
          <w:color w:val="000000" w:themeColor="text1"/>
        </w:rPr>
        <w:t xml:space="preserve"> package </w:t>
      </w:r>
      <w:proofErr w:type="spellStart"/>
      <w:r w:rsidRPr="00B305B6">
        <w:rPr>
          <w:i/>
          <w:color w:val="000000" w:themeColor="text1"/>
        </w:rPr>
        <w:t>metafor</w:t>
      </w:r>
      <w:proofErr w:type="spellEnd"/>
      <w:r w:rsidRPr="00B305B6">
        <w:rPr>
          <w:color w:val="000000" w:themeColor="text1"/>
        </w:rPr>
        <w:t xml:space="preserve"> </w:t>
      </w:r>
      <w:r w:rsidRPr="00B305B6">
        <w:rPr>
          <w:color w:val="000000" w:themeColor="text1"/>
        </w:rPr>
        <w:fldChar w:fldCharType="begin" w:fldLock="1"/>
      </w:r>
      <w:r w:rsidRPr="00B305B6">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mendeley":{"formattedCitation":"(Viechtbauer 2010)","plainTextFormattedCitation":"(Viechtbauer 2010)","previouslyFormattedCitation":"(Viechtbauer 2010)"},"properties":{"noteIndex":0},"schema":"https://github.com/citation-style-language/schema/raw/master/csl-citation.json"}</w:instrText>
      </w:r>
      <w:r w:rsidRPr="00B305B6">
        <w:rPr>
          <w:color w:val="000000" w:themeColor="text1"/>
        </w:rPr>
        <w:fldChar w:fldCharType="separate"/>
      </w:r>
      <w:r w:rsidRPr="00B305B6">
        <w:rPr>
          <w:noProof/>
          <w:color w:val="000000" w:themeColor="text1"/>
        </w:rPr>
        <w:t>(Viechtbauer 2010)</w:t>
      </w:r>
      <w:r w:rsidRPr="00B305B6">
        <w:rPr>
          <w:color w:val="000000" w:themeColor="text1"/>
        </w:rPr>
        <w:fldChar w:fldCharType="end"/>
      </w:r>
      <w:r w:rsidRPr="00B305B6">
        <w:rPr>
          <w:color w:val="000000" w:themeColor="text1"/>
        </w:rPr>
        <w:t xml:space="preserve"> to fit mixed-effects meta-analytic models to </w:t>
      </w:r>
      <w:r w:rsidR="00CB00B9" w:rsidRPr="00B305B6">
        <w:rPr>
          <w:i/>
          <w:color w:val="000000" w:themeColor="text1"/>
        </w:rPr>
        <w:t>ln</w:t>
      </w:r>
      <w:r w:rsidRPr="00B305B6">
        <w:rPr>
          <w:color w:val="000000" w:themeColor="text1"/>
        </w:rPr>
        <w:t>(</w:t>
      </w:r>
      <w:r w:rsidR="00FB7B7E" w:rsidRPr="00B305B6">
        <w:rPr>
          <w:i/>
          <w:color w:val="000000" w:themeColor="text1"/>
        </w:rPr>
        <w:t>h</w:t>
      </w:r>
      <w:r w:rsidR="00FB7B7E" w:rsidRPr="00B305B6">
        <w:rPr>
          <w:i/>
          <w:color w:val="000000" w:themeColor="text1"/>
          <w:vertAlign w:val="superscript"/>
        </w:rPr>
        <w:t>2</w:t>
      </w:r>
      <w:r w:rsidR="00FB7B7E" w:rsidRPr="00B305B6">
        <w:rPr>
          <w:i/>
          <w:color w:val="000000" w:themeColor="text1"/>
        </w:rPr>
        <w:t xml:space="preserve"> </w:t>
      </w:r>
      <w:r w:rsidRPr="00B305B6">
        <w:rPr>
          <w:color w:val="000000" w:themeColor="text1"/>
        </w:rPr>
        <w:t>+</w:t>
      </w:r>
      <w:r w:rsidR="00FB7B7E" w:rsidRPr="00B305B6">
        <w:rPr>
          <w:color w:val="000000" w:themeColor="text1"/>
        </w:rPr>
        <w:t xml:space="preserve"> </w:t>
      </w:r>
      <w:r w:rsidRPr="00B305B6">
        <w:rPr>
          <w:color w:val="000000" w:themeColor="text1"/>
        </w:rPr>
        <w:t xml:space="preserve">0.2) transformed heritability </w:t>
      </w:r>
      <w:r w:rsidR="00FB7B7E" w:rsidRPr="00B305B6">
        <w:rPr>
          <w:color w:val="000000" w:themeColor="text1"/>
        </w:rPr>
        <w:t xml:space="preserve">estimates </w:t>
      </w:r>
      <w:r w:rsidRPr="00B305B6">
        <w:rPr>
          <w:color w:val="000000" w:themeColor="text1"/>
        </w:rPr>
        <w:t>(</w:t>
      </w:r>
      <w:r w:rsidRPr="00B305B6">
        <w:rPr>
          <w:i/>
          <w:color w:val="000000" w:themeColor="text1"/>
        </w:rPr>
        <w:t>h</w:t>
      </w:r>
      <w:r w:rsidRPr="00B305B6">
        <w:rPr>
          <w:i/>
          <w:color w:val="000000" w:themeColor="text1"/>
          <w:vertAlign w:val="superscript"/>
        </w:rPr>
        <w:t>2</w:t>
      </w:r>
      <w:r w:rsidRPr="00B305B6">
        <w:rPr>
          <w:i/>
          <w:color w:val="000000" w:themeColor="text1"/>
          <w:vertAlign w:val="subscript"/>
        </w:rPr>
        <w:t>T</w:t>
      </w:r>
      <w:r w:rsidRPr="00B305B6">
        <w:rPr>
          <w:color w:val="000000" w:themeColor="text1"/>
        </w:rPr>
        <w:t>) and associated estimate sampling variance</w:t>
      </w:r>
      <w:r w:rsidR="00FB7B7E" w:rsidRPr="00B305B6">
        <w:rPr>
          <w:color w:val="000000" w:themeColor="text1"/>
        </w:rPr>
        <w:t>,</w:t>
      </w:r>
      <w:r w:rsidRPr="00B305B6">
        <w:rPr>
          <w:color w:val="000000" w:themeColor="text1"/>
        </w:rPr>
        <w:t xml:space="preserve"> while accounting for both fixed and random effects</w:t>
      </w:r>
      <w:r w:rsidR="003F4C91" w:rsidRPr="00B305B6">
        <w:rPr>
          <w:color w:val="000000" w:themeColor="text1"/>
        </w:rPr>
        <w:t>.</w:t>
      </w:r>
      <w:r w:rsidRPr="00B305B6">
        <w:rPr>
          <w:color w:val="000000" w:themeColor="text1"/>
        </w:rPr>
        <w:t xml:space="preserve"> Due to some missing combinations of </w:t>
      </w:r>
      <w:r w:rsidRPr="00B305B6">
        <w:rPr>
          <w:color w:val="000000" w:themeColor="text1"/>
        </w:rPr>
        <w:lastRenderedPageBreak/>
        <w:t xml:space="preserve">explanatory factors within the dataset (e.g., not all traits were measured for all life stages, or for all coral growth forms), the complete dataset only allowed us to consider additive effects of trait type, heritability type, life stage, and growth form in an overall analysis. Temperature was not controlled for or measured in all studies, and thus was excluded as a covariate at this stage. To further assess the robustness of this model and examine interactions, we then analyzed subsets of the complete dataset to test for: (a) trait × life stage interactions, (b) trait × heritability interactions, and (c) main effects and interactions involving growth form. Finally, we examined a subset of the complete data that reported treatment temperature differences relative to ambient temperature, including trait × temperature difference interactions and additive effects of life stage, heritability type, and growth form. All models were fit using more conservative t-distribution approximations of confidence intervals in the case of multi-level random effect models, and final models fit using the more conservative Knapp and Hartung </w:t>
      </w:r>
      <w:r w:rsidRPr="00B305B6">
        <w:rPr>
          <w:color w:val="000000" w:themeColor="text1"/>
        </w:rPr>
        <w:fldChar w:fldCharType="begin" w:fldLock="1"/>
      </w:r>
      <w:r w:rsidRPr="00B305B6">
        <w:rPr>
          <w:color w:val="000000" w:themeColor="text1"/>
        </w:rPr>
        <w:instrText>ADDIN CSL_CITATION {"citationItems":[{"id":"ITEM-1","itemData":{"DOI":"10.1002/sim.1482","ISSN":"02776715","PMID":"12939780","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author":[{"dropping-particle":"","family":"Knapp","given":"Guido","non-dropping-particle":"","parse-names":false,"suffix":""},{"dropping-particle":"","family":"Hartung","given":"Joachim","non-dropping-particle":"","parse-names":false,"suffix":""}],"container-title":"Statistics in Medicine","id":"ITEM-1","issue":"17","issued":{"date-parts":[["2003"]]},"page":"2693-2710","title":"Improved tests for a random effects meta-regression with a single covariate","type":"article-journal","volume":"22"},"uris":["http://www.mendeley.com/documents/?uuid=55fa0590-44d8-4769-a766-9d549192be83"]}],"mendeley":{"formattedCitation":"(Knapp and Hartung 2003)","manualFormatting":"(2003)","plainTextFormattedCitation":"(Knapp and Hartung 2003)","previouslyFormattedCitation":"(Knapp and Hartung 2003)"},"properties":{"noteIndex":0},"schema":"https://github.com/citation-style-language/schema/raw/master/csl-citation.json"}</w:instrText>
      </w:r>
      <w:r w:rsidRPr="00B305B6">
        <w:rPr>
          <w:color w:val="000000" w:themeColor="text1"/>
        </w:rPr>
        <w:fldChar w:fldCharType="separate"/>
      </w:r>
      <w:r w:rsidRPr="00B305B6">
        <w:rPr>
          <w:noProof/>
          <w:color w:val="000000" w:themeColor="text1"/>
        </w:rPr>
        <w:t>(2003)</w:t>
      </w:r>
      <w:r w:rsidRPr="00B305B6">
        <w:rPr>
          <w:color w:val="000000" w:themeColor="text1"/>
        </w:rPr>
        <w:fldChar w:fldCharType="end"/>
      </w:r>
      <w:r w:rsidRPr="00B305B6">
        <w:rPr>
          <w:color w:val="000000" w:themeColor="text1"/>
        </w:rPr>
        <w:t xml:space="preserve"> adjustment for single-level random effect meta-models when multi-level random effects structures were not selected during model selection </w:t>
      </w:r>
      <w:r w:rsidRPr="00B305B6">
        <w:rPr>
          <w:color w:val="000000" w:themeColor="text1"/>
        </w:rPr>
        <w:fldChar w:fldCharType="begin" w:fldLock="1"/>
      </w:r>
      <w:r w:rsidR="003C1C20">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jrsm.1356","ISSN":"17592887","PMID":"31111673","abstract":"The Hartung-Knapp method for random-effects meta-analysis, that was also independently proposed by Sidik and Jonkman, is becoming advocated for general use. This method has previously been justified by taking all estimated variances as known and using a different pivotal quantity to the more conventional one when making inferences about the average effect. We provide a new conceptual framework for, and justification of, the Hartung-Knapp method. Specifically, we show that inferences from fitted random-effects models, using both the conventional and the Hartung-Knapp method, are equivalent to those from closely related intercept only weighted least squares regression models. This observation provides a new link between Hartung and Knapp's methodology for meta-analysis and standard linear models, where it can be seen that the Hartung-Knapp method can be justified by a linear model that makes a slightly weaker assumption than taking all variances as known. This provides intuition for why the Hartung-Knapp method has been found to perform better than the conventional one in simulation studies. Furthermore, our new findings give more credence to ad hoc adjustments of confidence intervals from the Hartung-Knapp method that ensure these are at least as wide as more conventional confidence intervals. The conceptual basis for the Hartung-Knapp method that we present here should replace the established one because it more clearly illustrates the potential benefit of using it.","author":[{"dropping-particle":"","family":"VanAert","given":"Robbie C.M.","non-dropping-particle":"","parse-names":false,"suffix":""},{"dropping-particle":"","family":"Jackson","given":"Dan","non-dropping-particle":"","parse-names":false,"suffix":""}],"container-title":"Research Synthesis Methods","id":"ITEM-2","issue":"4","issued":{"date-parts":[["2019"]]},"page":"515-527","title":"A new justification of the Hartung-Knapp method for random-effects meta-analysis based on weighted least squares regression","type":"article-journal","volume":"10"},"uris":["http://www.mendeley.com/documents/?uuid=b959f9cd-8802-4d19-b6ca-a2a396ac17c6"]}],"mendeley":{"formattedCitation":"(Viechtbauer 2010; VanAert and Jackson 2019)","plainTextFormattedCitation":"(Viechtbauer 2010; VanAert and Jackson 2019)","previouslyFormattedCitation":"(Viechtbauer 2010; VanAert and Jackson 2019)"},"properties":{"noteIndex":0},"schema":"https://github.com/citation-style-language/schema/raw/master/csl-citation.json"}</w:instrText>
      </w:r>
      <w:r w:rsidRPr="00B305B6">
        <w:rPr>
          <w:color w:val="000000" w:themeColor="text1"/>
        </w:rPr>
        <w:fldChar w:fldCharType="separate"/>
      </w:r>
      <w:r w:rsidR="003C1C20" w:rsidRPr="003C1C20">
        <w:rPr>
          <w:noProof/>
          <w:color w:val="000000" w:themeColor="text1"/>
        </w:rPr>
        <w:t>(Viechtbauer 2010; VanAert and Jackson 2019)</w:t>
      </w:r>
      <w:r w:rsidRPr="00B305B6">
        <w:rPr>
          <w:color w:val="000000" w:themeColor="text1"/>
        </w:rPr>
        <w:fldChar w:fldCharType="end"/>
      </w:r>
      <w:r w:rsidRPr="00B305B6">
        <w:rPr>
          <w:color w:val="000000" w:themeColor="text1"/>
        </w:rPr>
        <w:t>.</w:t>
      </w:r>
    </w:p>
    <w:p w14:paraId="4F14A06D" w14:textId="6F5B23DE" w:rsidR="000C1166" w:rsidRPr="00B305B6" w:rsidRDefault="000C1166" w:rsidP="00FC6D79">
      <w:pPr>
        <w:spacing w:line="480" w:lineRule="auto"/>
        <w:ind w:firstLine="720"/>
        <w:rPr>
          <w:color w:val="000000" w:themeColor="text1"/>
        </w:rPr>
      </w:pPr>
      <w:r w:rsidRPr="00B305B6">
        <w:rPr>
          <w:color w:val="000000" w:themeColor="text1"/>
        </w:rPr>
        <w:t xml:space="preserve">We </w:t>
      </w:r>
      <w:r w:rsidR="006F5A37" w:rsidRPr="00B305B6">
        <w:rPr>
          <w:color w:val="000000" w:themeColor="text1"/>
        </w:rPr>
        <w:t>considered</w:t>
      </w:r>
      <w:r w:rsidR="00834151" w:rsidRPr="00B305B6">
        <w:rPr>
          <w:color w:val="000000" w:themeColor="text1"/>
        </w:rPr>
        <w:t xml:space="preserve"> the top model </w:t>
      </w:r>
      <w:r w:rsidR="006F5A37" w:rsidRPr="00B305B6">
        <w:rPr>
          <w:color w:val="000000" w:themeColor="text1"/>
        </w:rPr>
        <w:t>for each analysis as the model with</w:t>
      </w:r>
      <w:r w:rsidR="00834151" w:rsidRPr="00B305B6">
        <w:rPr>
          <w:color w:val="000000" w:themeColor="text1"/>
        </w:rPr>
        <w:t xml:space="preserve"> the lowest</w:t>
      </w:r>
      <w:r w:rsidRPr="00B305B6">
        <w:rPr>
          <w:color w:val="000000" w:themeColor="text1"/>
        </w:rPr>
        <w:t xml:space="preserve"> Akaike’s Information Criterion, corrected for small sample sizes (</w:t>
      </w:r>
      <w:proofErr w:type="spellStart"/>
      <w:r w:rsidRPr="00B305B6">
        <w:rPr>
          <w:color w:val="000000" w:themeColor="text1"/>
        </w:rPr>
        <w:t>AICc</w:t>
      </w:r>
      <w:proofErr w:type="spellEnd"/>
      <w:r w:rsidRPr="00B305B6">
        <w:rPr>
          <w:color w:val="000000" w:themeColor="text1"/>
        </w:rPr>
        <w:t xml:space="preserve">). </w:t>
      </w:r>
      <w:r w:rsidR="006F5A37" w:rsidRPr="00B305B6">
        <w:rPr>
          <w:color w:val="000000" w:themeColor="text1"/>
        </w:rPr>
        <w:t>W</w:t>
      </w:r>
      <w:r w:rsidRPr="00B305B6">
        <w:rPr>
          <w:color w:val="000000" w:themeColor="text1"/>
        </w:rPr>
        <w:t xml:space="preserve">e considered this model a substantial improvement over other candidate models when the difference in </w:t>
      </w:r>
      <w:proofErr w:type="spellStart"/>
      <w:r w:rsidRPr="00B305B6">
        <w:rPr>
          <w:color w:val="000000" w:themeColor="text1"/>
        </w:rPr>
        <w:t>AICc</w:t>
      </w:r>
      <w:proofErr w:type="spellEnd"/>
      <w:r w:rsidRPr="00B305B6">
        <w:rPr>
          <w:color w:val="000000" w:themeColor="text1"/>
        </w:rPr>
        <w:t xml:space="preserve"> scores (</w:t>
      </w:r>
      <w:proofErr w:type="spellStart"/>
      <w:r w:rsidRPr="00B305B6">
        <w:rPr>
          <w:color w:val="000000" w:themeColor="text1"/>
        </w:rPr>
        <w:t>ΔAICc</w:t>
      </w:r>
      <w:proofErr w:type="spellEnd"/>
      <w:r w:rsidRPr="00B305B6">
        <w:rPr>
          <w:color w:val="000000" w:themeColor="text1"/>
        </w:rPr>
        <w:t xml:space="preserve">) was </w:t>
      </w:r>
      <w:r w:rsidR="006F5A37" w:rsidRPr="00B305B6">
        <w:rPr>
          <w:color w:val="000000" w:themeColor="text1"/>
        </w:rPr>
        <w:t xml:space="preserve">greater </w:t>
      </w:r>
      <w:r w:rsidRPr="00B305B6">
        <w:rPr>
          <w:color w:val="000000" w:themeColor="text1"/>
        </w:rPr>
        <w:t xml:space="preserve">than two </w:t>
      </w:r>
      <w:r w:rsidRPr="00B305B6">
        <w:rPr>
          <w:color w:val="000000" w:themeColor="text1"/>
        </w:rPr>
        <w:fldChar w:fldCharType="begin" w:fldLock="1"/>
      </w:r>
      <w:r w:rsidRPr="00B305B6">
        <w:rPr>
          <w:color w:val="000000" w:themeColor="text1"/>
        </w:rPr>
        <w:instrText>ADDIN CSL_CITATION {"citationItems":[{"id":"ITEM-1","itemData":{"DOI":"10.1177/0049124104268644","ISSN":"00491241","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author":[{"dropping-particle":"","family":"Burnham","given":"Kenneth P.","non-dropping-particle":"","parse-names":false,"suffix":""},{"dropping-particle":"","family":"Anderson","given":"David R.","non-dropping-particle":"","parse-names":false,"suffix":""}],"container-title":"Sociological Methods and Research","id":"ITEM-1","issue":"2","issued":{"date-parts":[["2004"]]},"page":"261-304","title":"Multimodel inference: Understanding AIC and BIC in model selection","type":"article-journal","volume":"33"},"uris":["http://www.mendeley.com/documents/?uuid=ece90df7-ec59-4537-b3cd-466fbd7e7cb7"]}],"mendeley":{"formattedCitation":"(Burnham and Anderson 2004)","plainTextFormattedCitation":"(Burnham and Anderson 2004)","previouslyFormattedCitation":"(Burnham and Anderson 2004)"},"properties":{"noteIndex":0},"schema":"https://github.com/citation-style-language/schema/raw/master/csl-citation.json"}</w:instrText>
      </w:r>
      <w:r w:rsidRPr="00B305B6">
        <w:rPr>
          <w:color w:val="000000" w:themeColor="text1"/>
        </w:rPr>
        <w:fldChar w:fldCharType="separate"/>
      </w:r>
      <w:r w:rsidRPr="00B305B6">
        <w:rPr>
          <w:noProof/>
          <w:color w:val="000000" w:themeColor="text1"/>
        </w:rPr>
        <w:t>(Burnham and Anderson 2004)</w:t>
      </w:r>
      <w:r w:rsidRPr="00B305B6">
        <w:rPr>
          <w:color w:val="000000" w:themeColor="text1"/>
        </w:rPr>
        <w:fldChar w:fldCharType="end"/>
      </w:r>
      <w:r w:rsidRPr="00B305B6">
        <w:rPr>
          <w:color w:val="000000" w:themeColor="text1"/>
        </w:rPr>
        <w:t xml:space="preserve">. </w:t>
      </w:r>
      <w:r w:rsidR="006F5A37" w:rsidRPr="00B305B6">
        <w:rPr>
          <w:color w:val="000000" w:themeColor="text1"/>
        </w:rPr>
        <w:t>W</w:t>
      </w:r>
      <w:r w:rsidRPr="00B305B6">
        <w:rPr>
          <w:color w:val="000000" w:themeColor="text1"/>
        </w:rPr>
        <w:t xml:space="preserve">e followed the four-step model selection strategy outlined in </w:t>
      </w:r>
      <w:r w:rsidRPr="00B305B6">
        <w:rPr>
          <w:color w:val="000000" w:themeColor="text1"/>
        </w:rPr>
        <w:fldChar w:fldCharType="begin" w:fldLock="1"/>
      </w:r>
      <w:r w:rsidRPr="00B305B6">
        <w:rPr>
          <w:color w:val="000000" w:themeColor="text1"/>
        </w:rPr>
        <w:instrText>ADDIN CSL_CITATION {"citationItems":[{"id":"ITEM-1","itemData":{"ISBN":"0-387-45967-7","author":[{"dropping-particle":"","family":"Zuur","given":"Alain F","non-dropping-particle":"","parse-names":false,"suffix":""},{"dropping-particle":"","family":"Ieno","given":"Elena N.","non-dropping-particle":"","parse-names":false,"suffix":""},{"dropping-particle":"","family":"Smith","given":"Graham M.","non-dropping-particle":"","parse-names":false,"suffix":""}],"container-title":"Statistics for Biology and Health","id":"ITEM-1","issued":{"date-parts":[["2007"]]},"publisher":"Springer Science + Business Media, LCC","publisher-place":"New York","title":"Analysing Ecological Data","type":"book"},"uris":["http://www.mendeley.com/documents/?uuid=ac05827d-149e-4b73-b7b2-d21973844c20"]},{"id":"ITEM-2","itemData":{"DOI":"10.1007/978-0-387-87458-6","ISBN":"9781441915719","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Media","id":"ITEM-2","issued":{"date-parts":[["2009"]]},"publisher":"Springer Science+Business Media, LLC","publisher-place":"New York","title":"Mixed Effects Models and Extensions in Ecology with R","type":"book"},"uris":["http://www.mendeley.com/documents/?uuid=e7332499-1682-4948-aef8-6a05bb8078c7"]}],"mendeley":{"formattedCitation":"(Zuur et al. 2007; Zuur et al. 2009)","manualFormatting":"Zuur et al. (2007, 2009)","plainTextFormattedCitation":"(Zuur et al. 2007; Zuur et al. 2009)","previouslyFormattedCitation":"(Zuur et al. 2007; Zuur et al. 200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Zuur et al. (2007, 2009)</w:t>
      </w:r>
      <w:r w:rsidRPr="00B305B6">
        <w:rPr>
          <w:color w:val="000000" w:themeColor="text1"/>
        </w:rPr>
        <w:fldChar w:fldCharType="end"/>
      </w:r>
      <w:r w:rsidRPr="00B305B6">
        <w:rPr>
          <w:color w:val="000000" w:themeColor="text1"/>
        </w:rPr>
        <w:t xml:space="preserve">: (1) define the ‘beyond optimal’ fixed effects structure – that is, the most conceivably complex yet biologically relevant fixed effects possible, (2) select (via the lowest </w:t>
      </w:r>
      <w:proofErr w:type="spellStart"/>
      <w:r w:rsidRPr="00B305B6">
        <w:rPr>
          <w:color w:val="000000" w:themeColor="text1"/>
        </w:rPr>
        <w:t>AICc</w:t>
      </w:r>
      <w:proofErr w:type="spellEnd"/>
      <w:r w:rsidRPr="00B305B6">
        <w:rPr>
          <w:color w:val="000000" w:themeColor="text1"/>
        </w:rPr>
        <w:t xml:space="preserve"> value) the optimal random effects structure for models fit using </w:t>
      </w:r>
      <w:r w:rsidR="006F5A37" w:rsidRPr="00B305B6">
        <w:rPr>
          <w:color w:val="000000" w:themeColor="text1"/>
        </w:rPr>
        <w:t>restricted maximum likelihood (</w:t>
      </w:r>
      <w:r w:rsidRPr="00B305B6">
        <w:rPr>
          <w:color w:val="000000" w:themeColor="text1"/>
        </w:rPr>
        <w:t>REML</w:t>
      </w:r>
      <w:r w:rsidR="006F5A37" w:rsidRPr="00B305B6">
        <w:rPr>
          <w:color w:val="000000" w:themeColor="text1"/>
        </w:rPr>
        <w:t>)</w:t>
      </w:r>
      <w:r w:rsidRPr="00B305B6">
        <w:rPr>
          <w:color w:val="000000" w:themeColor="text1"/>
        </w:rPr>
        <w:t xml:space="preserve">, (3) select (via the lowest </w:t>
      </w:r>
      <w:proofErr w:type="spellStart"/>
      <w:r w:rsidRPr="00B305B6">
        <w:rPr>
          <w:color w:val="000000" w:themeColor="text1"/>
        </w:rPr>
        <w:t>AICc</w:t>
      </w:r>
      <w:proofErr w:type="spellEnd"/>
      <w:r w:rsidRPr="00B305B6">
        <w:rPr>
          <w:color w:val="000000" w:themeColor="text1"/>
        </w:rPr>
        <w:t xml:space="preserve"> value) the optimal fixed effects structure</w:t>
      </w:r>
      <w:r w:rsidR="00380A0C" w:rsidRPr="00B305B6">
        <w:rPr>
          <w:color w:val="000000" w:themeColor="text1"/>
        </w:rPr>
        <w:t>s</w:t>
      </w:r>
      <w:r w:rsidRPr="00B305B6">
        <w:rPr>
          <w:color w:val="000000" w:themeColor="text1"/>
        </w:rPr>
        <w:t xml:space="preserve"> for models fit using </w:t>
      </w:r>
      <w:r w:rsidR="006F5A37" w:rsidRPr="00B305B6">
        <w:rPr>
          <w:color w:val="000000" w:themeColor="text1"/>
        </w:rPr>
        <w:t>maximum likelihood</w:t>
      </w:r>
      <w:r w:rsidRPr="00B305B6">
        <w:rPr>
          <w:color w:val="000000" w:themeColor="text1"/>
        </w:rPr>
        <w:t>, (4) re-fit the final model using REML.</w:t>
      </w:r>
      <w:r w:rsidR="000265A8" w:rsidRPr="00B305B6">
        <w:rPr>
          <w:color w:val="000000" w:themeColor="text1"/>
        </w:rPr>
        <w:t xml:space="preserve"> Study and species were highly confounded and precluded the inclusion of both as random effects</w:t>
      </w:r>
      <w:r w:rsidR="00B73FD0" w:rsidRPr="00B305B6">
        <w:rPr>
          <w:color w:val="000000" w:themeColor="text1"/>
        </w:rPr>
        <w:t xml:space="preserve"> within the same model</w:t>
      </w:r>
      <w:r w:rsidR="000265A8" w:rsidRPr="00B305B6">
        <w:rPr>
          <w:color w:val="000000" w:themeColor="text1"/>
        </w:rPr>
        <w:t>. Thus, we fit models using one of the following random</w:t>
      </w:r>
      <w:r w:rsidRPr="00B305B6">
        <w:rPr>
          <w:color w:val="000000" w:themeColor="text1"/>
        </w:rPr>
        <w:t xml:space="preserve"> effects structures</w:t>
      </w:r>
      <w:r w:rsidR="000265A8" w:rsidRPr="00B305B6">
        <w:rPr>
          <w:color w:val="000000" w:themeColor="text1"/>
        </w:rPr>
        <w:t>:</w:t>
      </w:r>
      <w:r w:rsidRPr="00B305B6">
        <w:rPr>
          <w:color w:val="000000" w:themeColor="text1"/>
        </w:rPr>
        <w:t xml:space="preserve"> estimate ID only (1|estimate ID), study ID only (1|study ID), species only (1|species), estimate ID nested </w:t>
      </w:r>
      <w:r w:rsidRPr="00B305B6">
        <w:rPr>
          <w:color w:val="000000" w:themeColor="text1"/>
        </w:rPr>
        <w:lastRenderedPageBreak/>
        <w:t xml:space="preserve">within its respective study ID (1|study ID/estimate ID), estimate ID nested within species (1|species/estimate ID), </w:t>
      </w:r>
      <w:r w:rsidR="00B433AD" w:rsidRPr="00B305B6">
        <w:rPr>
          <w:color w:val="000000" w:themeColor="text1"/>
        </w:rPr>
        <w:t>or a</w:t>
      </w:r>
      <w:r w:rsidRPr="00B305B6">
        <w:rPr>
          <w:color w:val="000000" w:themeColor="text1"/>
        </w:rPr>
        <w:t xml:space="preserve"> random effect</w:t>
      </w:r>
      <w:r w:rsidR="00B433AD" w:rsidRPr="00B305B6">
        <w:rPr>
          <w:color w:val="000000" w:themeColor="text1"/>
        </w:rPr>
        <w:t xml:space="preserve"> variance fixed at zero</w:t>
      </w:r>
      <w:r w:rsidRPr="00B305B6">
        <w:rPr>
          <w:color w:val="000000" w:themeColor="text1"/>
        </w:rPr>
        <w:t>.</w:t>
      </w:r>
    </w:p>
    <w:p w14:paraId="4528E883" w14:textId="4D6E61B4" w:rsidR="000C1166" w:rsidRPr="00B305B6" w:rsidRDefault="000C1166" w:rsidP="00FC6D79">
      <w:pPr>
        <w:spacing w:line="480" w:lineRule="auto"/>
        <w:ind w:firstLine="720"/>
        <w:rPr>
          <w:color w:val="000000" w:themeColor="text1"/>
        </w:rPr>
      </w:pPr>
      <w:r w:rsidRPr="00B305B6">
        <w:rPr>
          <w:color w:val="000000" w:themeColor="text1"/>
        </w:rPr>
        <w:t>After fitting models for each analysis, we examined the level of among-study heterogeneity (</w:t>
      </w:r>
      <w:r w:rsidRPr="00B305B6">
        <w:rPr>
          <w:color w:val="000000" w:themeColor="text1"/>
        </w:rPr>
        <w:sym w:font="Symbol" w:char="F074"/>
      </w:r>
      <w:r w:rsidRPr="00B305B6">
        <w:rPr>
          <w:color w:val="000000" w:themeColor="text1"/>
          <w:vertAlign w:val="superscript"/>
        </w:rPr>
        <w:t>2</w:t>
      </w:r>
      <w:r w:rsidRPr="00B305B6">
        <w:rPr>
          <w:color w:val="000000" w:themeColor="text1"/>
        </w:rPr>
        <w:t xml:space="preserve">) using the </w:t>
      </w:r>
      <w:r w:rsidRPr="00B305B6">
        <w:rPr>
          <w:i/>
          <w:color w:val="000000" w:themeColor="text1"/>
        </w:rPr>
        <w:t>I</w:t>
      </w:r>
      <w:r w:rsidRPr="00B305B6">
        <w:rPr>
          <w:i/>
          <w:color w:val="000000" w:themeColor="text1"/>
          <w:vertAlign w:val="superscript"/>
        </w:rPr>
        <w:t>2</w:t>
      </w:r>
      <w:r w:rsidRPr="00B305B6">
        <w:rPr>
          <w:color w:val="000000" w:themeColor="text1"/>
        </w:rPr>
        <w:t xml:space="preserve"> index </w:t>
      </w:r>
      <w:r w:rsidRPr="00B305B6">
        <w:rPr>
          <w:color w:val="000000" w:themeColor="text1"/>
        </w:rPr>
        <w:fldChar w:fldCharType="begin" w:fldLock="1"/>
      </w:r>
      <w:r w:rsidRPr="00B305B6">
        <w:rPr>
          <w:color w:val="000000" w:themeColor="text1"/>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mendeley":{"formattedCitation":"(Higgins and Thompson 2002)","plainTextFormattedCitation":"(Higgins and Thompson 2002)","previouslyFormattedCitation":"(Higgins and Thompson 2002)"},"properties":{"noteIndex":0},"schema":"https://github.com/citation-style-language/schema/raw/master/csl-citation.json"}</w:instrText>
      </w:r>
      <w:r w:rsidRPr="00B305B6">
        <w:rPr>
          <w:color w:val="000000" w:themeColor="text1"/>
        </w:rPr>
        <w:fldChar w:fldCharType="separate"/>
      </w:r>
      <w:r w:rsidRPr="00B305B6">
        <w:rPr>
          <w:noProof/>
          <w:color w:val="000000" w:themeColor="text1"/>
        </w:rPr>
        <w:t>(Higgins and Thompson 2002)</w:t>
      </w:r>
      <w:r w:rsidRPr="00B305B6">
        <w:rPr>
          <w:color w:val="000000" w:themeColor="text1"/>
        </w:rPr>
        <w:fldChar w:fldCharType="end"/>
      </w:r>
      <w:r w:rsidRPr="00B305B6">
        <w:rPr>
          <w:color w:val="000000" w:themeColor="text1"/>
        </w:rPr>
        <w:t>, which provides an estimate of the among-study variance relative to the total variance not explained by the fixed effects. We used the Q</w:t>
      </w:r>
      <w:r w:rsidRPr="00B305B6">
        <w:rPr>
          <w:color w:val="000000" w:themeColor="text1"/>
          <w:vertAlign w:val="subscript"/>
        </w:rPr>
        <w:t>E</w:t>
      </w:r>
      <w:r w:rsidRPr="00B305B6">
        <w:rPr>
          <w:color w:val="000000" w:themeColor="text1"/>
        </w:rPr>
        <w:t xml:space="preserve"> statistic to test for significant residual heterogeneity after accounting for fixed effects </w:t>
      </w:r>
      <w:r w:rsidRPr="00B305B6">
        <w:rPr>
          <w:color w:val="000000" w:themeColor="text1"/>
        </w:rPr>
        <w:fldChar w:fldCharType="begin" w:fldLock="1"/>
      </w:r>
      <w:r w:rsidRPr="00B305B6">
        <w:rPr>
          <w:color w:val="000000" w:themeColor="text1"/>
        </w:rPr>
        <w:instrText>ADDIN CSL_CITATION {"citationItems":[{"id":"ITEM-1","itemData":{"author":[{"dropping-particle":"","family":"Viechtbauer","given":"W.","non-dropping-particle":"","parse-names":false,"suffix":""},{"dropping-particle":"","family":"López-López","given":"J. A.","non-dropping-particle":"","parse-names":false,"suffix":""},{"dropping-particle":"","family":"Sánchez-Meca","given":"J.","non-dropping-particle":"","parse-names":false,"suffix":""},{"dropping-particle":"","family":"Marín-Martínez","given":"F.","non-dropping-particle":"","parse-names":false,"suffix":""}],"container-title":"Psychological Methods","id":"ITEM-1","issued":{"date-parts":[["2015"]]},"page":"360–374","title":"A comparison of procedures to test for moderators in mixed-effects meta-regression models.","type":"article-journal","volume":"20"},"uris":["http://www.mendeley.com/documents/?uuid=fb44f25e-14c3-4cba-be9f-0ed5a18daafa"]}],"mendeley":{"formattedCitation":"(Viechtbauer et al. 2015)","plainTextFormattedCitation":"(Viechtbauer et al. 2015)","previouslyFormattedCitation":"(Viechtbauer et al. 2015)"},"properties":{"noteIndex":0},"schema":"https://github.com/citation-style-language/schema/raw/master/csl-citation.json"}</w:instrText>
      </w:r>
      <w:r w:rsidRPr="00B305B6">
        <w:rPr>
          <w:color w:val="000000" w:themeColor="text1"/>
        </w:rPr>
        <w:fldChar w:fldCharType="separate"/>
      </w:r>
      <w:r w:rsidRPr="00B305B6">
        <w:rPr>
          <w:noProof/>
          <w:color w:val="000000" w:themeColor="text1"/>
        </w:rPr>
        <w:t>(Viechtbauer et al. 2015)</w:t>
      </w:r>
      <w:r w:rsidRPr="00B305B6">
        <w:rPr>
          <w:color w:val="000000" w:themeColor="text1"/>
        </w:rPr>
        <w:fldChar w:fldCharType="end"/>
      </w:r>
      <w:r w:rsidRPr="00B305B6">
        <w:rPr>
          <w:color w:val="000000" w:themeColor="text1"/>
        </w:rPr>
        <w:t>. Higher proportions of heterogeneity indicate that variation in true effect size</w:t>
      </w:r>
      <w:r w:rsidR="00E8034E" w:rsidRPr="00B305B6">
        <w:rPr>
          <w:color w:val="000000" w:themeColor="text1"/>
        </w:rPr>
        <w:t xml:space="preserve"> of heritability</w:t>
      </w:r>
      <w:r w:rsidRPr="00B305B6">
        <w:rPr>
          <w:color w:val="000000" w:themeColor="text1"/>
        </w:rPr>
        <w:t xml:space="preserve"> is a distribution of study effects (</w:t>
      </w:r>
      <w:r w:rsidR="00E8034E" w:rsidRPr="00B305B6">
        <w:rPr>
          <w:color w:val="000000" w:themeColor="text1"/>
        </w:rPr>
        <w:t xml:space="preserve">i.e. due to </w:t>
      </w:r>
      <w:r w:rsidRPr="00B305B6">
        <w:rPr>
          <w:color w:val="000000" w:themeColor="text1"/>
        </w:rPr>
        <w:t>method</w:t>
      </w:r>
      <w:r w:rsidR="00E8034E" w:rsidRPr="00B305B6">
        <w:rPr>
          <w:color w:val="000000" w:themeColor="text1"/>
        </w:rPr>
        <w:t>ological</w:t>
      </w:r>
      <w:r w:rsidRPr="00B305B6">
        <w:rPr>
          <w:color w:val="000000" w:themeColor="text1"/>
        </w:rPr>
        <w:t xml:space="preserve"> </w:t>
      </w:r>
      <w:r w:rsidR="00E8034E" w:rsidRPr="00B305B6">
        <w:rPr>
          <w:color w:val="000000" w:themeColor="text1"/>
        </w:rPr>
        <w:t>or other study differences</w:t>
      </w:r>
      <w:r w:rsidRPr="00B305B6">
        <w:rPr>
          <w:color w:val="000000" w:themeColor="text1"/>
        </w:rPr>
        <w:t xml:space="preserve">), whereas lower heterogeneity indicates that any among-study heterogeneity is likely small relative to measurement error, so studies are measuring a common heritability value </w:t>
      </w:r>
      <w:r w:rsidRPr="00B305B6">
        <w:rPr>
          <w:color w:val="000000" w:themeColor="text1"/>
        </w:rPr>
        <w:fldChar w:fldCharType="begin" w:fldLock="1"/>
      </w:r>
      <w:r w:rsidRPr="00B305B6">
        <w:rPr>
          <w:color w:val="000000" w:themeColor="text1"/>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id":"ITEM-2","itemData":{"DOI":"10.1111/gcb.12453","ISSN":"13541013","abstract":"Concern is growing about the potential effects of interacting multiple stressors, especially as the global climate changes. We provide a comprehensive review of multiple stressor interactions in coral reef ecosystems, which are widely considered to be one of the most sensitive ecosystems to global change. First, we synthesized coral reef studies that examined interactions of two or more stressors, highlighting stressor interactions (where one stressor directly influences another) and potentially synergistic effects on response variables (where two stressors interact to produce an effect that is greater than purely additive). For stressor-stressor interactions, we found 176 studies that examined at least 2 of the 13 stressors of interest. Applying network analysis to analyze relationships between stressors, we found that pathogens were exacerbated by more costressors than any other stressor, with ca. 78% of studies reporting an enhancing effect by another stressor. Sedimentation, storms, and water temperature directly affected the largest number of other stressors. Pathogens, nutrients, and crown-of-thorns starfish were the most-influenced stressors. We found 187 studies that examined the effects of two or more stressors on a third dependent variable. The interaction of irradiance and temperature on corals has been the subject of more research (62 studies, 33% of the total) than any other combination of stressors, with many studies reporting a synergistic effect on coral symbiont photosynthetic performance (n = 19). Second, we performed a quantitative meta-analysis of existing literature on this most-studied interaction (irradiance and temperature). We found that the mean effect size of combined treatments was statistically indistinguishable from a purely additive interaction, although it should be noted that the sample size was relatively small (n = 26). Overall, although in aggregate a large body of literature examines stressor effects on coral reefs and coral organisms, considerable gaps remain for numerous stressor interactions and effects, and insufficient quantitative evidence exists to suggest that the prevailing type of stressor interaction is synergistic. © 2013 John Wiley &amp; Sons Ltd.","author":[{"dropping-particle":"","family":"Ban","given":"Stephen S.","non-dropping-particle":"","parse-names":false,"suffix":""},{"dropping-particle":"","family":"Graham","given":"Nicholas A.J.","non-dropping-particle":"","parse-names":false,"suffix":""},{"dropping-particle":"","family":"Connolly","given":"Sean R.","non-dropping-particle":"","parse-names":false,"suffix":""}],"container-title":"Global Change Biology","id":"ITEM-2","issue":"3","issued":{"date-parts":[["2014"]]},"page":"681-697","title":"Evidence for multiple stressor interactions and effects on coral reefs","type":"article-journal","volume":"20"},"uris":["http://www.mendeley.com/documents/?uuid=4f5ff43e-5a6f-4169-847d-fc89cee913d0"]}],"mendeley":{"formattedCitation":"(Higgins and Thompson 2002; Ban et al. 2014)","plainTextFormattedCitation":"(Higgins and Thompson 2002; Ban et al. 2014)","previouslyFormattedCitation":"(Higgins and Thompson 2002; Ban et al. 2014)"},"properties":{"noteIndex":0},"schema":"https://github.com/citation-style-language/schema/raw/master/csl-citation.json"}</w:instrText>
      </w:r>
      <w:r w:rsidRPr="00B305B6">
        <w:rPr>
          <w:color w:val="000000" w:themeColor="text1"/>
        </w:rPr>
        <w:fldChar w:fldCharType="separate"/>
      </w:r>
      <w:r w:rsidRPr="00B305B6">
        <w:rPr>
          <w:noProof/>
          <w:color w:val="000000" w:themeColor="text1"/>
        </w:rPr>
        <w:t>(Higgins and Thompson 2002; Ban et al. 2014)</w:t>
      </w:r>
      <w:r w:rsidRPr="00B305B6">
        <w:rPr>
          <w:color w:val="000000" w:themeColor="text1"/>
        </w:rPr>
        <w:fldChar w:fldCharType="end"/>
      </w:r>
      <w:r w:rsidRPr="00B305B6">
        <w:rPr>
          <w:color w:val="000000" w:themeColor="text1"/>
        </w:rPr>
        <w:t>. We report the pseudo-</w:t>
      </w:r>
      <w:r w:rsidRPr="00B305B6">
        <w:rPr>
          <w:i/>
          <w:color w:val="000000" w:themeColor="text1"/>
        </w:rPr>
        <w:t>R</w:t>
      </w:r>
      <w:r w:rsidRPr="00B305B6">
        <w:rPr>
          <w:i/>
          <w:color w:val="000000" w:themeColor="text1"/>
          <w:vertAlign w:val="superscript"/>
        </w:rPr>
        <w:t>2</w:t>
      </w:r>
      <w:r w:rsidRPr="00B305B6">
        <w:rPr>
          <w:color w:val="000000" w:themeColor="text1"/>
        </w:rPr>
        <w:t xml:space="preserve"> for meta-analytical models, computed by comparing the difference in </w:t>
      </w:r>
      <m:oMath>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τ</m:t>
                </m:r>
              </m:e>
            </m:acc>
          </m:e>
          <m:sup>
            <m:r>
              <w:rPr>
                <w:rFonts w:ascii="Cambria Math" w:hAnsi="Cambria Math"/>
                <w:color w:val="000000" w:themeColor="text1"/>
              </w:rPr>
              <m:t>2</m:t>
            </m:r>
          </m:sup>
        </m:sSup>
      </m:oMath>
      <w:r w:rsidRPr="00B305B6">
        <w:rPr>
          <w:color w:val="000000" w:themeColor="text1"/>
        </w:rPr>
        <w:t xml:space="preserve"> estimated using models including fixed effects (</w:t>
      </w:r>
      <m:oMath>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ME</m:t>
            </m:r>
          </m:sub>
          <m:sup>
            <m:r>
              <w:rPr>
                <w:rFonts w:ascii="Cambria Math" w:hAnsi="Cambria Math"/>
                <w:color w:val="000000" w:themeColor="text1"/>
              </w:rPr>
              <m:t>2</m:t>
            </m:r>
          </m:sup>
        </m:sSubSup>
      </m:oMath>
      <w:r w:rsidRPr="00B305B6">
        <w:rPr>
          <w:color w:val="000000" w:themeColor="text1"/>
        </w:rPr>
        <w:fldChar w:fldCharType="begin"/>
      </w:r>
      <w:r w:rsidRPr="00B305B6">
        <w:rPr>
          <w:color w:val="000000" w:themeColor="text1"/>
        </w:rPr>
        <w:instrText xml:space="preserve"> Q </w:instrText>
      </w:r>
      <w:r w:rsidRPr="00B305B6">
        <w:rPr>
          <w:color w:val="000000" w:themeColor="text1"/>
        </w:rPr>
        <w:fldChar w:fldCharType="end"/>
      </w:r>
      <w:r w:rsidRPr="00B305B6">
        <w:rPr>
          <w:color w:val="000000" w:themeColor="text1"/>
        </w:rPr>
        <w:t>) vs. a model with the same random-effects structure, but with no fixed effects (</w:t>
      </w:r>
      <m:oMath>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oMath>
      <w:r w:rsidRPr="00B305B6">
        <w:rPr>
          <w:color w:val="000000" w:themeColor="text1"/>
        </w:rPr>
        <w:fldChar w:fldCharType="begin"/>
      </w:r>
      <w:r w:rsidRPr="00B305B6">
        <w:rPr>
          <w:color w:val="000000" w:themeColor="text1"/>
        </w:rPr>
        <w:instrText xml:space="preserve"> QUOTE  </w:instrText>
      </w:r>
      <w:r w:rsidRPr="00B305B6">
        <w:rPr>
          <w:color w:val="000000" w:themeColor="text1"/>
        </w:rPr>
        <w:fldChar w:fldCharType="end"/>
      </w:r>
      <w:r w:rsidRPr="00B305B6">
        <w:rPr>
          <w:color w:val="000000" w:themeColor="text1"/>
        </w:rPr>
        <w:t xml:space="preserve">): </w:t>
      </w:r>
      <w:r w:rsidRPr="00B305B6">
        <w:rPr>
          <w:color w:val="000000" w:themeColor="text1"/>
        </w:rPr>
        <w:fldChar w:fldCharType="begin"/>
      </w:r>
      <w:r w:rsidRPr="00B305B6">
        <w:rPr>
          <w:color w:val="000000" w:themeColor="text1"/>
        </w:rPr>
        <w:instrText xml:space="preserve"> QUOTE  </w:instrText>
      </w:r>
      <w:r w:rsidRPr="00B305B6">
        <w:rPr>
          <w:color w:val="000000" w:themeColor="text1"/>
        </w:rPr>
        <w:fldChar w:fldCharType="end"/>
      </w:r>
      <m:oMath>
        <m:sSubSup>
          <m:sSubSupPr>
            <m:ctrlPr>
              <w:rPr>
                <w:rFonts w:ascii="Cambria Math" w:hAnsi="Cambria Math"/>
                <w:i/>
                <w:color w:val="000000" w:themeColor="text1"/>
              </w:rPr>
            </m:ctrlPr>
          </m:sSubSupPr>
          <m:e>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m:t>
            </m:r>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ME</m:t>
            </m: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oMath>
      <w:r w:rsidRPr="00B305B6">
        <w:rPr>
          <w:color w:val="000000" w:themeColor="text1"/>
        </w:rPr>
        <w:t xml:space="preserve"> </w:t>
      </w:r>
      <w:r w:rsidRPr="00B305B6">
        <w:rPr>
          <w:color w:val="000000" w:themeColor="text1"/>
        </w:rPr>
        <w:fldChar w:fldCharType="begin" w:fldLock="1"/>
      </w:r>
      <w:r w:rsidRPr="00B305B6">
        <w:rPr>
          <w:color w:val="000000" w:themeColor="text1"/>
        </w:rPr>
        <w:instrText>ADDIN CSL_CITATION {"citationItems":[{"id":"ITEM-1","itemData":{"author":[{"dropping-particle":"","family":"Raudenbush","given":"S. W.","non-dropping-particle":"","parse-names":false,"suffix":""}],"container-title":"The handbook of research synthesis and meta-analysis","edition":"2nd","editor":[{"dropping-particle":"","family":"Cooper","given":"H.","non-dropping-particle":"","parse-names":false,"suffix":""},{"dropping-particle":"V.","family":"Hedges","given":"L.","non-dropping-particle":"","parse-names":false,"suffix":""},{"dropping-particle":"","family":"Valentine","given":"J. C.","non-dropping-particle":"","parse-names":false,"suffix":""}],"id":"ITEM-1","issued":{"date-parts":[["2009"]]},"page":"295–315","publisher":"Russell Sage Foundation","publisher-place":"New York","title":"Analyzing effect sizes: random effects models","type":"chapter"},"uris":["http://www.mendeley.com/documents/?uuid=2a27a3d1-e52a-45cb-8895-187824c2021c"]}],"mendeley":{"formattedCitation":"(Raudenbush 2009)","plainTextFormattedCitation":"(Raudenbush 2009)","previouslyFormattedCitation":"(Raudenbush 200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Raudenbush 2009)</w:t>
      </w:r>
      <w:r w:rsidRPr="00B305B6">
        <w:rPr>
          <w:color w:val="000000" w:themeColor="text1"/>
        </w:rPr>
        <w:fldChar w:fldCharType="end"/>
      </w:r>
      <w:r w:rsidRPr="00B305B6">
        <w:rPr>
          <w:color w:val="000000" w:themeColor="text1"/>
        </w:rPr>
        <w:t xml:space="preserve">. Where significant interactions </w:t>
      </w:r>
      <w:r w:rsidR="00E8034E" w:rsidRPr="00B305B6">
        <w:rPr>
          <w:color w:val="000000" w:themeColor="text1"/>
        </w:rPr>
        <w:t>were found between factors with more than two levels</w:t>
      </w:r>
      <w:r w:rsidRPr="00B305B6">
        <w:rPr>
          <w:color w:val="000000" w:themeColor="text1"/>
        </w:rPr>
        <w:t>, we employed simultaneous tests for testing multiple general linear hypotheses determined by visual inspection of marginal estimates, and report p-values adjusted using the single-step method.</w:t>
      </w:r>
    </w:p>
    <w:p w14:paraId="6216332C" w14:textId="572BCFBD" w:rsidR="000C1166" w:rsidRPr="00B305B6" w:rsidRDefault="000C1166" w:rsidP="00FC6D79">
      <w:pPr>
        <w:spacing w:line="480" w:lineRule="auto"/>
        <w:ind w:firstLine="720"/>
        <w:rPr>
          <w:color w:val="000000" w:themeColor="text1"/>
        </w:rPr>
      </w:pPr>
      <w:r w:rsidRPr="00B305B6">
        <w:rPr>
          <w:color w:val="000000" w:themeColor="text1"/>
        </w:rPr>
        <w:t xml:space="preserve">Model standardized residuals were plotted against fitted values to look for strong deviations from normality, and data were simulated using the fitted model and plotted with the true data to assess model performance. We assessed the presence of publication bias by plotting the </w:t>
      </w:r>
      <w:r w:rsidR="00E8034E" w:rsidRPr="00B305B6">
        <w:rPr>
          <w:color w:val="000000" w:themeColor="text1"/>
        </w:rPr>
        <w:t>model residuals</w:t>
      </w:r>
      <w:r w:rsidRPr="00B305B6">
        <w:rPr>
          <w:color w:val="000000" w:themeColor="text1"/>
        </w:rPr>
        <w:t xml:space="preserve"> by </w:t>
      </w:r>
      <w:r w:rsidR="00E8034E" w:rsidRPr="00B305B6">
        <w:rPr>
          <w:color w:val="000000" w:themeColor="text1"/>
        </w:rPr>
        <w:t xml:space="preserve">their </w:t>
      </w:r>
      <w:r w:rsidR="00860546" w:rsidRPr="00B305B6">
        <w:rPr>
          <w:color w:val="000000" w:themeColor="text1"/>
        </w:rPr>
        <w:t>precision</w:t>
      </w:r>
      <w:r w:rsidR="00E8034E" w:rsidRPr="00B305B6">
        <w:rPr>
          <w:color w:val="000000" w:themeColor="text1"/>
        </w:rPr>
        <w:t xml:space="preserve"> (inverse</w:t>
      </w:r>
      <w:r w:rsidR="00ED638C" w:rsidRPr="00B305B6">
        <w:rPr>
          <w:color w:val="000000" w:themeColor="text1"/>
        </w:rPr>
        <w:t xml:space="preserve"> of</w:t>
      </w:r>
      <w:r w:rsidR="00E8034E" w:rsidRPr="00B305B6">
        <w:rPr>
          <w:color w:val="000000" w:themeColor="text1"/>
        </w:rPr>
        <w:t xml:space="preserve"> </w:t>
      </w:r>
      <w:r w:rsidR="008B60DB" w:rsidRPr="00B305B6">
        <w:rPr>
          <w:color w:val="000000" w:themeColor="text1"/>
        </w:rPr>
        <w:t>standard error</w:t>
      </w:r>
      <w:r w:rsidR="00E8034E" w:rsidRPr="00B305B6">
        <w:rPr>
          <w:color w:val="000000" w:themeColor="text1"/>
        </w:rPr>
        <w:t xml:space="preserve">) </w:t>
      </w:r>
      <w:r w:rsidRPr="00B305B6">
        <w:rPr>
          <w:color w:val="000000" w:themeColor="text1"/>
        </w:rPr>
        <w:t xml:space="preserve">to produce a funnel plot </w:t>
      </w:r>
      <w:r w:rsidRPr="00B305B6">
        <w:rPr>
          <w:color w:val="000000" w:themeColor="text1"/>
        </w:rPr>
        <w:fldChar w:fldCharType="begin" w:fldLock="1"/>
      </w:r>
      <w:r w:rsidRPr="00B305B6">
        <w:rPr>
          <w:color w:val="000000" w:themeColor="text1"/>
        </w:rPr>
        <w:instrText>ADDIN CSL_CITATION {"citationItems":[{"id":"ITEM-1","itemData":{"DOI":"10.1016/S0169-5347(01)02235-2","ISSN":"01695347","abstract":"How can the scientific literature provide unbiased conclusions if it represents a biased sample of available studies? Publication bias refers to phenomena arising from bias in submitting, reviewing, accepting and publishing scientific results. Direct and indirect methods for investigating publication bias are now readily available, but indirect methods are generally open to alternative interpretations. Publication bias distorts attempts to review a scientific field quantitatively if the likelihood of locating completed studies depends on the strength or direction of the findings of quantitative studies. It is the responsibility of researchers, reviewers and editors to address issues of bias to ensure the existence of an unbiased literature.","author":[{"dropping-particle":"","family":"Møller","given":"Anders Pape","non-dropping-particle":"","parse-names":false,"suffix":""},{"dropping-particle":"","family":"Jennions","given":"Michael D.","non-dropping-particle":"","parse-names":false,"suffix":""}],"container-title":"Trends in Ecology and Evolution","id":"ITEM-1","issue":"10","issued":{"date-parts":[["2001"]]},"page":"580-586","title":"Testing and adjusting for publication bias","type":"article-journal","volume":"16"},"uris":["http://www.mendeley.com/documents/?uuid=5c454091-6dbc-436f-99e2-a6b0031ee18c"]}],"mendeley":{"formattedCitation":"(Møller and Jennions 2001)","plainTextFormattedCitation":"(Møller and Jennions 2001)","previouslyFormattedCitation":"(Møller and Jennions 2001)"},"properties":{"noteIndex":0},"schema":"https://github.com/citation-style-language/schema/raw/master/csl-citation.json"}</w:instrText>
      </w:r>
      <w:r w:rsidRPr="00B305B6">
        <w:rPr>
          <w:color w:val="000000" w:themeColor="text1"/>
        </w:rPr>
        <w:fldChar w:fldCharType="separate"/>
      </w:r>
      <w:r w:rsidRPr="00B305B6">
        <w:rPr>
          <w:noProof/>
          <w:color w:val="000000" w:themeColor="text1"/>
        </w:rPr>
        <w:t>(Møller and Jennions 2001)</w:t>
      </w:r>
      <w:r w:rsidRPr="00B305B6">
        <w:rPr>
          <w:color w:val="000000" w:themeColor="text1"/>
        </w:rPr>
        <w:fldChar w:fldCharType="end"/>
      </w:r>
      <w:r w:rsidRPr="00B305B6">
        <w:rPr>
          <w:color w:val="000000" w:themeColor="text1"/>
        </w:rPr>
        <w:t>. We also calculated the</w:t>
      </w:r>
      <w:r w:rsidR="009C2B3A" w:rsidRPr="00B305B6">
        <w:rPr>
          <w:color w:val="000000" w:themeColor="text1"/>
        </w:rPr>
        <w:t xml:space="preserve"> Rosenberg</w:t>
      </w:r>
      <w:r w:rsidRPr="00B305B6">
        <w:rPr>
          <w:color w:val="000000" w:themeColor="text1"/>
        </w:rPr>
        <w:t xml:space="preserve"> fail-safe number, which indicates if model findings are robust to any apparent publication bias if the number is greater than five times the number of studies plus ten </w:t>
      </w:r>
      <w:r w:rsidRPr="00B305B6">
        <w:rPr>
          <w:color w:val="000000" w:themeColor="text1"/>
        </w:rPr>
        <w:fldChar w:fldCharType="begin" w:fldLock="1"/>
      </w:r>
      <w:r w:rsidRPr="00B305B6">
        <w:rPr>
          <w:color w:val="000000" w:themeColor="text1"/>
        </w:rPr>
        <w:instrText>ADDIN CSL_CITATION {"citationItems":[{"id":"ITEM-1","itemData":{"author":[{"dropping-particle":"","family":"Rosenthal","given":"R","non-dropping-particle":"","parse-names":false,"suffix":""}],"id":"ITEM-1","issued":{"date-parts":[["1991"]]},"publisher":"Sage Publications, Inc.","publisher-place":"Newbury Park, CA","title":"Meta-analytic Procedures for Social Research","type":"book"},"uris":["http://www.mendeley.com/documents/?uuid=53cbf06b-1c70-438c-a5fc-6f6492d21824"]},{"id":"ITEM-2","itemData":{"author":[{"dropping-particle":"","family":"Rosenberg","given":"M. S.","non-dropping-particle":"","parse-names":false,"suffix":""}],"container-title":"Evolution","id":"ITEM-2","issued":{"date-parts":[["2005"]]},"page":"464–468","title":"The file-drawer problem revisited: a general weighted method for calculating fail-safe numbers in meta-analysis","type":"article-journal","volume":"59"},"uris":["http://www.mendeley.com/documents/?uuid=41b60d7c-f96d-44c6-8f36-e59e1f58da3a"]}],"mendeley":{"formattedCitation":"(Rosenthal 1991; Rosenberg 2005)","plainTextFormattedCitation":"(Rosenthal 1991; Rosenberg 2005)","previouslyFormattedCitation":"(Rosenthal 1991; Rosenberg 2005)"},"properties":{"noteIndex":0},"schema":"https://github.com/citation-style-language/schema/raw/master/csl-citation.json"}</w:instrText>
      </w:r>
      <w:r w:rsidRPr="00B305B6">
        <w:rPr>
          <w:color w:val="000000" w:themeColor="text1"/>
        </w:rPr>
        <w:fldChar w:fldCharType="separate"/>
      </w:r>
      <w:r w:rsidRPr="00B305B6">
        <w:rPr>
          <w:noProof/>
          <w:color w:val="000000" w:themeColor="text1"/>
        </w:rPr>
        <w:t>(Rosenthal 1991; Rosenberg 2005)</w:t>
      </w:r>
      <w:r w:rsidRPr="00B305B6">
        <w:rPr>
          <w:color w:val="000000" w:themeColor="text1"/>
        </w:rPr>
        <w:fldChar w:fldCharType="end"/>
      </w:r>
      <w:r w:rsidRPr="00B305B6">
        <w:rPr>
          <w:color w:val="000000" w:themeColor="text1"/>
        </w:rPr>
        <w:t xml:space="preserve">. Finally, we </w:t>
      </w:r>
      <w:r w:rsidR="00CD5913" w:rsidRPr="00B305B6">
        <w:rPr>
          <w:color w:val="000000" w:themeColor="text1"/>
        </w:rPr>
        <w:t xml:space="preserve">used </w:t>
      </w:r>
      <w:r w:rsidRPr="00B305B6">
        <w:rPr>
          <w:color w:val="000000" w:themeColor="text1"/>
        </w:rPr>
        <w:t xml:space="preserve">Cook’s distances to determine highly influential points for each model </w:t>
      </w:r>
      <w:r w:rsidRPr="00B305B6">
        <w:rPr>
          <w:color w:val="000000" w:themeColor="text1"/>
        </w:rPr>
        <w:fldChar w:fldCharType="begin" w:fldLock="1"/>
      </w:r>
      <w:r w:rsidRPr="00B305B6">
        <w:rPr>
          <w:color w:val="000000" w:themeColor="text1"/>
        </w:rPr>
        <w:instrText>ADDIN CSL_CITATION {"citationItems":[{"id":"ITEM-1","itemData":{"author":[{"dropping-particle":"","family":"Cook","given":"R. D.","non-dropping-particle":"","parse-names":false,"suffix":""},{"dropping-particle":"","family":"Weisberg","given":"S.","non-dropping-particle":"","parse-names":false,"suffix":""}],"id":"ITEM-1","issued":{"date-parts":[["1982"]]},"publisher":"Chapman and Hall","publisher-place":"London","title":"Residuals and influence in regression","type":"book"},"uris":["http://www.mendeley.com/documents/?uuid=2cd0b045-f0e3-4d7c-b3c0-367e463f1310"]}],"mendeley":{"formattedCitation":"(Cook and Weisberg 1982)","plainTextFormattedCitation":"(Cook and Weisberg 1982)","previouslyFormattedCitation":"(Cook and Weisberg 1982)"},"properties":{"noteIndex":0},"schema":"https://github.com/citation-style-language/schema/raw/master/csl-citation.json"}</w:instrText>
      </w:r>
      <w:r w:rsidRPr="00B305B6">
        <w:rPr>
          <w:color w:val="000000" w:themeColor="text1"/>
        </w:rPr>
        <w:fldChar w:fldCharType="separate"/>
      </w:r>
      <w:r w:rsidRPr="00B305B6">
        <w:rPr>
          <w:noProof/>
          <w:color w:val="000000" w:themeColor="text1"/>
        </w:rPr>
        <w:t>(Cook and Weisberg 1982)</w:t>
      </w:r>
      <w:r w:rsidRPr="00B305B6">
        <w:rPr>
          <w:color w:val="000000" w:themeColor="text1"/>
        </w:rPr>
        <w:fldChar w:fldCharType="end"/>
      </w:r>
      <w:r w:rsidRPr="00B305B6">
        <w:rPr>
          <w:color w:val="000000" w:themeColor="text1"/>
        </w:rPr>
        <w:t>.</w:t>
      </w:r>
    </w:p>
    <w:p w14:paraId="4AD78F48" w14:textId="743CF3BD" w:rsidR="000C1166" w:rsidRPr="00B305B6" w:rsidRDefault="000C1166" w:rsidP="00FC6D79">
      <w:pPr>
        <w:spacing w:line="480" w:lineRule="auto"/>
        <w:rPr>
          <w:color w:val="000000" w:themeColor="text1"/>
        </w:rPr>
      </w:pPr>
    </w:p>
    <w:p w14:paraId="615F9D4F" w14:textId="6F03564B" w:rsidR="00A3483C" w:rsidRPr="00B305B6" w:rsidRDefault="00A3483C" w:rsidP="00FC6D79">
      <w:pPr>
        <w:spacing w:line="480" w:lineRule="auto"/>
        <w:rPr>
          <w:color w:val="000000" w:themeColor="text1"/>
        </w:rPr>
      </w:pPr>
    </w:p>
    <w:p w14:paraId="723729F1" w14:textId="6B429AAD" w:rsidR="00111BD8" w:rsidRPr="00B305B6" w:rsidRDefault="000063D7" w:rsidP="00FC6D79">
      <w:pPr>
        <w:spacing w:line="480" w:lineRule="auto"/>
        <w:rPr>
          <w:b/>
          <w:bCs/>
          <w:iCs/>
          <w:color w:val="000000" w:themeColor="text1"/>
        </w:rPr>
      </w:pPr>
      <w:r w:rsidRPr="00B305B6">
        <w:rPr>
          <w:b/>
          <w:bCs/>
          <w:iCs/>
          <w:color w:val="000000" w:themeColor="text1"/>
        </w:rPr>
        <w:t xml:space="preserve">High heritability </w:t>
      </w:r>
      <w:r w:rsidR="00132B10" w:rsidRPr="00B305B6">
        <w:rPr>
          <w:b/>
          <w:bCs/>
          <w:iCs/>
          <w:color w:val="000000" w:themeColor="text1"/>
        </w:rPr>
        <w:t>of</w:t>
      </w:r>
      <w:r w:rsidRPr="00B305B6">
        <w:rPr>
          <w:b/>
          <w:bCs/>
          <w:iCs/>
          <w:color w:val="000000" w:themeColor="text1"/>
        </w:rPr>
        <w:t xml:space="preserve"> coral traits</w:t>
      </w:r>
    </w:p>
    <w:p w14:paraId="01590DE7" w14:textId="5F5EDC7F" w:rsidR="0036215A" w:rsidRPr="00B305B6" w:rsidRDefault="0036215A" w:rsidP="00FC6D79">
      <w:pPr>
        <w:spacing w:line="480" w:lineRule="auto"/>
        <w:ind w:firstLine="720"/>
        <w:rPr>
          <w:color w:val="000000" w:themeColor="text1"/>
        </w:rPr>
      </w:pPr>
      <w:r w:rsidRPr="00B305B6">
        <w:rPr>
          <w:color w:val="000000" w:themeColor="text1"/>
        </w:rPr>
        <w:lastRenderedPageBreak/>
        <w:t xml:space="preserve">The results of the overall analysis reveal that the heritability of coral traits has considerable heterogeneity that can be explained by trait type. The final </w:t>
      </w:r>
      <w:r w:rsidR="00380A0C" w:rsidRPr="00B305B6">
        <w:rPr>
          <w:color w:val="000000" w:themeColor="text1"/>
        </w:rPr>
        <w:t xml:space="preserve">selected </w:t>
      </w:r>
      <w:r w:rsidRPr="00B305B6">
        <w:rPr>
          <w:color w:val="000000" w:themeColor="text1"/>
        </w:rPr>
        <w:t xml:space="preserve">model </w:t>
      </w:r>
      <w:r w:rsidR="00380A0C" w:rsidRPr="00B305B6">
        <w:rPr>
          <w:color w:val="000000" w:themeColor="text1"/>
        </w:rPr>
        <w:t xml:space="preserve">used </w:t>
      </w:r>
      <w:r w:rsidRPr="00B305B6">
        <w:rPr>
          <w:color w:val="000000" w:themeColor="text1"/>
        </w:rPr>
        <w:t>trait type as the sole explanatory factor</w:t>
      </w:r>
      <w:r w:rsidR="00380A0C" w:rsidRPr="00B305B6">
        <w:rPr>
          <w:color w:val="000000" w:themeColor="text1"/>
        </w:rPr>
        <w:t>, and</w:t>
      </w:r>
      <w:r w:rsidRPr="00B305B6">
        <w:rPr>
          <w:color w:val="000000" w:themeColor="text1"/>
        </w:rPr>
        <w:t xml:space="preserve"> had substantial residual heterogeneity (</w:t>
      </w:r>
      <w:r w:rsidRPr="00B305B6">
        <w:rPr>
          <w:i/>
          <w:color w:val="000000" w:themeColor="text1"/>
        </w:rPr>
        <w:t>QE</w:t>
      </w:r>
      <w:r w:rsidRPr="00B305B6">
        <w:rPr>
          <w:i/>
          <w:color w:val="000000" w:themeColor="text1"/>
          <w:vertAlign w:val="subscript"/>
        </w:rPr>
        <w:t>8</w:t>
      </w:r>
      <w:r w:rsidRPr="00B305B6">
        <w:rPr>
          <w:color w:val="000000" w:themeColor="text1"/>
          <w:vertAlign w:val="subscript"/>
        </w:rPr>
        <w:t>5</w:t>
      </w:r>
      <w:r w:rsidRPr="00B305B6">
        <w:rPr>
          <w:color w:val="000000" w:themeColor="text1"/>
        </w:rPr>
        <w:t xml:space="preserve"> = 4</w:t>
      </w:r>
      <w:r w:rsidR="008A2EE3" w:rsidRPr="00B305B6">
        <w:rPr>
          <w:color w:val="000000" w:themeColor="text1"/>
        </w:rPr>
        <w:t>78</w:t>
      </w:r>
      <w:r w:rsidRPr="00B305B6">
        <w:rPr>
          <w:color w:val="000000" w:themeColor="text1"/>
        </w:rPr>
        <w:t xml:space="preserve">, </w:t>
      </w:r>
      <w:r w:rsidRPr="00B305B6">
        <w:rPr>
          <w:i/>
          <w:color w:val="000000" w:themeColor="text1"/>
        </w:rPr>
        <w:t>p</w:t>
      </w:r>
      <w:r w:rsidRPr="00B305B6">
        <w:rPr>
          <w:color w:val="000000" w:themeColor="text1"/>
        </w:rPr>
        <w:t xml:space="preserve"> &lt; 0.0001), with the total percent of variance not attributable to sampling error,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total</w:t>
      </w:r>
      <w:r w:rsidRPr="00B305B6">
        <w:rPr>
          <w:color w:val="000000" w:themeColor="text1"/>
        </w:rPr>
        <w:t xml:space="preserve"> = 91%, composed of predominantly between-study variance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study</w:t>
      </w:r>
      <w:r w:rsidRPr="00B305B6">
        <w:rPr>
          <w:color w:val="000000" w:themeColor="text1"/>
        </w:rPr>
        <w:t xml:space="preserve"> = 57% of total), but with substantial within-study variance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estimate</w:t>
      </w:r>
      <w:r w:rsidRPr="00B305B6">
        <w:rPr>
          <w:color w:val="000000" w:themeColor="text1"/>
        </w:rPr>
        <w:t xml:space="preserve"> = 34% of total) as well. In all models, random effects involving estimate ID, study ID, or estimate ID nested in study ID were always selected, with no support for random effects involving species. </w:t>
      </w:r>
    </w:p>
    <w:p w14:paraId="5944FED4" w14:textId="69DBFB2E" w:rsidR="0002397E" w:rsidRPr="00B305B6" w:rsidRDefault="0036215A" w:rsidP="00FC6D79">
      <w:pPr>
        <w:spacing w:line="480" w:lineRule="auto"/>
        <w:ind w:firstLine="720"/>
        <w:rPr>
          <w:color w:val="000000" w:themeColor="text1"/>
        </w:rPr>
      </w:pPr>
      <w:r w:rsidRPr="00B305B6">
        <w:rPr>
          <w:color w:val="000000" w:themeColor="text1"/>
        </w:rPr>
        <w:t>Trait type was by far the most important predictor of heritability across all studies (Table S1), with traits such as gene expression having low heritability (</w:t>
      </w:r>
      <w:r w:rsidRPr="00B305B6">
        <w:rPr>
          <w:i/>
          <w:color w:val="000000" w:themeColor="text1"/>
        </w:rPr>
        <w:t>h</w:t>
      </w:r>
      <w:r w:rsidRPr="00B305B6">
        <w:rPr>
          <w:i/>
          <w:color w:val="000000" w:themeColor="text1"/>
          <w:vertAlign w:val="superscript"/>
        </w:rPr>
        <w:t>2</w:t>
      </w:r>
      <w:r w:rsidRPr="00B305B6">
        <w:rPr>
          <w:color w:val="000000" w:themeColor="text1"/>
        </w:rPr>
        <w:t xml:space="preserve"> &lt; 0.25); photochemistry, growth, nutrient content, symbiont abundance, morphology, and symbiont community having moderate heritability (</w:t>
      </w:r>
      <w:r w:rsidRPr="00B305B6">
        <w:rPr>
          <w:i/>
          <w:color w:val="000000" w:themeColor="text1"/>
        </w:rPr>
        <w:t>h</w:t>
      </w:r>
      <w:r w:rsidRPr="00B305B6">
        <w:rPr>
          <w:i/>
          <w:color w:val="000000" w:themeColor="text1"/>
          <w:vertAlign w:val="superscript"/>
        </w:rPr>
        <w:t>2</w:t>
      </w:r>
      <w:r w:rsidRPr="00B305B6">
        <w:rPr>
          <w:color w:val="000000" w:themeColor="text1"/>
        </w:rPr>
        <w:t xml:space="preserve"> = 0.25–0.5); and immune response and survival/larval settlement success having the highest heritability estimates (</w:t>
      </w:r>
      <w:r w:rsidRPr="00B305B6">
        <w:rPr>
          <w:i/>
          <w:color w:val="000000" w:themeColor="text1"/>
        </w:rPr>
        <w:t>h</w:t>
      </w:r>
      <w:r w:rsidRPr="00B305B6">
        <w:rPr>
          <w:i/>
          <w:color w:val="000000" w:themeColor="text1"/>
          <w:vertAlign w:val="superscript"/>
        </w:rPr>
        <w:t>2</w:t>
      </w:r>
      <w:r w:rsidRPr="00B305B6">
        <w:rPr>
          <w:color w:val="000000" w:themeColor="text1"/>
        </w:rPr>
        <w:t xml:space="preserve"> &gt; 0.5; Fig. 2). However, models that included additive effects of </w:t>
      </w:r>
      <w:r w:rsidR="0066121A" w:rsidRPr="00B305B6">
        <w:rPr>
          <w:color w:val="000000" w:themeColor="text1"/>
        </w:rPr>
        <w:t xml:space="preserve">trait type + </w:t>
      </w:r>
      <w:r w:rsidRPr="00B305B6">
        <w:rPr>
          <w:color w:val="000000" w:themeColor="text1"/>
        </w:rPr>
        <w:t xml:space="preserve">heritability </w:t>
      </w:r>
      <w:r w:rsidR="0066121A" w:rsidRPr="00B305B6">
        <w:rPr>
          <w:color w:val="000000" w:themeColor="text1"/>
        </w:rPr>
        <w:t>type</w:t>
      </w:r>
      <w:r w:rsidRPr="00B305B6">
        <w:rPr>
          <w:color w:val="000000" w:themeColor="text1"/>
        </w:rPr>
        <w:t xml:space="preserve"> </w:t>
      </w:r>
      <w:r w:rsidR="0066121A" w:rsidRPr="00B305B6">
        <w:rPr>
          <w:color w:val="000000" w:themeColor="text1"/>
        </w:rPr>
        <w:t xml:space="preserve">and trait type + </w:t>
      </w:r>
      <w:r w:rsidRPr="00B305B6">
        <w:rPr>
          <w:color w:val="000000" w:themeColor="text1"/>
        </w:rPr>
        <w:t xml:space="preserve">life stage </w:t>
      </w:r>
      <w:r w:rsidR="0066121A" w:rsidRPr="00B305B6">
        <w:rPr>
          <w:color w:val="000000" w:themeColor="text1"/>
        </w:rPr>
        <w:t>were</w:t>
      </w:r>
      <w:r w:rsidRPr="00B305B6">
        <w:rPr>
          <w:color w:val="000000" w:themeColor="text1"/>
        </w:rPr>
        <w:t xml:space="preserve"> support</w:t>
      </w:r>
      <w:r w:rsidR="0066121A" w:rsidRPr="00B305B6">
        <w:rPr>
          <w:color w:val="000000" w:themeColor="text1"/>
        </w:rPr>
        <w:t>ed</w:t>
      </w:r>
      <w:r w:rsidRPr="00B305B6">
        <w:rPr>
          <w:color w:val="000000" w:themeColor="text1"/>
        </w:rPr>
        <w:t xml:space="preserve"> </w:t>
      </w:r>
      <w:r w:rsidR="0066121A" w:rsidRPr="00B305B6">
        <w:rPr>
          <w:color w:val="000000" w:themeColor="text1"/>
        </w:rPr>
        <w:t>by</w:t>
      </w:r>
      <w:r w:rsidRPr="00B305B6">
        <w:rPr>
          <w:color w:val="000000" w:themeColor="text1"/>
        </w:rPr>
        <w:t xml:space="preserve"> model selection (i.e., they fit almost as well as the model with trait type alone)</w:t>
      </w:r>
      <w:r w:rsidR="0066121A" w:rsidRPr="00B305B6">
        <w:rPr>
          <w:color w:val="000000" w:themeColor="text1"/>
        </w:rPr>
        <w:t>.</w:t>
      </w:r>
      <w:r w:rsidRPr="00B305B6">
        <w:rPr>
          <w:color w:val="000000" w:themeColor="text1"/>
        </w:rPr>
        <w:t xml:space="preserve"> </w:t>
      </w:r>
      <w:r w:rsidR="0066121A" w:rsidRPr="00B305B6">
        <w:rPr>
          <w:color w:val="000000" w:themeColor="text1"/>
        </w:rPr>
        <w:t>H</w:t>
      </w:r>
      <w:r w:rsidRPr="00B305B6">
        <w:rPr>
          <w:color w:val="000000" w:themeColor="text1"/>
        </w:rPr>
        <w:t xml:space="preserve">owever, the </w:t>
      </w:r>
      <w:r w:rsidR="0066121A" w:rsidRPr="00B305B6">
        <w:rPr>
          <w:color w:val="000000" w:themeColor="text1"/>
        </w:rPr>
        <w:t xml:space="preserve">effect sizes of </w:t>
      </w:r>
      <w:r w:rsidR="008A2EE3" w:rsidRPr="00B305B6">
        <w:rPr>
          <w:color w:val="000000" w:themeColor="text1"/>
        </w:rPr>
        <w:t xml:space="preserve">both </w:t>
      </w:r>
      <w:r w:rsidRPr="00B305B6">
        <w:rPr>
          <w:color w:val="000000" w:themeColor="text1"/>
        </w:rPr>
        <w:t xml:space="preserve">were </w:t>
      </w:r>
      <w:r w:rsidR="00D9135B" w:rsidRPr="00B305B6">
        <w:rPr>
          <w:color w:val="000000" w:themeColor="text1"/>
        </w:rPr>
        <w:t xml:space="preserve">small </w:t>
      </w:r>
      <w:r w:rsidRPr="00B305B6">
        <w:rPr>
          <w:color w:val="000000" w:themeColor="text1"/>
        </w:rPr>
        <w:t>relative to</w:t>
      </w:r>
      <w:r w:rsidR="0066121A" w:rsidRPr="00B305B6">
        <w:rPr>
          <w:color w:val="000000" w:themeColor="text1"/>
        </w:rPr>
        <w:t xml:space="preserve"> the effect of different</w:t>
      </w:r>
      <w:r w:rsidRPr="00B305B6">
        <w:rPr>
          <w:color w:val="000000" w:themeColor="text1"/>
        </w:rPr>
        <w:t xml:space="preserve"> trait type</w:t>
      </w:r>
      <w:r w:rsidR="0066121A" w:rsidRPr="00B305B6">
        <w:rPr>
          <w:color w:val="000000" w:themeColor="text1"/>
        </w:rPr>
        <w:t>s</w:t>
      </w:r>
      <w:r w:rsidRPr="00B305B6">
        <w:rPr>
          <w:color w:val="000000" w:themeColor="text1"/>
        </w:rPr>
        <w:t xml:space="preserve"> (Table S2; Fig. S2). </w:t>
      </w:r>
      <w:r w:rsidR="00AD7F76" w:rsidRPr="00B305B6">
        <w:rPr>
          <w:color w:val="000000" w:themeColor="text1"/>
        </w:rPr>
        <w:t>For example, broad-sense heritabilit</w:t>
      </w:r>
      <w:r w:rsidR="00133D94" w:rsidRPr="00B305B6">
        <w:rPr>
          <w:color w:val="000000" w:themeColor="text1"/>
        </w:rPr>
        <w:t>ies</w:t>
      </w:r>
      <w:r w:rsidR="00AD7F76" w:rsidRPr="00B305B6">
        <w:rPr>
          <w:color w:val="000000" w:themeColor="text1"/>
        </w:rPr>
        <w:t xml:space="preserve"> </w:t>
      </w:r>
      <w:r w:rsidR="00133D94" w:rsidRPr="00B305B6">
        <w:rPr>
          <w:color w:val="000000" w:themeColor="text1"/>
        </w:rPr>
        <w:t>were</w:t>
      </w:r>
      <w:r w:rsidR="00AD7F76" w:rsidRPr="00B305B6">
        <w:rPr>
          <w:color w:val="000000" w:themeColor="text1"/>
        </w:rPr>
        <w:t xml:space="preserve"> 1.4–2.</w:t>
      </w:r>
      <w:r w:rsidR="00133D94" w:rsidRPr="00B305B6">
        <w:rPr>
          <w:color w:val="000000" w:themeColor="text1"/>
        </w:rPr>
        <w:t>1 times higher than narrow-sense heritability</w:t>
      </w:r>
      <w:r w:rsidR="0011717E" w:rsidRPr="00B305B6">
        <w:rPr>
          <w:color w:val="000000" w:themeColor="text1"/>
        </w:rPr>
        <w:t xml:space="preserve"> and var</w:t>
      </w:r>
      <w:r w:rsidR="00111BD8" w:rsidRPr="00B305B6">
        <w:rPr>
          <w:color w:val="000000" w:themeColor="text1"/>
        </w:rPr>
        <w:t>ied</w:t>
      </w:r>
      <w:r w:rsidR="0011717E" w:rsidRPr="00B305B6">
        <w:rPr>
          <w:color w:val="000000" w:themeColor="text1"/>
        </w:rPr>
        <w:t xml:space="preserve"> by a factor of</w:t>
      </w:r>
      <w:r w:rsidR="00133D94" w:rsidRPr="00B305B6">
        <w:rPr>
          <w:color w:val="000000" w:themeColor="text1"/>
        </w:rPr>
        <w:t xml:space="preserve"> </w:t>
      </w:r>
      <w:r w:rsidR="0011717E" w:rsidRPr="00B305B6">
        <w:rPr>
          <w:color w:val="000000" w:themeColor="text1"/>
        </w:rPr>
        <w:t>1.</w:t>
      </w:r>
      <w:r w:rsidR="00DF0898" w:rsidRPr="00B305B6">
        <w:rPr>
          <w:color w:val="000000" w:themeColor="text1"/>
        </w:rPr>
        <w:t>1</w:t>
      </w:r>
      <w:r w:rsidR="0011717E" w:rsidRPr="00B305B6">
        <w:rPr>
          <w:color w:val="000000" w:themeColor="text1"/>
        </w:rPr>
        <w:t xml:space="preserve"> to 2.</w:t>
      </w:r>
      <w:r w:rsidR="00DF0898" w:rsidRPr="00B305B6">
        <w:rPr>
          <w:color w:val="000000" w:themeColor="text1"/>
        </w:rPr>
        <w:t>1</w:t>
      </w:r>
      <w:r w:rsidR="0011717E" w:rsidRPr="00B305B6">
        <w:rPr>
          <w:color w:val="000000" w:themeColor="text1"/>
        </w:rPr>
        <w:t xml:space="preserve"> across different life stages (within the same trait type), </w:t>
      </w:r>
      <w:r w:rsidR="00111BD8" w:rsidRPr="00B305B6">
        <w:rPr>
          <w:color w:val="000000" w:themeColor="text1"/>
        </w:rPr>
        <w:t>whereas</w:t>
      </w:r>
      <w:r w:rsidR="0011717E" w:rsidRPr="00B305B6">
        <w:rPr>
          <w:color w:val="000000" w:themeColor="text1"/>
        </w:rPr>
        <w:t xml:space="preserve"> trait type differences were much larger, being up to </w:t>
      </w:r>
      <w:r w:rsidR="002A6C20" w:rsidRPr="00B305B6">
        <w:rPr>
          <w:color w:val="000000" w:themeColor="text1"/>
        </w:rPr>
        <w:t xml:space="preserve">6.7 times </w:t>
      </w:r>
      <w:r w:rsidR="0011717E" w:rsidRPr="00B305B6">
        <w:rPr>
          <w:color w:val="000000" w:themeColor="text1"/>
        </w:rPr>
        <w:t xml:space="preserve">larger in the case of survival vs. </w:t>
      </w:r>
      <w:r w:rsidR="002A6C20" w:rsidRPr="00B305B6">
        <w:rPr>
          <w:color w:val="000000" w:themeColor="text1"/>
        </w:rPr>
        <w:t>gene expression</w:t>
      </w:r>
      <w:r w:rsidR="00133D94" w:rsidRPr="00B305B6">
        <w:rPr>
          <w:color w:val="000000" w:themeColor="text1"/>
        </w:rPr>
        <w:t xml:space="preserve">. </w:t>
      </w:r>
      <w:r w:rsidR="00AC4DA6" w:rsidRPr="00B305B6">
        <w:rPr>
          <w:color w:val="000000" w:themeColor="text1"/>
        </w:rPr>
        <w:t>E</w:t>
      </w:r>
      <w:r w:rsidR="00D57E14" w:rsidRPr="00B305B6">
        <w:rPr>
          <w:color w:val="000000" w:themeColor="text1"/>
        </w:rPr>
        <w:t>stimates</w:t>
      </w:r>
      <w:r w:rsidR="00AC4DA6" w:rsidRPr="00B305B6">
        <w:rPr>
          <w:color w:val="000000" w:themeColor="text1"/>
        </w:rPr>
        <w:t xml:space="preserve"> for the mean </w:t>
      </w:r>
      <w:r w:rsidR="00FF35BF" w:rsidRPr="00B305B6">
        <w:rPr>
          <w:color w:val="000000" w:themeColor="text1"/>
        </w:rPr>
        <w:t>heritability</w:t>
      </w:r>
      <w:r w:rsidR="00AC4DA6" w:rsidRPr="00B305B6">
        <w:rPr>
          <w:color w:val="000000" w:themeColor="text1"/>
        </w:rPr>
        <w:t xml:space="preserve"> </w:t>
      </w:r>
      <w:r w:rsidR="00FF35BF" w:rsidRPr="00B305B6">
        <w:rPr>
          <w:color w:val="000000" w:themeColor="text1"/>
        </w:rPr>
        <w:t>of</w:t>
      </w:r>
      <w:r w:rsidR="0002397E" w:rsidRPr="00B305B6">
        <w:rPr>
          <w:color w:val="000000" w:themeColor="text1"/>
        </w:rPr>
        <w:t xml:space="preserve"> </w:t>
      </w:r>
      <w:r w:rsidR="00FF35BF" w:rsidRPr="00B305B6">
        <w:rPr>
          <w:color w:val="000000" w:themeColor="text1"/>
        </w:rPr>
        <w:t>different</w:t>
      </w:r>
      <w:r w:rsidR="0002397E" w:rsidRPr="00B305B6">
        <w:rPr>
          <w:color w:val="000000" w:themeColor="text1"/>
        </w:rPr>
        <w:t xml:space="preserve"> trait</w:t>
      </w:r>
      <w:r w:rsidR="00AC4DA6" w:rsidRPr="00B305B6">
        <w:rPr>
          <w:color w:val="000000" w:themeColor="text1"/>
        </w:rPr>
        <w:t>s</w:t>
      </w:r>
      <w:r w:rsidR="0002397E" w:rsidRPr="00B305B6">
        <w:rPr>
          <w:color w:val="000000" w:themeColor="text1"/>
        </w:rPr>
        <w:t xml:space="preserve"> ranged from low</w:t>
      </w:r>
      <w:r w:rsidR="00D57E14" w:rsidRPr="00B305B6">
        <w:rPr>
          <w:color w:val="000000" w:themeColor="text1"/>
        </w:rPr>
        <w:t xml:space="preserve"> to high, but most traits were moderately heritable (Fig. 2). </w:t>
      </w:r>
      <w:r w:rsidR="00E86276" w:rsidRPr="00B305B6">
        <w:rPr>
          <w:color w:val="000000" w:themeColor="text1"/>
        </w:rPr>
        <w:t>G</w:t>
      </w:r>
      <w:r w:rsidR="00797E6C" w:rsidRPr="00B305B6">
        <w:rPr>
          <w:color w:val="000000" w:themeColor="text1"/>
        </w:rPr>
        <w:t xml:space="preserve">ene </w:t>
      </w:r>
      <w:r w:rsidR="00D57E14" w:rsidRPr="00B305B6">
        <w:rPr>
          <w:color w:val="000000" w:themeColor="text1"/>
        </w:rPr>
        <w:t xml:space="preserve">expression traits had </w:t>
      </w:r>
      <w:r w:rsidR="00797E6C" w:rsidRPr="00B305B6">
        <w:rPr>
          <w:color w:val="000000" w:themeColor="text1"/>
        </w:rPr>
        <w:t>the lowest</w:t>
      </w:r>
      <w:r w:rsidR="00D57E14" w:rsidRPr="00B305B6">
        <w:rPr>
          <w:color w:val="000000" w:themeColor="text1"/>
        </w:rPr>
        <w:t xml:space="preserve"> </w:t>
      </w:r>
      <w:r w:rsidR="00797E6C" w:rsidRPr="00B305B6">
        <w:rPr>
          <w:color w:val="000000" w:themeColor="text1"/>
        </w:rPr>
        <w:t xml:space="preserve">estimated mean </w:t>
      </w:r>
      <w:r w:rsidR="00D57E14" w:rsidRPr="00B305B6">
        <w:rPr>
          <w:color w:val="000000" w:themeColor="text1"/>
        </w:rPr>
        <w:t>heritability</w:t>
      </w:r>
      <w:r w:rsidR="00E86276" w:rsidRPr="00B305B6">
        <w:rPr>
          <w:color w:val="000000" w:themeColor="text1"/>
        </w:rPr>
        <w:t xml:space="preserve"> (</w:t>
      </w:r>
      <w:r w:rsidR="00E86276" w:rsidRPr="00B305B6">
        <w:rPr>
          <w:i/>
          <w:color w:val="000000" w:themeColor="text1"/>
        </w:rPr>
        <w:t>h</w:t>
      </w:r>
      <w:r w:rsidR="00E86276" w:rsidRPr="00B305B6">
        <w:rPr>
          <w:i/>
          <w:color w:val="000000" w:themeColor="text1"/>
          <w:vertAlign w:val="superscript"/>
        </w:rPr>
        <w:t>2</w:t>
      </w:r>
      <w:r w:rsidR="00E86276" w:rsidRPr="00B305B6">
        <w:rPr>
          <w:color w:val="000000" w:themeColor="text1"/>
        </w:rPr>
        <w:t>=0.12)</w:t>
      </w:r>
      <w:r w:rsidR="00D57E14" w:rsidRPr="00B305B6">
        <w:rPr>
          <w:color w:val="000000" w:themeColor="text1"/>
        </w:rPr>
        <w:t xml:space="preserve">, </w:t>
      </w:r>
      <w:r w:rsidR="00797E6C" w:rsidRPr="00B305B6">
        <w:rPr>
          <w:color w:val="000000" w:themeColor="text1"/>
        </w:rPr>
        <w:t xml:space="preserve">while </w:t>
      </w:r>
      <w:r w:rsidR="00D57E14" w:rsidRPr="00B305B6">
        <w:rPr>
          <w:color w:val="000000" w:themeColor="text1"/>
        </w:rPr>
        <w:t>survival</w:t>
      </w:r>
      <w:r w:rsidR="00797E6C" w:rsidRPr="00B305B6">
        <w:rPr>
          <w:color w:val="000000" w:themeColor="text1"/>
        </w:rPr>
        <w:t xml:space="preserve"> had the highest</w:t>
      </w:r>
      <w:r w:rsidR="00E86276" w:rsidRPr="00B305B6">
        <w:rPr>
          <w:color w:val="000000" w:themeColor="text1"/>
        </w:rPr>
        <w:t xml:space="preserve"> (</w:t>
      </w:r>
      <w:r w:rsidR="00E86276" w:rsidRPr="00B305B6">
        <w:rPr>
          <w:i/>
          <w:color w:val="000000" w:themeColor="text1"/>
        </w:rPr>
        <w:t>h</w:t>
      </w:r>
      <w:r w:rsidR="00E86276" w:rsidRPr="00B305B6">
        <w:rPr>
          <w:i/>
          <w:color w:val="000000" w:themeColor="text1"/>
          <w:vertAlign w:val="superscript"/>
        </w:rPr>
        <w:t>2</w:t>
      </w:r>
      <w:r w:rsidR="00E86276" w:rsidRPr="00B305B6">
        <w:rPr>
          <w:color w:val="000000" w:themeColor="text1"/>
        </w:rPr>
        <w:t>=0.79)</w:t>
      </w:r>
      <w:r w:rsidR="00D57E14" w:rsidRPr="00B305B6">
        <w:rPr>
          <w:color w:val="000000" w:themeColor="text1"/>
        </w:rPr>
        <w:t>, followed by immune response</w:t>
      </w:r>
      <w:r w:rsidR="00797E6C" w:rsidRPr="00B305B6">
        <w:rPr>
          <w:color w:val="000000" w:themeColor="text1"/>
        </w:rPr>
        <w:t xml:space="preserve"> (</w:t>
      </w:r>
      <w:r w:rsidR="00797E6C" w:rsidRPr="00B305B6">
        <w:rPr>
          <w:i/>
          <w:color w:val="000000" w:themeColor="text1"/>
        </w:rPr>
        <w:t>h</w:t>
      </w:r>
      <w:r w:rsidR="00797E6C" w:rsidRPr="00B305B6">
        <w:rPr>
          <w:i/>
          <w:color w:val="000000" w:themeColor="text1"/>
          <w:vertAlign w:val="superscript"/>
        </w:rPr>
        <w:t>2</w:t>
      </w:r>
      <w:r w:rsidR="00797E6C" w:rsidRPr="00B305B6">
        <w:rPr>
          <w:color w:val="000000" w:themeColor="text1"/>
        </w:rPr>
        <w:t>=0.</w:t>
      </w:r>
      <w:r w:rsidR="00E2655F" w:rsidRPr="00B305B6">
        <w:rPr>
          <w:color w:val="000000" w:themeColor="text1"/>
        </w:rPr>
        <w:t>62</w:t>
      </w:r>
      <w:r w:rsidR="00797E6C" w:rsidRPr="00B305B6">
        <w:rPr>
          <w:color w:val="000000" w:themeColor="text1"/>
        </w:rPr>
        <w:t>)</w:t>
      </w:r>
      <w:r w:rsidR="00D57E14" w:rsidRPr="00B305B6">
        <w:rPr>
          <w:color w:val="000000" w:themeColor="text1"/>
        </w:rPr>
        <w:t xml:space="preserve">, </w:t>
      </w:r>
      <w:r w:rsidR="00797E6C" w:rsidRPr="00B305B6">
        <w:rPr>
          <w:color w:val="000000" w:themeColor="text1"/>
        </w:rPr>
        <w:t>with the other estimated trait mean heritabilities</w:t>
      </w:r>
      <w:r w:rsidR="00494853" w:rsidRPr="00B305B6">
        <w:rPr>
          <w:color w:val="000000" w:themeColor="text1"/>
        </w:rPr>
        <w:t xml:space="preserve"> falling between 0.2</w:t>
      </w:r>
      <w:r w:rsidR="00E86276" w:rsidRPr="00B305B6">
        <w:rPr>
          <w:color w:val="000000" w:themeColor="text1"/>
        </w:rPr>
        <w:t>6–</w:t>
      </w:r>
      <w:r w:rsidR="00494853" w:rsidRPr="00B305B6">
        <w:rPr>
          <w:color w:val="000000" w:themeColor="text1"/>
        </w:rPr>
        <w:t>0.5</w:t>
      </w:r>
      <w:r w:rsidR="00E86276" w:rsidRPr="00B305B6">
        <w:rPr>
          <w:color w:val="000000" w:themeColor="text1"/>
        </w:rPr>
        <w:t>0</w:t>
      </w:r>
      <w:r w:rsidR="00D57E14" w:rsidRPr="00B305B6">
        <w:rPr>
          <w:color w:val="000000" w:themeColor="text1"/>
        </w:rPr>
        <w:t xml:space="preserve"> (Fig. 2).</w:t>
      </w:r>
      <w:r w:rsidR="0042062D" w:rsidRPr="00B305B6">
        <w:rPr>
          <w:color w:val="000000" w:themeColor="text1"/>
        </w:rPr>
        <w:t xml:space="preserve"> </w:t>
      </w:r>
      <w:r w:rsidR="00881B2B" w:rsidRPr="00B305B6">
        <w:rPr>
          <w:color w:val="000000" w:themeColor="text1"/>
        </w:rPr>
        <w:t>One estimate in particular</w:t>
      </w:r>
      <w:r w:rsidR="000C7307" w:rsidRPr="00B305B6">
        <w:rPr>
          <w:color w:val="000000" w:themeColor="text1"/>
        </w:rPr>
        <w:t xml:space="preserve">, a value of </w:t>
      </w:r>
      <w:r w:rsidR="00BC5DD7" w:rsidRPr="00B305B6">
        <w:rPr>
          <w:color w:val="000000" w:themeColor="text1"/>
        </w:rPr>
        <w:t>0.92</w:t>
      </w:r>
      <w:r w:rsidR="000C7307" w:rsidRPr="00B305B6">
        <w:rPr>
          <w:color w:val="000000" w:themeColor="text1"/>
        </w:rPr>
        <w:t xml:space="preserve"> for </w:t>
      </w:r>
      <w:r w:rsidR="00A40409" w:rsidRPr="00B305B6">
        <w:rPr>
          <w:i/>
          <w:color w:val="000000" w:themeColor="text1"/>
        </w:rPr>
        <w:t xml:space="preserve">Acropora </w:t>
      </w:r>
      <w:proofErr w:type="spellStart"/>
      <w:r w:rsidR="00A40409" w:rsidRPr="00B305B6">
        <w:rPr>
          <w:i/>
          <w:color w:val="000000" w:themeColor="text1"/>
        </w:rPr>
        <w:t>millepora</w:t>
      </w:r>
      <w:proofErr w:type="spellEnd"/>
      <w:r w:rsidR="000C7307" w:rsidRPr="00B305B6">
        <w:rPr>
          <w:color w:val="000000" w:themeColor="text1"/>
        </w:rPr>
        <w:t xml:space="preserve"> </w:t>
      </w:r>
      <w:r w:rsidR="005206A8" w:rsidRPr="00B305B6">
        <w:rPr>
          <w:color w:val="000000" w:themeColor="text1"/>
        </w:rPr>
        <w:fldChar w:fldCharType="begin" w:fldLock="1"/>
      </w:r>
      <w:r w:rsidR="00550633" w:rsidRPr="00B305B6">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005206A8" w:rsidRPr="00B305B6">
        <w:rPr>
          <w:color w:val="000000" w:themeColor="text1"/>
        </w:rPr>
        <w:fldChar w:fldCharType="separate"/>
      </w:r>
      <w:r w:rsidR="005206A8" w:rsidRPr="00B305B6">
        <w:rPr>
          <w:noProof/>
          <w:color w:val="000000" w:themeColor="text1"/>
        </w:rPr>
        <w:t>(Wright et al. 2019)</w:t>
      </w:r>
      <w:r w:rsidR="005206A8" w:rsidRPr="00B305B6">
        <w:rPr>
          <w:color w:val="000000" w:themeColor="text1"/>
        </w:rPr>
        <w:fldChar w:fldCharType="end"/>
      </w:r>
      <w:r w:rsidR="000C7307" w:rsidRPr="00B305B6">
        <w:rPr>
          <w:color w:val="000000" w:themeColor="text1"/>
        </w:rPr>
        <w:t>,</w:t>
      </w:r>
      <w:r w:rsidR="00881B2B" w:rsidRPr="00B305B6">
        <w:rPr>
          <w:color w:val="000000" w:themeColor="text1"/>
        </w:rPr>
        <w:t xml:space="preserve"> drove the high heritability of immune response (Cook’s distance = 5.</w:t>
      </w:r>
      <w:r w:rsidR="008A5DF1" w:rsidRPr="00B305B6">
        <w:rPr>
          <w:color w:val="000000" w:themeColor="text1"/>
        </w:rPr>
        <w:t>2</w:t>
      </w:r>
      <w:r w:rsidR="00881B2B" w:rsidRPr="00B305B6">
        <w:rPr>
          <w:color w:val="000000" w:themeColor="text1"/>
        </w:rPr>
        <w:t>)</w:t>
      </w:r>
      <w:r w:rsidR="0042062D" w:rsidRPr="00B305B6">
        <w:rPr>
          <w:color w:val="000000" w:themeColor="text1"/>
        </w:rPr>
        <w:t xml:space="preserve">, </w:t>
      </w:r>
      <w:r w:rsidR="00881B2B" w:rsidRPr="00B305B6">
        <w:rPr>
          <w:color w:val="000000" w:themeColor="text1"/>
        </w:rPr>
        <w:t>while a</w:t>
      </w:r>
      <w:r w:rsidR="0042062D" w:rsidRPr="00B305B6">
        <w:rPr>
          <w:color w:val="000000" w:themeColor="text1"/>
        </w:rPr>
        <w:t>ll</w:t>
      </w:r>
      <w:r w:rsidR="00881B2B" w:rsidRPr="00B305B6">
        <w:rPr>
          <w:color w:val="000000" w:themeColor="text1"/>
        </w:rPr>
        <w:t xml:space="preserve"> other</w:t>
      </w:r>
      <w:r w:rsidR="0042062D" w:rsidRPr="00B305B6">
        <w:rPr>
          <w:color w:val="000000" w:themeColor="text1"/>
        </w:rPr>
        <w:t xml:space="preserve"> Cook’s distances were relatively low (&lt; 2)</w:t>
      </w:r>
      <w:r w:rsidR="001C3C7A" w:rsidRPr="00B305B6">
        <w:rPr>
          <w:color w:val="000000" w:themeColor="text1"/>
        </w:rPr>
        <w:t>.</w:t>
      </w:r>
      <w:r w:rsidR="00D91DED" w:rsidRPr="00B305B6">
        <w:rPr>
          <w:color w:val="000000" w:themeColor="text1"/>
        </w:rPr>
        <w:t xml:space="preserve"> Thus, the estimated high heritability of immune response should be interpreted cautiously.</w:t>
      </w:r>
    </w:p>
    <w:p w14:paraId="04978D7A" w14:textId="24EE94A1" w:rsidR="00D57E14" w:rsidRPr="00B305B6" w:rsidRDefault="00D57E14" w:rsidP="00FC6D79">
      <w:pPr>
        <w:spacing w:line="480" w:lineRule="auto"/>
        <w:ind w:firstLine="720"/>
        <w:rPr>
          <w:color w:val="000000" w:themeColor="text1"/>
        </w:rPr>
      </w:pPr>
      <w:r w:rsidRPr="00B305B6">
        <w:rPr>
          <w:color w:val="000000" w:themeColor="text1"/>
        </w:rPr>
        <w:lastRenderedPageBreak/>
        <w:t>The final model’s funnel plot exhibited no signs of publication bias</w:t>
      </w:r>
      <w:r w:rsidR="001C3C7A" w:rsidRPr="00B305B6">
        <w:rPr>
          <w:color w:val="000000" w:themeColor="text1"/>
        </w:rPr>
        <w:t xml:space="preserve"> (Fig. S1)</w:t>
      </w:r>
      <w:r w:rsidRPr="00B305B6">
        <w:rPr>
          <w:color w:val="000000" w:themeColor="text1"/>
        </w:rPr>
        <w:t>, and the fail-safe number (</w:t>
      </w:r>
      <w:r w:rsidR="002F31AB" w:rsidRPr="00B305B6">
        <w:rPr>
          <w:color w:val="000000" w:themeColor="text1"/>
        </w:rPr>
        <w:t xml:space="preserve">i.e. </w:t>
      </w:r>
      <w:r w:rsidRPr="00B305B6">
        <w:rPr>
          <w:color w:val="000000" w:themeColor="text1"/>
        </w:rPr>
        <w:t xml:space="preserve">the number of null-result studies required to overturn a significant result) was </w:t>
      </w:r>
      <w:r w:rsidR="000C7307" w:rsidRPr="00B305B6">
        <w:rPr>
          <w:color w:val="000000" w:themeColor="text1"/>
        </w:rPr>
        <w:t xml:space="preserve">an </w:t>
      </w:r>
      <w:r w:rsidRPr="00B305B6">
        <w:rPr>
          <w:color w:val="000000" w:themeColor="text1"/>
        </w:rPr>
        <w:t>order of magnitude above five times the number of studies plus ten (1,28</w:t>
      </w:r>
      <w:r w:rsidR="002F31AB" w:rsidRPr="00B305B6">
        <w:rPr>
          <w:color w:val="000000" w:themeColor="text1"/>
        </w:rPr>
        <w:t>5</w:t>
      </w:r>
      <w:r w:rsidRPr="00B305B6">
        <w:rPr>
          <w:color w:val="000000" w:themeColor="text1"/>
        </w:rPr>
        <w:t xml:space="preserve"> &gt;&gt; 100), indicating that the model findings are robust to</w:t>
      </w:r>
      <w:r w:rsidR="00111BD8" w:rsidRPr="00B305B6">
        <w:rPr>
          <w:color w:val="000000" w:themeColor="text1"/>
        </w:rPr>
        <w:t xml:space="preserve"> any</w:t>
      </w:r>
      <w:r w:rsidRPr="00B305B6">
        <w:rPr>
          <w:color w:val="000000" w:themeColor="text1"/>
        </w:rPr>
        <w:t xml:space="preserve"> underlying publication bias. </w:t>
      </w:r>
    </w:p>
    <w:p w14:paraId="5253C055" w14:textId="7D8904F6" w:rsidR="00D57E14" w:rsidRPr="00B305B6" w:rsidRDefault="00F0136F" w:rsidP="00A54563">
      <w:pPr>
        <w:spacing w:line="480" w:lineRule="auto"/>
        <w:jc w:val="center"/>
        <w:rPr>
          <w:b/>
          <w:color w:val="000000" w:themeColor="text1"/>
          <w:lang w:val="en-AU"/>
        </w:rPr>
      </w:pPr>
      <w:r w:rsidRPr="00B305B6">
        <w:rPr>
          <w:b/>
          <w:noProof/>
          <w:color w:val="000000" w:themeColor="text1"/>
          <w:lang w:val="en-AU" w:eastAsia="en-AU"/>
        </w:rPr>
        <w:drawing>
          <wp:inline distT="0" distB="0" distL="0" distR="0" wp14:anchorId="5F6CDAB4" wp14:editId="593F619C">
            <wp:extent cx="54864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eps"/>
                    <pic:cNvPicPr/>
                  </pic:nvPicPr>
                  <pic:blipFill>
                    <a:blip r:embed="rId18"/>
                    <a:stretch>
                      <a:fillRect/>
                    </a:stretch>
                  </pic:blipFill>
                  <pic:spPr>
                    <a:xfrm>
                      <a:off x="0" y="0"/>
                      <a:ext cx="5486400" cy="4572000"/>
                    </a:xfrm>
                    <a:prstGeom prst="rect">
                      <a:avLst/>
                    </a:prstGeom>
                  </pic:spPr>
                </pic:pic>
              </a:graphicData>
            </a:graphic>
          </wp:inline>
        </w:drawing>
      </w:r>
    </w:p>
    <w:p w14:paraId="3D395968" w14:textId="660A5293" w:rsidR="00E63F6E" w:rsidRPr="00B305B6" w:rsidRDefault="00D57E14" w:rsidP="00FC6D79">
      <w:pPr>
        <w:spacing w:line="480" w:lineRule="auto"/>
        <w:rPr>
          <w:color w:val="000000" w:themeColor="text1"/>
        </w:rPr>
      </w:pPr>
      <w:r w:rsidRPr="00B305B6">
        <w:rPr>
          <w:b/>
          <w:color w:val="000000" w:themeColor="text1"/>
        </w:rPr>
        <w:t>Fig. 2.</w:t>
      </w:r>
      <w:r w:rsidRPr="00B305B6">
        <w:rPr>
          <w:color w:val="000000" w:themeColor="text1"/>
        </w:rPr>
        <w:t xml:space="preserve"> </w:t>
      </w:r>
      <w:r w:rsidR="00FC66FB" w:rsidRPr="00B305B6">
        <w:rPr>
          <w:color w:val="000000" w:themeColor="text1"/>
        </w:rPr>
        <w:t xml:space="preserve">Heritability </w:t>
      </w:r>
      <w:r w:rsidRPr="00B305B6">
        <w:rPr>
          <w:color w:val="000000" w:themeColor="text1"/>
        </w:rPr>
        <w:t>estimates ± SE</w:t>
      </w:r>
      <w:r w:rsidR="00FC66FB" w:rsidRPr="00B305B6">
        <w:rPr>
          <w:color w:val="000000" w:themeColor="text1"/>
        </w:rPr>
        <w:t xml:space="preserve"> for </w:t>
      </w:r>
      <w:r w:rsidRPr="00B305B6">
        <w:rPr>
          <w:color w:val="000000" w:themeColor="text1"/>
        </w:rPr>
        <w:t xml:space="preserve">the </w:t>
      </w:r>
      <w:r w:rsidR="00872ABB" w:rsidRPr="00B305B6">
        <w:rPr>
          <w:color w:val="000000" w:themeColor="text1"/>
        </w:rPr>
        <w:t xml:space="preserve">trait type-only </w:t>
      </w:r>
      <w:r w:rsidR="00FC66FB" w:rsidRPr="00B305B6">
        <w:rPr>
          <w:color w:val="000000" w:themeColor="text1"/>
        </w:rPr>
        <w:t>model</w:t>
      </w:r>
      <w:r w:rsidR="00872ABB" w:rsidRPr="00B305B6">
        <w:rPr>
          <w:color w:val="000000" w:themeColor="text1"/>
        </w:rPr>
        <w:t xml:space="preserve">, not accounting for differences due to </w:t>
      </w:r>
      <w:r w:rsidR="00950135" w:rsidRPr="00B305B6">
        <w:rPr>
          <w:color w:val="000000" w:themeColor="text1"/>
        </w:rPr>
        <w:t>(i.e.</w:t>
      </w:r>
      <w:r w:rsidR="00E37D7C" w:rsidRPr="00B305B6">
        <w:rPr>
          <w:color w:val="000000" w:themeColor="text1"/>
        </w:rPr>
        <w:t>,</w:t>
      </w:r>
      <w:r w:rsidR="00950135" w:rsidRPr="00B305B6">
        <w:rPr>
          <w:color w:val="000000" w:themeColor="text1"/>
        </w:rPr>
        <w:t xml:space="preserve"> pooled across) </w:t>
      </w:r>
      <w:r w:rsidR="00872ABB" w:rsidRPr="00B305B6">
        <w:rPr>
          <w:color w:val="000000" w:themeColor="text1"/>
        </w:rPr>
        <w:t>life stage and heritability type</w:t>
      </w:r>
      <w:r w:rsidRPr="00B305B6">
        <w:rPr>
          <w:color w:val="000000" w:themeColor="text1"/>
        </w:rPr>
        <w:t xml:space="preserve">. Traits are sorted along the spectrum according to their overall relative heritability, with </w:t>
      </w:r>
      <w:r w:rsidR="00DF0898" w:rsidRPr="00B305B6">
        <w:rPr>
          <w:color w:val="000000" w:themeColor="text1"/>
        </w:rPr>
        <w:t xml:space="preserve">heritability </w:t>
      </w:r>
      <w:r w:rsidRPr="00B305B6">
        <w:rPr>
          <w:color w:val="000000" w:themeColor="text1"/>
        </w:rPr>
        <w:t xml:space="preserve">closer to </w:t>
      </w:r>
      <w:r w:rsidR="00DF0898" w:rsidRPr="00B305B6">
        <w:rPr>
          <w:color w:val="000000" w:themeColor="text1"/>
        </w:rPr>
        <w:t xml:space="preserve">one </w:t>
      </w:r>
      <w:r w:rsidRPr="00B305B6">
        <w:rPr>
          <w:color w:val="000000" w:themeColor="text1"/>
        </w:rPr>
        <w:t xml:space="preserve">indicating more heritable traits. </w:t>
      </w:r>
      <w:r w:rsidR="00195927" w:rsidRPr="00B305B6">
        <w:rPr>
          <w:color w:val="000000" w:themeColor="text1"/>
        </w:rPr>
        <w:t>The number of estimates included in the meta-analysis for each trait type are indicated below each error bar in grey</w:t>
      </w:r>
      <w:r w:rsidRPr="00B305B6">
        <w:rPr>
          <w:color w:val="000000" w:themeColor="text1"/>
        </w:rPr>
        <w:t>. The gamete compatibility</w:t>
      </w:r>
      <w:r w:rsidR="00641994" w:rsidRPr="00B305B6">
        <w:rPr>
          <w:color w:val="000000" w:themeColor="text1"/>
        </w:rPr>
        <w:t xml:space="preserve"> trait type</w:t>
      </w:r>
      <w:r w:rsidRPr="00B305B6">
        <w:rPr>
          <w:color w:val="000000" w:themeColor="text1"/>
        </w:rPr>
        <w:t xml:space="preserve"> is excluded</w:t>
      </w:r>
      <w:r w:rsidR="00641994" w:rsidRPr="00B305B6">
        <w:rPr>
          <w:color w:val="000000" w:themeColor="text1"/>
        </w:rPr>
        <w:t xml:space="preserve"> due to its reliance on only a single study/estimate</w:t>
      </w:r>
      <w:r w:rsidRPr="00B305B6">
        <w:rPr>
          <w:color w:val="000000" w:themeColor="text1"/>
        </w:rPr>
        <w:t>.</w:t>
      </w:r>
      <w:r w:rsidR="00195104" w:rsidRPr="00B305B6">
        <w:rPr>
          <w:color w:val="000000" w:themeColor="text1"/>
        </w:rPr>
        <w:t xml:space="preserve"> </w:t>
      </w:r>
    </w:p>
    <w:p w14:paraId="65B420BF" w14:textId="77777777" w:rsidR="00E63F6E" w:rsidRPr="00B305B6" w:rsidRDefault="00E63F6E" w:rsidP="00FC6D79">
      <w:pPr>
        <w:spacing w:line="480" w:lineRule="auto"/>
        <w:rPr>
          <w:color w:val="000000" w:themeColor="text1"/>
        </w:rPr>
      </w:pPr>
    </w:p>
    <w:p w14:paraId="4A593300" w14:textId="77777777" w:rsidR="00E63F6E" w:rsidRPr="00B305B6" w:rsidRDefault="00E63F6E" w:rsidP="00FC6D79">
      <w:pPr>
        <w:spacing w:line="480" w:lineRule="auto"/>
        <w:rPr>
          <w:i/>
          <w:color w:val="000000" w:themeColor="text1"/>
        </w:rPr>
      </w:pPr>
      <w:r w:rsidRPr="00B305B6">
        <w:rPr>
          <w:i/>
          <w:color w:val="000000" w:themeColor="text1"/>
        </w:rPr>
        <w:t>Heritability across trait types in other organisms</w:t>
      </w:r>
    </w:p>
    <w:p w14:paraId="38C039D8" w14:textId="6B2AF48E" w:rsidR="00E63F6E" w:rsidRPr="00B305B6" w:rsidRDefault="00E63F6E" w:rsidP="00FC6D79">
      <w:pPr>
        <w:spacing w:line="480" w:lineRule="auto"/>
        <w:ind w:firstLine="720"/>
        <w:rPr>
          <w:color w:val="000000" w:themeColor="text1"/>
        </w:rPr>
      </w:pPr>
      <w:r w:rsidRPr="00B305B6">
        <w:rPr>
          <w:color w:val="000000" w:themeColor="text1"/>
        </w:rPr>
        <w:lastRenderedPageBreak/>
        <w:t xml:space="preserve">Heritability differences across trait types have been widely reported in other taxa </w:t>
      </w:r>
      <w:r w:rsidRPr="00B305B6">
        <w:rPr>
          <w:color w:val="000000" w:themeColor="text1"/>
        </w:rPr>
        <w:fldChar w:fldCharType="begin" w:fldLock="1"/>
      </w:r>
      <w:r w:rsidRPr="00B305B6">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ng.3285","ISSN":"1061-4036","author":[{"dropping-particle":"","family":"Polderman","given":"Tinca J C","non-dropping-particle":"","parse-names":false,"suffix":""},{"dropping-particle":"","family":"Benyamin","given":"Beben","non-dropping-particle":"","parse-names":false,"suffix":""},{"dropping-particle":"De","family":"Leeuw","given":"Christiaan A","non-dropping-particle":"","parse-names":false,"suffix":""},{"dropping-particle":"","family":"Sullivan","given":"Patrick F","non-dropping-particle":"","parse-names":false,"suffix":""},{"dropping-particle":"","family":"Bochoven","given":"Arjen","non-dropping-particle":"van","parse-names":false,"suffix":""},{"dropping-particle":"","family":"Visscher","given":"Peter M","non-dropping-particle":"","parse-names":false,"suffix":""},{"dropping-particle":"","family":"Posthuma","given":"Danielle","non-dropping-particle":"","parse-names":false,"suffix":""}],"container-title":"Nature Genetics","id":"ITEM-3","issue":"7","issued":{"date-parts":[["2015"]]},"page":"702-709","publisher":"Nature Publishing Group","title":"Meta-analysis of the heritability of human traits based on fifty years of twin studies","type":"article-journal","volume":"47"},"uris":["http://www.mendeley.com/documents/?uuid=278a5c30-854a-4909-9102-79d7dfaef934"]},{"id":"ITEM-4","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4","issue":"1","issued":{"date-parts":[["2016"]]},"page":"1-14","publisher":"BioMed Central","title":"Phenomics for photosynthesis, growth and reflectance in Arabidopsis thaliana reveals circadian and long-term fluctuations in heritability","type":"article-journal","volume":"12"},"uris":["http://www.mendeley.com/documents/?uuid=3a007f62-0ede-462f-8f08-29dd34e25e7e"]}],"mendeley":{"formattedCitation":"(Mousseau and Roff 1987; Wheelwright et al. 2014; Polderman et al. 2015; Flood et al. 2016)","plainTextFormattedCitation":"(Mousseau and Roff 1987; Wheelwright et al. 2014; Polderman et al. 2015; Flood et al. 2016)","previouslyFormattedCitation":"(Mousseau and Roff 1987; Wheelwright et al. 2014; Polderman et al. 2015; Flood et al. 2016)"},"properties":{"noteIndex":0},"schema":"https://github.com/citation-style-language/schema/raw/master/csl-citation.json"}</w:instrText>
      </w:r>
      <w:r w:rsidRPr="00B305B6">
        <w:rPr>
          <w:color w:val="000000" w:themeColor="text1"/>
        </w:rPr>
        <w:fldChar w:fldCharType="separate"/>
      </w:r>
      <w:r w:rsidRPr="00B305B6">
        <w:rPr>
          <w:noProof/>
          <w:color w:val="000000" w:themeColor="text1"/>
        </w:rPr>
        <w:t>(Mousseau and Roff 1987; Wheelwright et al. 2014; Polderman et al. 2015; Flood et al. 2016)</w:t>
      </w:r>
      <w:r w:rsidRPr="00B305B6">
        <w:rPr>
          <w:color w:val="000000" w:themeColor="text1"/>
        </w:rPr>
        <w:fldChar w:fldCharType="end"/>
      </w:r>
      <w:r w:rsidRPr="00B305B6">
        <w:rPr>
          <w:color w:val="000000" w:themeColor="text1"/>
        </w:rPr>
        <w:t xml:space="preserve">. Life history traits closely tied to fitness (e.g., longevity, fecundity) are often maintained due to strong stabilizing selection and thus exhibit lower heritability compared to morphological, physiological, and behavioural traits </w:t>
      </w:r>
      <w:r w:rsidRPr="00B305B6">
        <w:rPr>
          <w:color w:val="000000" w:themeColor="text1"/>
        </w:rPr>
        <w:fldChar w:fldCharType="begin" w:fldLock="1"/>
      </w:r>
      <w:r w:rsidR="00B525D0" w:rsidRPr="00B305B6">
        <w:rPr>
          <w:color w:val="000000" w:themeColor="text1"/>
        </w:rPr>
        <w:instrText>ADDIN CSL_CITATION {"citationItems":[{"id":"ITEM-1","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1","issue":"4","issued":{"date-parts":[["1991"]]},"page":"853","title":"On the Low Heritability of Life-History Traits","type":"article-journal","volume":"45"},"uris":["http://www.mendeley.com/documents/?uuid=287b4475-98c6-4106-a31b-a4cbc07ebe84"]},{"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author":[{"dropping-particle":"","family":"Mousseau","given":"Timothy A","non-dropping-particle":"","parse-names":false,"suffix":""},{"dropping-particle":"","family":"Roff","given":"Derek A","non-dropping-particle":"","parse-names":false,"suffix":""}],"container-title":"Heredity","id":"ITEM-3","issue":"181-197","issued":{"date-parts":[["1987"]]},"page":"181-197","title":"Natural selection and the heritability of fitness components","type":"article-journal","volume":"59"},"uris":["http://www.mendeley.com/documents/?uuid=e79605bb-ffa3-44a3-87ec-34de81315063"]},{"id":"ITEM-4","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4","issue":"3","issued":{"date-parts":[["2009"]]},"page":"716-726","title":"Heritability of fitness components in a wild bird population","type":"article-journal","volume":"63"},"uris":["http://www.mendeley.com/documents/?uuid=ba3e1251-687c-4c2c-b28f-d16e74f3ad2e"]}],"mendeley":{"formattedCitation":"(Mousseau and Roff 1987; Price and Schluter 1991; Teplitsky et al. 2009; Wheelwright et al. 2014)","plainTextFormattedCitation":"(Mousseau and Roff 1987; Price and Schluter 1991; Teplitsky et al. 2009; Wheelwright et al. 2014)","previouslyFormattedCitation":"(Mousseau and Roff 1987; Price and Schluter 1991; Teplitsky et al. 2009; Wheelwright et al. 2014)"},"properties":{"noteIndex":0},"schema":"https://github.com/citation-style-language/schema/raw/master/csl-citation.json"}</w:instrText>
      </w:r>
      <w:r w:rsidRPr="00B305B6">
        <w:rPr>
          <w:color w:val="000000" w:themeColor="text1"/>
        </w:rPr>
        <w:fldChar w:fldCharType="separate"/>
      </w:r>
      <w:r w:rsidRPr="00B305B6">
        <w:rPr>
          <w:noProof/>
          <w:color w:val="000000" w:themeColor="text1"/>
        </w:rPr>
        <w:t>(Mousseau and Roff 1987; Price and Schluter 1991; Teplitsky et al. 2009; Wheelwright et al. 2014)</w:t>
      </w:r>
      <w:r w:rsidRPr="00B305B6">
        <w:rPr>
          <w:color w:val="000000" w:themeColor="text1"/>
        </w:rPr>
        <w:fldChar w:fldCharType="end"/>
      </w:r>
      <w:r w:rsidRPr="00B305B6">
        <w:rPr>
          <w:color w:val="000000" w:themeColor="text1"/>
        </w:rPr>
        <w:t>. However, traits may also have low heritability due to a large contribution to total variance by non-additive genetic variation, environmental variation, or through maternal effects (the latter likely to be less pronounced in broadcast spawning corals than in organisms with higher levels of parental care). In our analysis, gene expression had the lowest heritability, which is consistent with many other studies noting the low heritability of mRNA</w:t>
      </w:r>
      <w:r w:rsidR="00754364" w:rsidRPr="00B305B6">
        <w:rPr>
          <w:color w:val="000000" w:themeColor="text1"/>
        </w:rPr>
        <w:t xml:space="preserve"> (i.e., the ‘missing heritability’ problem, </w:t>
      </w:r>
      <w:r w:rsidR="00754364" w:rsidRPr="00B305B6">
        <w:rPr>
          <w:color w:val="000000" w:themeColor="text1"/>
        </w:rPr>
        <w:fldChar w:fldCharType="begin" w:fldLock="1"/>
      </w:r>
      <w:r w:rsidR="00F91F08" w:rsidRPr="00B305B6">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Zuk et al. 2012; Yang et al. 2014)","manualFormatting":"Zuk et al. 2012; Yang et al. 2014)","plainTextFormattedCitation":"(Zuk et al. 2012; Yang et al. 2014)","previouslyFormattedCitation":"(Zuk et al. 2012; Yang et al. 2014)"},"properties":{"noteIndex":0},"schema":"https://github.com/citation-style-language/schema/raw/master/csl-citation.json"}</w:instrText>
      </w:r>
      <w:r w:rsidR="00754364" w:rsidRPr="00B305B6">
        <w:rPr>
          <w:color w:val="000000" w:themeColor="text1"/>
        </w:rPr>
        <w:fldChar w:fldCharType="separate"/>
      </w:r>
      <w:r w:rsidR="00754364" w:rsidRPr="00B305B6">
        <w:rPr>
          <w:noProof/>
          <w:color w:val="000000" w:themeColor="text1"/>
        </w:rPr>
        <w:t>Zuk et al. 2012; Yang et al. 2014)</w:t>
      </w:r>
      <w:r w:rsidR="00754364" w:rsidRPr="00B305B6">
        <w:rPr>
          <w:color w:val="000000" w:themeColor="text1"/>
        </w:rPr>
        <w:fldChar w:fldCharType="end"/>
      </w:r>
      <w:r w:rsidR="00754364" w:rsidRPr="00B305B6">
        <w:rPr>
          <w:color w:val="000000" w:themeColor="text1"/>
        </w:rPr>
        <w:t xml:space="preserve">. </w:t>
      </w:r>
      <w:r w:rsidR="0016276E" w:rsidRPr="00B305B6">
        <w:rPr>
          <w:color w:val="000000" w:themeColor="text1"/>
        </w:rPr>
        <w:t>While the exact cause of missing heritability for gene expression measures has yet to be determined, it may be due to</w:t>
      </w:r>
      <w:r w:rsidR="00754364" w:rsidRPr="00B305B6">
        <w:rPr>
          <w:color w:val="000000" w:themeColor="text1"/>
        </w:rPr>
        <w:t xml:space="preserve"> </w:t>
      </w:r>
      <w:r w:rsidR="0016276E" w:rsidRPr="00B305B6">
        <w:rPr>
          <w:color w:val="000000" w:themeColor="text1"/>
        </w:rPr>
        <w:t>highly variable gene expression both</w:t>
      </w:r>
      <w:r w:rsidR="00754364" w:rsidRPr="00B305B6">
        <w:rPr>
          <w:color w:val="000000" w:themeColor="text1"/>
        </w:rPr>
        <w:t xml:space="preserve"> within</w:t>
      </w:r>
      <w:r w:rsidR="0016276E" w:rsidRPr="00B305B6">
        <w:rPr>
          <w:color w:val="000000" w:themeColor="text1"/>
        </w:rPr>
        <w:t xml:space="preserve"> (i.e. low repeatability)</w:t>
      </w:r>
      <w:r w:rsidR="00754364" w:rsidRPr="00B305B6">
        <w:rPr>
          <w:color w:val="000000" w:themeColor="text1"/>
        </w:rPr>
        <w:t xml:space="preserve"> and </w:t>
      </w:r>
      <w:r w:rsidR="0016276E" w:rsidRPr="00B305B6">
        <w:rPr>
          <w:color w:val="000000" w:themeColor="text1"/>
        </w:rPr>
        <w:t>among</w:t>
      </w:r>
      <w:r w:rsidR="00754364" w:rsidRPr="00B305B6">
        <w:rPr>
          <w:color w:val="000000" w:themeColor="text1"/>
        </w:rPr>
        <w:t xml:space="preserve"> individuals</w:t>
      </w:r>
      <w:r w:rsidR="0016276E" w:rsidRPr="00B305B6">
        <w:rPr>
          <w:color w:val="000000" w:themeColor="text1"/>
        </w:rPr>
        <w:t>,</w:t>
      </w:r>
      <w:r w:rsidR="00754364" w:rsidRPr="00B305B6">
        <w:rPr>
          <w:color w:val="000000" w:themeColor="text1"/>
        </w:rPr>
        <w:t xml:space="preserve"> </w:t>
      </w:r>
      <w:r w:rsidR="006B69C1" w:rsidRPr="00B305B6">
        <w:rPr>
          <w:color w:val="000000" w:themeColor="text1"/>
        </w:rPr>
        <w:t>or</w:t>
      </w:r>
      <w:r w:rsidR="00754364" w:rsidRPr="00B305B6">
        <w:rPr>
          <w:color w:val="000000" w:themeColor="text1"/>
        </w:rPr>
        <w:t xml:space="preserve"> to epistatic gene interactions</w:t>
      </w:r>
      <w:r w:rsidR="006B69C1" w:rsidRPr="00B305B6">
        <w:rPr>
          <w:color w:val="000000" w:themeColor="text1"/>
        </w:rPr>
        <w:t>, or some combination of both</w:t>
      </w:r>
      <w:r w:rsidR="00754364" w:rsidRPr="00B305B6">
        <w:rPr>
          <w:color w:val="000000" w:themeColor="text1"/>
        </w:rPr>
        <w:t xml:space="preserve"> </w:t>
      </w:r>
      <w:r w:rsidR="00754364" w:rsidRPr="00B305B6">
        <w:rPr>
          <w:color w:val="000000" w:themeColor="text1"/>
        </w:rPr>
        <w:fldChar w:fldCharType="begin" w:fldLock="1"/>
      </w:r>
      <w:r w:rsidR="00F91F08" w:rsidRPr="00B305B6">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Zuk et al. 2012; Yang et al. 2014)","plainTextFormattedCitation":"(Zuk et al. 2012; Yang et al. 2014)","previouslyFormattedCitation":"(Zuk et al. 2012; Yang et al. 2014)"},"properties":{"noteIndex":0},"schema":"https://github.com/citation-style-language/schema/raw/master/csl-citation.json"}</w:instrText>
      </w:r>
      <w:r w:rsidR="00754364" w:rsidRPr="00B305B6">
        <w:rPr>
          <w:color w:val="000000" w:themeColor="text1"/>
        </w:rPr>
        <w:fldChar w:fldCharType="separate"/>
      </w:r>
      <w:r w:rsidR="00754364" w:rsidRPr="00B305B6">
        <w:rPr>
          <w:noProof/>
          <w:color w:val="000000" w:themeColor="text1"/>
        </w:rPr>
        <w:t>(Zuk et al. 2012; Yang et al. 2014)</w:t>
      </w:r>
      <w:r w:rsidR="00754364" w:rsidRPr="00B305B6">
        <w:rPr>
          <w:color w:val="000000" w:themeColor="text1"/>
        </w:rPr>
        <w:fldChar w:fldCharType="end"/>
      </w:r>
      <w:r w:rsidRPr="00B305B6">
        <w:rPr>
          <w:color w:val="000000" w:themeColor="text1"/>
          <w:lang w:val="en-US"/>
        </w:rPr>
        <w:t xml:space="preserve">. </w:t>
      </w:r>
      <w:r w:rsidRPr="00B305B6">
        <w:rPr>
          <w:color w:val="000000" w:themeColor="text1"/>
        </w:rPr>
        <w:t>The heritability of symbiont community composition was much higher than heritabilities estimated for the diversity of human gut microbes (</w:t>
      </w:r>
      <w:r w:rsidRPr="00B305B6">
        <w:rPr>
          <w:i/>
          <w:color w:val="000000" w:themeColor="text1"/>
        </w:rPr>
        <w:t>h</w:t>
      </w:r>
      <w:r w:rsidRPr="00B305B6">
        <w:rPr>
          <w:i/>
          <w:color w:val="000000" w:themeColor="text1"/>
          <w:vertAlign w:val="superscript"/>
        </w:rPr>
        <w:t>2</w:t>
      </w:r>
      <w:r w:rsidRPr="00B305B6">
        <w:rPr>
          <w:color w:val="000000" w:themeColor="text1"/>
        </w:rPr>
        <w:t xml:space="preserve"> = 0.019), which is predominantly environmentally rather than genetically-determined </w:t>
      </w:r>
      <w:r w:rsidRPr="00B305B6">
        <w:rPr>
          <w:color w:val="000000" w:themeColor="text1"/>
        </w:rPr>
        <w:fldChar w:fldCharType="begin" w:fldLock="1"/>
      </w:r>
      <w:r w:rsidRPr="00B305B6">
        <w:rPr>
          <w:color w:val="000000" w:themeColor="text1"/>
        </w:rPr>
        <w:instrText>ADDIN CSL_CITATION {"citationItems":[{"id":"ITEM-1","itemData":{"DOI":"10.1038/nature25973","ISSN":"0028-0836","author":[{"dropping-particle":"","family":"Rothschild","given":"Daphna","non-dropping-particle":"","parse-names":false,"suffix":""},{"dropping-particle":"","family":"Weissbrod","given":"Omer","non-dropping-particle":"","parse-names":false,"suffix":""},{"dropping-particle":"","family":"Barkan","given":"Elad","non-dropping-particle":"","parse-names":false,"suffix":""},{"dropping-particle":"","family":"Kurilshikov","given":"Alexander","non-dropping-particle":"","parse-names":false,"suffix":""},{"dropping-particle":"","family":"Korem","given":"Tal","non-dropping-particle":"","parse-names":false,"suffix":""},{"dropping-particle":"","family":"Zeevi","given":"David","non-dropping-particle":"","parse-names":false,"suffix":""},{"dropping-particle":"","family":"Costea","given":"Paul I","non-dropping-particle":"","parse-names":false,"suffix":""},{"dropping-particle":"","family":"Godneva","given":"Anastasia","non-dropping-particle":"","parse-names":false,"suffix":""},{"dropping-particle":"","family":"Kalka","given":"Iris N","non-dropping-particle":"","parse-names":false,"suffix":""},{"dropping-particle":"","family":"Bar","given":"Noam","non-dropping-particle":"","parse-names":false,"suffix":""},{"dropping-particle":"","family":"Shilo","given":"Smadar","non-dropping-particle":"","parse-names":false,"suffix":""},{"dropping-particle":"","family":"Lador","given":"Dar","non-dropping-particle":"","parse-names":false,"suffix":""},{"dropping-particle":"","family":"Vila","given":"Arnau Vich","non-dropping-particle":"","parse-names":false,"suffix":""},{"dropping-particle":"","family":"Zmora","given":"Niv","non-dropping-particle":"","parse-names":false,"suffix":""},{"dropping-particle":"","family":"Pevsner-fischer","given":"Meirav","non-dropping-particle":"","parse-names":false,"suffix":""},{"dropping-particle":"","family":"Israeli","given":"David","non-dropping-particle":"","parse-names":false,"suffix":""},{"dropping-particle":"","family":"Kosower","given":"Noa","non-dropping-particle":"","parse-names":false,"suffix":""},{"dropping-particle":"","family":"Malka","given":"Gal","non-dropping-particle":"","parse-names":false,"suffix":""},{"dropping-particle":"","family":"Wolf","given":"Bat Chen","non-dropping-particle":"","parse-names":false,"suffix":""},{"dropping-particle":"","family":"Avnit-sagi","given":"Tali","non-dropping-particle":"","parse-names":false,"suffix":""},{"dropping-particle":"","family":"Lotan-pompan","given":"Maya","non-dropping-particle":"","parse-names":false,"suffix":""},{"dropping-particle":"","family":"Weinberger","given":"Adina","non-dropping-particle":"","parse-names":false,"suffix":""},{"dropping-particle":"","family":"Halpern","given":"Zamir","non-dropping-particle":"","parse-names":false,"suffix":""},{"dropping-particle":"","family":"Carmi","given":"Shai","non-dropping-particle":"","parse-names":false,"suffix":""},{"dropping-particle":"","family":"Fu","given":"Jingyuan","non-dropping-particle":"","parse-names":false,"suffix":""},{"dropping-particle":"","family":"Wijmenga","given":"Cisca","non-dropping-particle":"","parse-names":false,"suffix":""}],"container-title":"Nature","id":"ITEM-1","issue":"7695","issued":{"date-parts":[["2018"]]},"page":"210-215","publisher":"Nature Publishing Group","title":"Environment dominates over host genetics in shaping human gut microbiota","type":"article-journal","volume":"555"},"uris":["http://www.mendeley.com/documents/?uuid=afc6228c-aced-4717-b1b2-d44bc7c376de"]}],"mendeley":{"formattedCitation":"(Rothschild et al. 2018)","plainTextFormattedCitation":"(Rothschild et al. 2018)","previouslyFormattedCitation":"(Rothschild et al. 2018)"},"properties":{"noteIndex":0},"schema":"https://github.com/citation-style-language/schema/raw/master/csl-citation.json"}</w:instrText>
      </w:r>
      <w:r w:rsidRPr="00B305B6">
        <w:rPr>
          <w:color w:val="000000" w:themeColor="text1"/>
        </w:rPr>
        <w:fldChar w:fldCharType="separate"/>
      </w:r>
      <w:r w:rsidRPr="00B305B6">
        <w:rPr>
          <w:noProof/>
          <w:color w:val="000000" w:themeColor="text1"/>
        </w:rPr>
        <w:t>(Rothschild et al. 2018)</w:t>
      </w:r>
      <w:r w:rsidRPr="00B305B6">
        <w:rPr>
          <w:color w:val="000000" w:themeColor="text1"/>
        </w:rPr>
        <w:fldChar w:fldCharType="end"/>
      </w:r>
      <w:r w:rsidRPr="00B305B6">
        <w:rPr>
          <w:color w:val="000000" w:themeColor="text1"/>
        </w:rPr>
        <w:t xml:space="preserve">. However, beneficial microbes that are related to metabolic health, such as gut bacteria of the family </w:t>
      </w:r>
      <w:proofErr w:type="spellStart"/>
      <w:r w:rsidRPr="00B305B6">
        <w:rPr>
          <w:color w:val="000000" w:themeColor="text1"/>
        </w:rPr>
        <w:t>Christensenellaceae</w:t>
      </w:r>
      <w:proofErr w:type="spellEnd"/>
      <w:r w:rsidRPr="00B305B6">
        <w:rPr>
          <w:color w:val="000000" w:themeColor="text1"/>
        </w:rPr>
        <w:t xml:space="preserve">, and microbiomes of mice in controlled laboratory environments (Org et al. 2015), show much higher heritabilities of </w:t>
      </w:r>
      <w:r w:rsidRPr="00B305B6">
        <w:rPr>
          <w:i/>
          <w:color w:val="000000" w:themeColor="text1"/>
        </w:rPr>
        <w:t>h</w:t>
      </w:r>
      <w:r w:rsidRPr="00B305B6">
        <w:rPr>
          <w:i/>
          <w:color w:val="000000" w:themeColor="text1"/>
          <w:vertAlign w:val="superscript"/>
        </w:rPr>
        <w:t>2</w:t>
      </w:r>
      <w:r w:rsidRPr="00B305B6">
        <w:rPr>
          <w:color w:val="000000" w:themeColor="text1"/>
        </w:rPr>
        <w:t>=0.3–0.6, more consistent with our findings. Photochemical traits were estimated to have modest heritability in our analysis; however, only two studies which included only broad-sense estimates were available (</w:t>
      </w:r>
      <w:r w:rsidRPr="00B305B6">
        <w:rPr>
          <w:i/>
          <w:color w:val="000000" w:themeColor="text1"/>
        </w:rPr>
        <w:t>H</w:t>
      </w:r>
      <w:r w:rsidRPr="00B305B6">
        <w:rPr>
          <w:i/>
          <w:color w:val="000000" w:themeColor="text1"/>
          <w:vertAlign w:val="superscript"/>
        </w:rPr>
        <w:t>2</w:t>
      </w:r>
      <w:r w:rsidRPr="00B305B6">
        <w:rPr>
          <w:color w:val="000000" w:themeColor="text1"/>
        </w:rPr>
        <w:t xml:space="preserve"> = 0.26). In plants, broad-sense heritability of photosynthetic traits is variable but can be very high (e.g., </w:t>
      </w:r>
      <w:r w:rsidRPr="00B305B6">
        <w:rPr>
          <w:i/>
          <w:color w:val="000000" w:themeColor="text1"/>
        </w:rPr>
        <w:t>H</w:t>
      </w:r>
      <w:r w:rsidRPr="00B305B6">
        <w:rPr>
          <w:i/>
          <w:color w:val="000000" w:themeColor="text1"/>
          <w:vertAlign w:val="superscript"/>
        </w:rPr>
        <w:t>2</w:t>
      </w:r>
      <w:r w:rsidRPr="00B305B6">
        <w:rPr>
          <w:color w:val="000000" w:themeColor="text1"/>
        </w:rPr>
        <w:t xml:space="preserve"> = 0.87, 0.5 – 0.99, and 0.99; </w:t>
      </w:r>
      <w:r w:rsidRPr="00B305B6">
        <w:rPr>
          <w:color w:val="000000" w:themeColor="text1"/>
        </w:rPr>
        <w:fldChar w:fldCharType="begin" w:fldLock="1"/>
      </w:r>
      <w:r w:rsidR="00F91F08" w:rsidRPr="00B305B6">
        <w:rPr>
          <w:color w:val="000000" w:themeColor="text1"/>
        </w:rPr>
        <w:instrText>ADDIN CSL_CITATION {"citationItems":[{"id":"ITEM-1","itemData":{"DOI":"10.1007/s004420050114","ISSN":"00298549","abstract":"Terrestrial plant photosynthesis may be limited both by stomatal behavior and leaf biochemical capacity. While inferences have been made about the importance of stomatal and biochemical limitations to photosynthesis in a variety of species in a range of environments, genetic variation in these limitations has never been documented in wild plant populations. Genetic variation provides the raw material for adaptive evolution in rates of carbon assimilation. We examined genetic variation in gas exchange physiology and in stomatal and biochemical traits in 16 genetic lines of the annual plant, Polygonum arenastrum. The photosynthesis against leaf internal CO2 (A-ci) response curve was measured on three greenhouse-grown individuals per line. We measured the photosynthetic rate (A) and stomatal conductance (g), and calculated the internal CO2 concentration (ci) at ambient CO2 levels. In addition, the following stomatal and biochemical characteristics were obtained from the A-ci curve on each individual: the degree of stomatal limitation to photosynthesis (L(s)), the maximum ribulose 1,5-biphosphate carboxylase-oxygenase (Rubisco) activity (Vc(max)) and electron transport capacity (J(max)). All physiological traits were genetically variable, with broad sense heritabilities ranging from 0.66 for L(s) to 0.94 for J(max). Strong positive genetic correlations were found between Vc(max) and J(max), and between g and biochemical capacity. Path analyses revealed strong causal influences of stomatal conductance and leaf biochemistry on A and ci. Path analysis also indicated that L(s) confounds both stomatal and biochemical effects, and is an appropriate measure of stomatal influences on photosynthesis, only when biochemical variation is accounted for. In total, our results indicate that differences among lines in photosynthesis and ci result from simultaneous changes in biochemical and stomatal characteristics and are consistent with theoretical predictions that there should be co-limitation of photosynthesis by ribulose-1,5-biphosphate (RuBP) utilization and regeneration, and by stomatal conductance and leaf biochemistry. Gas exchange characteristics of genetic lines in the present study were generally consistent with measurements of the same lines in a previous field study. Our new results indicate that the mechanisms underlying variation in gas exchange include variation in both stomatal conductance and biochemical capacity. In addition, A, g, and ci in the present…","author":[{"dropping-particle":"","family":"Geber","given":"Monica A.","non-dropping-particle":"","parse-names":false,"suffix":""},{"dropping-particle":"","family":"Dawson","given":"Todd E.","non-dropping-particle":"","parse-names":false,"suffix":""}],"container-title":"Oecologia","id":"ITEM-1","issue":"4","issued":{"date-parts":[["1997"]]},"page":"535-546","title":"Genetic variation in stomatal and biochemical limitations to photosynthesis in the annual plant, Polygonum arenastrum","type":"article-journal","volume":"109"},"uris":["http://www.mendeley.com/documents/?uuid=6785ec4e-10fc-4e8f-8e74-b2fffd41499b"]},{"id":"ITEM-2","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2","issued":{"date-parts":[["2015"]]},"page":"1-8","title":"Genetic Variation, Heritability, and Diversity Analysis of Upland Rice (&lt;i&gt;Oryza sativa&lt;/i&gt; L.) Genotypes Based on Quantitative Traits","type":"article-journal","volume":"2015"},"uris":["http://www.mendeley.com/documents/?uuid=8a9f183e-d46b-48a4-904f-210d93db17b4"]},{"id":"ITEM-3","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3","issue":"1","issued":{"date-parts":[["2016"]]},"page":"1-14","publisher":"BioMed Central","title":"Phenomics for photosynthesis, growth and reflectance in Arabidopsis thaliana reveals circadian and long-term fluctuations in heritability","type":"article-journal","volume":"12"},"uris":["http://www.mendeley.com/documents/?uuid=4c94a096-d265-4c32-a689-869f7c705aff"]}],"mendeley":{"formattedCitation":"(Geber and Dawson 1997; Tuhina-Khatun et al. 2015; Flood et al. 2016)","manualFormatting":"Geber and Dawson 1997, Flood et al. 2016, and Tuhina-Khatun et al. 2015, respectively)","plainTextFormattedCitation":"(Geber and Dawson 1997; Tuhina-Khatun et al. 2015; Flood et al. 2016)","previouslyFormattedCitation":"(Geber and Dawson 1997; Tuhina-Khatun et al. 2015; Flood et al. 2016)"},"properties":{"noteIndex":0},"schema":"https://github.com/citation-style-language/schema/raw/master/csl-citation.json"}</w:instrText>
      </w:r>
      <w:r w:rsidRPr="00B305B6">
        <w:rPr>
          <w:color w:val="000000" w:themeColor="text1"/>
        </w:rPr>
        <w:fldChar w:fldCharType="separate"/>
      </w:r>
      <w:r w:rsidRPr="00B305B6">
        <w:rPr>
          <w:noProof/>
          <w:color w:val="000000" w:themeColor="text1"/>
        </w:rPr>
        <w:t>Geber and Dawson 1997, Flood et al. 2016, and Tuhina-Khatun et al. 2015, respectively)</w:t>
      </w:r>
      <w:r w:rsidRPr="00B305B6">
        <w:rPr>
          <w:color w:val="000000" w:themeColor="text1"/>
        </w:rPr>
        <w:fldChar w:fldCharType="end"/>
      </w:r>
      <w:r w:rsidRPr="00B305B6">
        <w:rPr>
          <w:color w:val="000000" w:themeColor="text1"/>
        </w:rPr>
        <w:t>. Moderate narrow-sense heritability estimates, similar to those reported here, have been reported for narrow-sense heritability of maximum quantum yield in plants (</w:t>
      </w:r>
      <w:r w:rsidRPr="00B305B6">
        <w:rPr>
          <w:i/>
          <w:color w:val="000000" w:themeColor="text1"/>
        </w:rPr>
        <w:t>h</w:t>
      </w:r>
      <w:r w:rsidRPr="00B305B6">
        <w:rPr>
          <w:i/>
          <w:color w:val="000000" w:themeColor="text1"/>
          <w:vertAlign w:val="superscript"/>
        </w:rPr>
        <w:t>2</w:t>
      </w:r>
      <w:r w:rsidRPr="00B305B6">
        <w:rPr>
          <w:color w:val="000000" w:themeColor="text1"/>
        </w:rPr>
        <w:t xml:space="preserve"> = 0.12–0.34) </w:t>
      </w:r>
      <w:r w:rsidRPr="00B305B6">
        <w:rPr>
          <w:color w:val="000000" w:themeColor="text1"/>
        </w:rPr>
        <w:fldChar w:fldCharType="begin" w:fldLock="1"/>
      </w:r>
      <w:r w:rsidRPr="00B305B6">
        <w:rPr>
          <w:color w:val="000000" w:themeColor="text1"/>
        </w:rPr>
        <w:instrText>ADDIN CSL_CITATION {"citationItems":[{"id":"ITEM-1","itemData":{"DOI":"10.1104/pp.17.00332","ISBN":"0000000248","ISSN":"15322548","PMID":"28739819","abstract":"Mining natural variations is a major approach to identify new options to improve crop light use efficiency. So far, successes in identifying photosynthetic parameters positively related to crop biomass accumulation through this approach are scarce, possibly due to the earlier emphasis on properties related to leaf instead of canopy photosynthetic efficiency. This study aims to uncover rice (Oryza sativa) natural variations to identify leaf physiological parameters that are highly correlated with biomass accumulation, a surrogate of canopy photosynthesis. To do this, we systematically investigated 14 photosynthetic parameters and four morphological traits in a rice population, which consists of 204 U.S. Department of Agriculture-curated minicore accessions collected globally and 11 elite Chinese rice cultivars in both Beijing and Shanghai. To identify key components responsible for the variance of biomass accumulation, we applied a stepwise feature-selection approach based on linear regression models. Although there are large variations in photosynthetic parameters measured in different environments, we observed that photosynthetic rate under low light (Alow) was highly related to biomass accumulation and also exhibited high genomic inheritability in both environments, suggesting its great potential to be used as a target for future rice breeding programs. Large variations in Alow among modern rice cultivars further suggest the great potential of using this parameter in contemporary rice breeding for the improvement of biomass and, hence, yield potential.","author":[{"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ru","non-dropping-particle":"","parse-names":false,"suffix":""},{"dropping-particle":"","family":"Chu","given":"Chengcai","non-dropping-particle":"","parse-names":false,"suffix":""},{"dropping-particle":"","family":"Sirault","given":"Xavier","non-dropping-particle":"","parse-names":false,"suffix":""},{"dropping-particle":"","family":"Zhu","given":"Xin Guang","non-dropping-particle":"","parse-names":false,"suffix":""}],"container-title":"Plant Physiology","id":"ITEM-1","issue":"1","issued":{"date-parts":[["2017"]]},"page":"248-258","title":"Leaf photosynthetic parameters related to biomass accumulation in a global rice diversity survey","type":"article-journal","volume":"175"},"uris":["http://www.mendeley.com/documents/?uuid=2c804bcd-6b38-4b7e-97ba-d95952f2b701"]}],"mendeley":{"formattedCitation":"(Qu et al. 2017)","plainTextFormattedCitation":"(Qu et al. 2017)","previouslyFormattedCitation":"(Qu et al. 2017)"},"properties":{"noteIndex":0},"schema":"https://github.com/citation-style-language/schema/raw/master/csl-citation.json"}</w:instrText>
      </w:r>
      <w:r w:rsidRPr="00B305B6">
        <w:rPr>
          <w:color w:val="000000" w:themeColor="text1"/>
        </w:rPr>
        <w:fldChar w:fldCharType="separate"/>
      </w:r>
      <w:r w:rsidRPr="00B305B6">
        <w:rPr>
          <w:noProof/>
          <w:color w:val="000000" w:themeColor="text1"/>
        </w:rPr>
        <w:t>(Qu et al. 2017)</w:t>
      </w:r>
      <w:r w:rsidRPr="00B305B6">
        <w:rPr>
          <w:color w:val="000000" w:themeColor="text1"/>
        </w:rPr>
        <w:fldChar w:fldCharType="end"/>
      </w:r>
      <w:r w:rsidRPr="00B305B6">
        <w:rPr>
          <w:color w:val="000000" w:themeColor="text1"/>
        </w:rPr>
        <w:t xml:space="preserve">. Heritability associated with bleaching and symbiont abundance in corals (often using chlorophyll content as a proxy) was estimated overall as </w:t>
      </w:r>
      <w:r w:rsidRPr="00B305B6">
        <w:rPr>
          <w:i/>
          <w:color w:val="000000" w:themeColor="text1"/>
        </w:rPr>
        <w:t>h</w:t>
      </w:r>
      <w:r w:rsidRPr="00B305B6">
        <w:rPr>
          <w:i/>
          <w:color w:val="000000" w:themeColor="text1"/>
          <w:vertAlign w:val="superscript"/>
        </w:rPr>
        <w:t>2</w:t>
      </w:r>
      <w:r w:rsidRPr="00B305B6">
        <w:rPr>
          <w:color w:val="000000" w:themeColor="text1"/>
        </w:rPr>
        <w:t xml:space="preserve"> = 0.</w:t>
      </w:r>
      <w:r w:rsidR="00C80119" w:rsidRPr="00B305B6">
        <w:rPr>
          <w:color w:val="000000" w:themeColor="text1"/>
        </w:rPr>
        <w:t>36</w:t>
      </w:r>
      <w:r w:rsidRPr="00B305B6">
        <w:rPr>
          <w:color w:val="000000" w:themeColor="text1"/>
        </w:rPr>
        <w:t xml:space="preserve">, </w:t>
      </w:r>
      <w:r w:rsidRPr="00B305B6">
        <w:rPr>
          <w:color w:val="000000" w:themeColor="text1"/>
        </w:rPr>
        <w:lastRenderedPageBreak/>
        <w:t xml:space="preserve">which is similar to estimates of broad-sense heritability of chlorophyll content in plants (e.g., </w:t>
      </w:r>
      <w:r w:rsidRPr="00B305B6">
        <w:rPr>
          <w:i/>
          <w:color w:val="000000" w:themeColor="text1"/>
        </w:rPr>
        <w:t>h</w:t>
      </w:r>
      <w:r w:rsidRPr="00B305B6">
        <w:rPr>
          <w:i/>
          <w:color w:val="000000" w:themeColor="text1"/>
          <w:vertAlign w:val="superscript"/>
        </w:rPr>
        <w:t>2</w:t>
      </w:r>
      <w:r w:rsidRPr="00B305B6">
        <w:rPr>
          <w:color w:val="000000" w:themeColor="text1"/>
        </w:rPr>
        <w:t xml:space="preserve"> = 0.44-0.49 in </w:t>
      </w:r>
      <w:r w:rsidRPr="00B305B6">
        <w:rPr>
          <w:i/>
          <w:color w:val="000000" w:themeColor="text1"/>
        </w:rPr>
        <w:t>Oryza sativa</w:t>
      </w:r>
      <w:r w:rsidRPr="00B305B6">
        <w:rPr>
          <w:color w:val="000000" w:themeColor="text1"/>
        </w:rPr>
        <w:t xml:space="preserve"> L., </w:t>
      </w:r>
      <w:r w:rsidRPr="00B305B6">
        <w:rPr>
          <w:color w:val="000000" w:themeColor="text1"/>
        </w:rPr>
        <w:fldChar w:fldCharType="begin" w:fldLock="1"/>
      </w:r>
      <w:r w:rsidR="00F91F08" w:rsidRPr="00B305B6">
        <w:rPr>
          <w:color w:val="000000" w:themeColor="text1"/>
        </w:rPr>
        <w:instrText>ADDIN CSL_CITATION {"citationItems":[{"id":"ITEM-1","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1","issued":{"date-parts":[["2015"]]},"page":"1-8","title":"Genetic Variation, Heritability, and Diversity Analysis of Upland Rice (&lt;i&gt;Oryza sativa&lt;/i&gt; L.) Genotypes Based on Quantitative Traits","type":"article-journal","volume":"2015"},"uris":["http://www.mendeley.com/documents/?uuid=8a9f183e-d46b-48a4-904f-210d93db17b4"]}],"mendeley":{"formattedCitation":"(Tuhina-Khatun et al. 2015)","manualFormatting":"Tuhina-Khatun et al. 2015)","plainTextFormattedCitation":"(Tuhina-Khatun et al. 2015)","previouslyFormattedCitation":"(Tuhina-Khatun et al. 2015)"},"properties":{"noteIndex":0},"schema":"https://github.com/citation-style-language/schema/raw/master/csl-citation.json"}</w:instrText>
      </w:r>
      <w:r w:rsidRPr="00B305B6">
        <w:rPr>
          <w:color w:val="000000" w:themeColor="text1"/>
        </w:rPr>
        <w:fldChar w:fldCharType="separate"/>
      </w:r>
      <w:r w:rsidRPr="00B305B6">
        <w:rPr>
          <w:noProof/>
          <w:color w:val="000000" w:themeColor="text1"/>
        </w:rPr>
        <w:t>Tuhina-Khatun et al. 2015)</w:t>
      </w:r>
      <w:r w:rsidRPr="00B305B6">
        <w:rPr>
          <w:color w:val="000000" w:themeColor="text1"/>
        </w:rPr>
        <w:fldChar w:fldCharType="end"/>
      </w:r>
      <w:r w:rsidRPr="00B305B6">
        <w:rPr>
          <w:color w:val="000000" w:themeColor="text1"/>
        </w:rPr>
        <w:t xml:space="preserve">. </w:t>
      </w:r>
    </w:p>
    <w:p w14:paraId="6524C0CD" w14:textId="27ADBDDB" w:rsidR="00082407" w:rsidRPr="00B305B6" w:rsidRDefault="00082407" w:rsidP="00FC6D79">
      <w:pPr>
        <w:spacing w:line="480" w:lineRule="auto"/>
        <w:rPr>
          <w:color w:val="000000" w:themeColor="text1"/>
        </w:rPr>
      </w:pPr>
    </w:p>
    <w:p w14:paraId="42805BB1" w14:textId="40514819" w:rsidR="00082407" w:rsidRPr="00B305B6" w:rsidRDefault="00747271" w:rsidP="00FC6D79">
      <w:pPr>
        <w:spacing w:line="480" w:lineRule="auto"/>
        <w:rPr>
          <w:b/>
          <w:bCs/>
          <w:iCs/>
          <w:color w:val="000000" w:themeColor="text1"/>
        </w:rPr>
      </w:pPr>
      <w:r w:rsidRPr="00B305B6">
        <w:rPr>
          <w:b/>
          <w:bCs/>
          <w:iCs/>
          <w:color w:val="000000" w:themeColor="text1"/>
        </w:rPr>
        <w:t>L</w:t>
      </w:r>
      <w:r w:rsidR="00082407" w:rsidRPr="00B305B6">
        <w:rPr>
          <w:b/>
          <w:bCs/>
          <w:iCs/>
          <w:color w:val="000000" w:themeColor="text1"/>
        </w:rPr>
        <w:t>ife stage</w:t>
      </w:r>
      <w:r w:rsidR="000063D7" w:rsidRPr="00B305B6">
        <w:rPr>
          <w:b/>
          <w:bCs/>
          <w:iCs/>
          <w:color w:val="000000" w:themeColor="text1"/>
        </w:rPr>
        <w:t xml:space="preserve"> and heritability type</w:t>
      </w:r>
      <w:r w:rsidR="00924B5D" w:rsidRPr="00B305B6">
        <w:rPr>
          <w:b/>
          <w:bCs/>
          <w:iCs/>
          <w:color w:val="000000" w:themeColor="text1"/>
        </w:rPr>
        <w:t>,</w:t>
      </w:r>
      <w:r w:rsidR="00E63F6E" w:rsidRPr="00B305B6">
        <w:rPr>
          <w:b/>
          <w:bCs/>
          <w:iCs/>
          <w:color w:val="000000" w:themeColor="text1"/>
        </w:rPr>
        <w:t xml:space="preserve"> but not</w:t>
      </w:r>
      <w:r w:rsidR="00082407" w:rsidRPr="00B305B6">
        <w:rPr>
          <w:b/>
          <w:bCs/>
          <w:iCs/>
          <w:color w:val="000000" w:themeColor="text1"/>
        </w:rPr>
        <w:t xml:space="preserve"> growth form</w:t>
      </w:r>
      <w:r w:rsidR="00E63F6E" w:rsidRPr="00B305B6">
        <w:rPr>
          <w:b/>
          <w:bCs/>
          <w:iCs/>
          <w:color w:val="000000" w:themeColor="text1"/>
        </w:rPr>
        <w:t>,</w:t>
      </w:r>
      <w:r w:rsidRPr="00B305B6">
        <w:rPr>
          <w:b/>
          <w:bCs/>
          <w:iCs/>
          <w:color w:val="000000" w:themeColor="text1"/>
        </w:rPr>
        <w:t xml:space="preserve"> mediate </w:t>
      </w:r>
      <w:r w:rsidR="00983ACA" w:rsidRPr="00B305B6">
        <w:rPr>
          <w:b/>
          <w:bCs/>
          <w:iCs/>
          <w:color w:val="000000" w:themeColor="text1"/>
        </w:rPr>
        <w:t xml:space="preserve">trait </w:t>
      </w:r>
      <w:r w:rsidR="00E63F6E" w:rsidRPr="00B305B6">
        <w:rPr>
          <w:b/>
          <w:bCs/>
          <w:iCs/>
          <w:color w:val="000000" w:themeColor="text1"/>
        </w:rPr>
        <w:t>heritabilit</w:t>
      </w:r>
      <w:r w:rsidR="000A2980" w:rsidRPr="00B305B6">
        <w:rPr>
          <w:b/>
          <w:bCs/>
          <w:iCs/>
          <w:color w:val="000000" w:themeColor="text1"/>
        </w:rPr>
        <w:t>y</w:t>
      </w:r>
    </w:p>
    <w:p w14:paraId="6F68A6E7" w14:textId="6C6FC4DD" w:rsidR="001D1C32" w:rsidRPr="00B305B6" w:rsidRDefault="00082407" w:rsidP="00FC6D79">
      <w:pPr>
        <w:spacing w:line="480" w:lineRule="auto"/>
        <w:ind w:firstLine="720"/>
        <w:rPr>
          <w:color w:val="000000" w:themeColor="text1"/>
        </w:rPr>
      </w:pPr>
      <w:r w:rsidRPr="00B305B6">
        <w:rPr>
          <w:color w:val="000000" w:themeColor="text1"/>
        </w:rPr>
        <w:t>Using a data</w:t>
      </w:r>
      <w:r w:rsidR="00853CD2" w:rsidRPr="00B305B6">
        <w:rPr>
          <w:color w:val="000000" w:themeColor="text1"/>
        </w:rPr>
        <w:t xml:space="preserve"> subset </w:t>
      </w:r>
      <w:r w:rsidR="00AC4DA6" w:rsidRPr="00B305B6">
        <w:rPr>
          <w:color w:val="000000" w:themeColor="text1"/>
        </w:rPr>
        <w:t xml:space="preserve">to examine </w:t>
      </w:r>
      <w:r w:rsidR="00853CD2" w:rsidRPr="00B305B6">
        <w:rPr>
          <w:color w:val="000000" w:themeColor="text1"/>
        </w:rPr>
        <w:t xml:space="preserve">trait type </w:t>
      </w:r>
      <w:r w:rsidR="00DF0898" w:rsidRPr="00B305B6">
        <w:rPr>
          <w:color w:val="000000" w:themeColor="text1"/>
        </w:rPr>
        <w:t>and</w:t>
      </w:r>
      <w:r w:rsidR="00AC4DA6" w:rsidRPr="00B305B6">
        <w:rPr>
          <w:color w:val="000000" w:themeColor="text1"/>
        </w:rPr>
        <w:t xml:space="preserve"> </w:t>
      </w:r>
      <w:r w:rsidR="00853CD2" w:rsidRPr="00B305B6">
        <w:rPr>
          <w:color w:val="000000" w:themeColor="text1"/>
        </w:rPr>
        <w:t>life stage</w:t>
      </w:r>
      <w:r w:rsidR="00AC4DA6" w:rsidRPr="00B305B6">
        <w:rPr>
          <w:color w:val="000000" w:themeColor="text1"/>
        </w:rPr>
        <w:t xml:space="preserve"> interactions</w:t>
      </w:r>
      <w:r w:rsidRPr="00B305B6">
        <w:rPr>
          <w:color w:val="000000" w:themeColor="text1"/>
        </w:rPr>
        <w:t xml:space="preserve">, </w:t>
      </w:r>
      <w:r w:rsidR="00937E4A" w:rsidRPr="00B305B6">
        <w:rPr>
          <w:color w:val="000000" w:themeColor="text1"/>
        </w:rPr>
        <w:t>a model of trait type × life stage + heritability type</w:t>
      </w:r>
      <w:r w:rsidRPr="00B305B6">
        <w:rPr>
          <w:color w:val="000000" w:themeColor="text1"/>
        </w:rPr>
        <w:t xml:space="preserve"> </w:t>
      </w:r>
      <w:r w:rsidR="00DF0898" w:rsidRPr="00B305B6">
        <w:rPr>
          <w:color w:val="000000" w:themeColor="text1"/>
        </w:rPr>
        <w:t xml:space="preserve">with </w:t>
      </w:r>
      <w:r w:rsidR="00E732F7" w:rsidRPr="00B305B6">
        <w:rPr>
          <w:color w:val="000000" w:themeColor="text1"/>
        </w:rPr>
        <w:t xml:space="preserve">a random effect of estimate ID only </w:t>
      </w:r>
      <w:r w:rsidRPr="00B305B6">
        <w:rPr>
          <w:color w:val="000000" w:themeColor="text1"/>
        </w:rPr>
        <w:t>was preferred under model selection</w:t>
      </w:r>
      <w:r w:rsidR="00937E4A" w:rsidRPr="00B305B6">
        <w:rPr>
          <w:color w:val="000000" w:themeColor="text1"/>
        </w:rPr>
        <w:t xml:space="preserve"> (Table S3)</w:t>
      </w:r>
      <w:r w:rsidR="00E732F7" w:rsidRPr="00B305B6">
        <w:rPr>
          <w:color w:val="000000" w:themeColor="text1"/>
        </w:rPr>
        <w:t>.</w:t>
      </w:r>
      <w:r w:rsidR="00924B5D" w:rsidRPr="00B305B6">
        <w:rPr>
          <w:color w:val="000000" w:themeColor="text1"/>
        </w:rPr>
        <w:t xml:space="preserve"> </w:t>
      </w:r>
      <w:r w:rsidR="00E732F7" w:rsidRPr="00B305B6">
        <w:rPr>
          <w:color w:val="000000" w:themeColor="text1"/>
        </w:rPr>
        <w:t>O</w:t>
      </w:r>
      <w:r w:rsidR="00924B5D" w:rsidRPr="00B305B6">
        <w:rPr>
          <w:color w:val="000000" w:themeColor="text1"/>
        </w:rPr>
        <w:t xml:space="preserve">ther analyses of trait type </w:t>
      </w:r>
      <w:r w:rsidR="00DF0898" w:rsidRPr="00B305B6">
        <w:rPr>
          <w:color w:val="000000" w:themeColor="text1"/>
        </w:rPr>
        <w:t>versus</w:t>
      </w:r>
      <w:r w:rsidR="00924B5D" w:rsidRPr="00B305B6">
        <w:rPr>
          <w:color w:val="000000" w:themeColor="text1"/>
        </w:rPr>
        <w:t xml:space="preserve"> heritability type</w:t>
      </w:r>
      <w:r w:rsidR="00DF0898" w:rsidRPr="00B305B6">
        <w:rPr>
          <w:color w:val="000000" w:themeColor="text1"/>
        </w:rPr>
        <w:t xml:space="preserve"> interaction</w:t>
      </w:r>
      <w:r w:rsidR="00924B5D" w:rsidRPr="00B305B6">
        <w:rPr>
          <w:color w:val="000000" w:themeColor="text1"/>
        </w:rPr>
        <w:t xml:space="preserve"> and trait type </w:t>
      </w:r>
      <w:r w:rsidR="00DF0898" w:rsidRPr="00B305B6">
        <w:rPr>
          <w:color w:val="000000" w:themeColor="text1"/>
        </w:rPr>
        <w:t>and</w:t>
      </w:r>
      <w:r w:rsidR="00924B5D" w:rsidRPr="00B305B6">
        <w:rPr>
          <w:color w:val="000000" w:themeColor="text1"/>
        </w:rPr>
        <w:t xml:space="preserve"> growth form </w:t>
      </w:r>
      <w:r w:rsidR="00DF0898" w:rsidRPr="00B305B6">
        <w:rPr>
          <w:color w:val="000000" w:themeColor="text1"/>
        </w:rPr>
        <w:t xml:space="preserve">interaction </w:t>
      </w:r>
      <w:r w:rsidR="00233A40" w:rsidRPr="00B305B6">
        <w:rPr>
          <w:color w:val="000000" w:themeColor="text1"/>
        </w:rPr>
        <w:t xml:space="preserve">found </w:t>
      </w:r>
      <w:r w:rsidR="00E732F7" w:rsidRPr="00B305B6">
        <w:rPr>
          <w:color w:val="000000" w:themeColor="text1"/>
        </w:rPr>
        <w:t xml:space="preserve">further </w:t>
      </w:r>
      <w:r w:rsidR="00233A40" w:rsidRPr="00B305B6">
        <w:rPr>
          <w:color w:val="000000" w:themeColor="text1"/>
        </w:rPr>
        <w:t xml:space="preserve">support for </w:t>
      </w:r>
      <w:r w:rsidR="00E26C12" w:rsidRPr="00B305B6">
        <w:rPr>
          <w:color w:val="000000" w:themeColor="text1"/>
        </w:rPr>
        <w:t>a</w:t>
      </w:r>
      <w:r w:rsidR="00233A40" w:rsidRPr="00B305B6">
        <w:rPr>
          <w:color w:val="000000" w:themeColor="text1"/>
        </w:rPr>
        <w:t xml:space="preserve"> trait type × life stag</w:t>
      </w:r>
      <w:r w:rsidR="00E26C12" w:rsidRPr="00B305B6">
        <w:rPr>
          <w:color w:val="000000" w:themeColor="text1"/>
        </w:rPr>
        <w:t>e</w:t>
      </w:r>
      <w:r w:rsidR="00924B5D" w:rsidRPr="00B305B6">
        <w:rPr>
          <w:color w:val="000000" w:themeColor="text1"/>
        </w:rPr>
        <w:t xml:space="preserve"> </w:t>
      </w:r>
      <w:r w:rsidR="00233A40" w:rsidRPr="00B305B6">
        <w:rPr>
          <w:color w:val="000000" w:themeColor="text1"/>
        </w:rPr>
        <w:t>interaction</w:t>
      </w:r>
      <w:r w:rsidR="00924B5D" w:rsidRPr="00B305B6">
        <w:rPr>
          <w:color w:val="000000" w:themeColor="text1"/>
        </w:rPr>
        <w:t xml:space="preserve"> (see Supplementary </w:t>
      </w:r>
      <w:r w:rsidR="00C85956" w:rsidRPr="00B305B6">
        <w:rPr>
          <w:color w:val="000000" w:themeColor="text1"/>
        </w:rPr>
        <w:t>Text S</w:t>
      </w:r>
      <w:r w:rsidR="005043B2" w:rsidRPr="00B305B6">
        <w:rPr>
          <w:color w:val="000000" w:themeColor="text1"/>
        </w:rPr>
        <w:t>3</w:t>
      </w:r>
      <w:r w:rsidR="00924B5D" w:rsidRPr="00B305B6">
        <w:rPr>
          <w:color w:val="000000" w:themeColor="text1"/>
        </w:rPr>
        <w:t>)</w:t>
      </w:r>
      <w:r w:rsidR="00937E4A" w:rsidRPr="00B305B6">
        <w:rPr>
          <w:color w:val="000000" w:themeColor="text1"/>
        </w:rPr>
        <w:t>.</w:t>
      </w:r>
      <w:r w:rsidR="00853CD2" w:rsidRPr="00B305B6">
        <w:rPr>
          <w:color w:val="000000" w:themeColor="text1"/>
        </w:rPr>
        <w:t xml:space="preserve"> </w:t>
      </w:r>
      <w:r w:rsidR="00E732F7" w:rsidRPr="00B305B6">
        <w:rPr>
          <w:color w:val="000000" w:themeColor="text1"/>
        </w:rPr>
        <w:t>The final meta-model had moderate levels of heterogeneity among estimates (</w:t>
      </w:r>
      <w:r w:rsidR="003A115E" w:rsidRPr="00B305B6">
        <w:rPr>
          <w:i/>
          <w:color w:val="000000" w:themeColor="text1"/>
        </w:rPr>
        <w:t>QE</w:t>
      </w:r>
      <w:r w:rsidR="003A115E" w:rsidRPr="00B305B6">
        <w:rPr>
          <w:i/>
          <w:color w:val="000000" w:themeColor="text1"/>
          <w:vertAlign w:val="subscript"/>
        </w:rPr>
        <w:t>55</w:t>
      </w:r>
      <w:r w:rsidR="003A115E" w:rsidRPr="00B305B6">
        <w:rPr>
          <w:color w:val="000000" w:themeColor="text1"/>
        </w:rPr>
        <w:t xml:space="preserve"> </w:t>
      </w:r>
      <w:r w:rsidR="00E732F7" w:rsidRPr="00B305B6">
        <w:rPr>
          <w:color w:val="000000" w:themeColor="text1"/>
        </w:rPr>
        <w:t>= 9</w:t>
      </w:r>
      <w:r w:rsidR="00F55CFE" w:rsidRPr="00B305B6">
        <w:rPr>
          <w:color w:val="000000" w:themeColor="text1"/>
        </w:rPr>
        <w:t>6</w:t>
      </w:r>
      <w:r w:rsidR="00E732F7" w:rsidRPr="00B305B6">
        <w:rPr>
          <w:color w:val="000000" w:themeColor="text1"/>
        </w:rPr>
        <w:t xml:space="preserve">, </w:t>
      </w:r>
      <w:r w:rsidR="00E732F7" w:rsidRPr="00B305B6">
        <w:rPr>
          <w:i/>
          <w:color w:val="000000" w:themeColor="text1"/>
        </w:rPr>
        <w:t>p</w:t>
      </w:r>
      <w:r w:rsidR="00E732F7" w:rsidRPr="00B305B6">
        <w:rPr>
          <w:color w:val="000000" w:themeColor="text1"/>
        </w:rPr>
        <w:t xml:space="preserve"> = 0.</w:t>
      </w:r>
      <w:r w:rsidR="003A115E" w:rsidRPr="00B305B6">
        <w:rPr>
          <w:color w:val="000000" w:themeColor="text1"/>
        </w:rPr>
        <w:t>0005</w:t>
      </w:r>
      <w:r w:rsidR="00E732F7" w:rsidRPr="00B305B6">
        <w:rPr>
          <w:color w:val="000000" w:themeColor="text1"/>
        </w:rPr>
        <w:t>;</w:t>
      </w:r>
      <w:r w:rsidR="003636D9" w:rsidRPr="00B305B6">
        <w:rPr>
          <w:i/>
          <w:color w:val="000000" w:themeColor="text1"/>
        </w:rPr>
        <w:t xml:space="preserve"> I</w:t>
      </w:r>
      <w:r w:rsidR="003636D9" w:rsidRPr="00B305B6">
        <w:rPr>
          <w:i/>
          <w:color w:val="000000" w:themeColor="text1"/>
          <w:vertAlign w:val="superscript"/>
        </w:rPr>
        <w:t>2</w:t>
      </w:r>
      <w:r w:rsidR="003636D9" w:rsidRPr="00B305B6">
        <w:rPr>
          <w:i/>
          <w:color w:val="000000" w:themeColor="text1"/>
          <w:vertAlign w:val="subscript"/>
        </w:rPr>
        <w:t>total</w:t>
      </w:r>
      <w:r w:rsidR="003636D9" w:rsidRPr="00B305B6">
        <w:rPr>
          <w:color w:val="000000" w:themeColor="text1"/>
        </w:rPr>
        <w:t xml:space="preserve"> = 4</w:t>
      </w:r>
      <w:r w:rsidR="003A115E" w:rsidRPr="00B305B6">
        <w:rPr>
          <w:color w:val="000000" w:themeColor="text1"/>
        </w:rPr>
        <w:t>7</w:t>
      </w:r>
      <w:r w:rsidR="003636D9" w:rsidRPr="00B305B6">
        <w:rPr>
          <w:color w:val="000000" w:themeColor="text1"/>
        </w:rPr>
        <w:t>%</w:t>
      </w:r>
      <w:r w:rsidR="00E732F7" w:rsidRPr="00B305B6">
        <w:rPr>
          <w:color w:val="000000" w:themeColor="text1"/>
        </w:rPr>
        <w:t xml:space="preserve">) and fixed effects helped explain much of the variation in heritability estimates (pseudo </w:t>
      </w:r>
      <w:r w:rsidR="00E732F7" w:rsidRPr="00B305B6">
        <w:rPr>
          <w:i/>
          <w:color w:val="000000" w:themeColor="text1"/>
        </w:rPr>
        <w:t>R</w:t>
      </w:r>
      <w:r w:rsidR="00E732F7" w:rsidRPr="00B305B6">
        <w:rPr>
          <w:i/>
          <w:color w:val="000000" w:themeColor="text1"/>
          <w:vertAlign w:val="superscript"/>
        </w:rPr>
        <w:t>2</w:t>
      </w:r>
      <w:r w:rsidR="00E732F7" w:rsidRPr="00B305B6">
        <w:rPr>
          <w:color w:val="000000" w:themeColor="text1"/>
        </w:rPr>
        <w:t xml:space="preserve"> = 7</w:t>
      </w:r>
      <w:r w:rsidR="003A115E" w:rsidRPr="00B305B6">
        <w:rPr>
          <w:color w:val="000000" w:themeColor="text1"/>
        </w:rPr>
        <w:t>8</w:t>
      </w:r>
      <w:r w:rsidR="00E732F7" w:rsidRPr="00B305B6">
        <w:rPr>
          <w:color w:val="000000" w:themeColor="text1"/>
        </w:rPr>
        <w:t>%</w:t>
      </w:r>
      <w:r w:rsidR="003636D9" w:rsidRPr="00B305B6">
        <w:rPr>
          <w:color w:val="000000" w:themeColor="text1"/>
        </w:rPr>
        <w:t>).</w:t>
      </w:r>
      <w:r w:rsidR="00E732F7" w:rsidRPr="00B305B6">
        <w:rPr>
          <w:color w:val="000000" w:themeColor="text1"/>
        </w:rPr>
        <w:t xml:space="preserve"> </w:t>
      </w:r>
      <w:r w:rsidR="001D1C32" w:rsidRPr="00B305B6">
        <w:rPr>
          <w:color w:val="000000" w:themeColor="text1"/>
        </w:rPr>
        <w:t>Parameter estimates for all trait types were similar to the previous overall model estimates (Fig. 3; Fig. S3; Table S4), but there w</w:t>
      </w:r>
      <w:r w:rsidR="00E732F7" w:rsidRPr="00B305B6">
        <w:rPr>
          <w:color w:val="000000" w:themeColor="text1"/>
        </w:rPr>
        <w:t>ere</w:t>
      </w:r>
      <w:r w:rsidR="001D1C32" w:rsidRPr="00B305B6">
        <w:rPr>
          <w:color w:val="000000" w:themeColor="text1"/>
        </w:rPr>
        <w:t xml:space="preserve"> </w:t>
      </w:r>
      <w:r w:rsidR="00E732F7" w:rsidRPr="00B305B6">
        <w:rPr>
          <w:color w:val="000000" w:themeColor="text1"/>
        </w:rPr>
        <w:t xml:space="preserve">significant interactions </w:t>
      </w:r>
      <w:r w:rsidR="001D1C32" w:rsidRPr="00B305B6">
        <w:rPr>
          <w:color w:val="000000" w:themeColor="text1"/>
        </w:rPr>
        <w:t>for growth and bleaching in juveniles</w:t>
      </w:r>
      <w:r w:rsidR="00E732F7" w:rsidRPr="00B305B6">
        <w:rPr>
          <w:color w:val="000000" w:themeColor="text1"/>
        </w:rPr>
        <w:t xml:space="preserve"> relative to other life stages as well as a for nutrient content in adults</w:t>
      </w:r>
      <w:r w:rsidR="001D1C32" w:rsidRPr="00B305B6">
        <w:rPr>
          <w:color w:val="000000" w:themeColor="text1"/>
        </w:rPr>
        <w:t xml:space="preserve"> (Fig. 3; Table S4). Cook’s distances for the trait type × life stage + heritability type model were low overall (≤ 2), but </w:t>
      </w:r>
      <w:r w:rsidR="003A115E" w:rsidRPr="00B305B6">
        <w:rPr>
          <w:color w:val="000000" w:themeColor="text1"/>
        </w:rPr>
        <w:t xml:space="preserve">three </w:t>
      </w:r>
      <w:r w:rsidR="001D1C32" w:rsidRPr="00B305B6">
        <w:rPr>
          <w:color w:val="000000" w:themeColor="text1"/>
        </w:rPr>
        <w:t xml:space="preserve">points had moderate leverage on the analysis (Cook’s distance = </w:t>
      </w:r>
      <w:r w:rsidR="003A115E" w:rsidRPr="00B305B6">
        <w:rPr>
          <w:color w:val="000000" w:themeColor="text1"/>
        </w:rPr>
        <w:t>2.9–3.9</w:t>
      </w:r>
      <w:r w:rsidR="001D1C32" w:rsidRPr="00B305B6">
        <w:rPr>
          <w:color w:val="000000" w:themeColor="text1"/>
        </w:rPr>
        <w:t>)</w:t>
      </w:r>
      <w:r w:rsidR="003A115E" w:rsidRPr="00B305B6">
        <w:rPr>
          <w:color w:val="000000" w:themeColor="text1"/>
        </w:rPr>
        <w:t>,</w:t>
      </w:r>
      <w:r w:rsidR="001D1C32" w:rsidRPr="00B305B6">
        <w:rPr>
          <w:color w:val="000000" w:themeColor="text1"/>
        </w:rPr>
        <w:t xml:space="preserve"> </w:t>
      </w:r>
      <w:r w:rsidR="00E732F7" w:rsidRPr="00B305B6">
        <w:rPr>
          <w:color w:val="000000" w:themeColor="text1"/>
        </w:rPr>
        <w:t xml:space="preserve">but </w:t>
      </w:r>
      <w:r w:rsidR="001D1C32" w:rsidRPr="00B305B6">
        <w:rPr>
          <w:color w:val="000000" w:themeColor="text1"/>
        </w:rPr>
        <w:t xml:space="preserve">the </w:t>
      </w:r>
      <w:proofErr w:type="spellStart"/>
      <w:proofErr w:type="gramStart"/>
      <w:r w:rsidR="001D1C32" w:rsidRPr="00B305B6">
        <w:rPr>
          <w:color w:val="000000" w:themeColor="text1"/>
        </w:rPr>
        <w:t>growth:juvenile</w:t>
      </w:r>
      <w:proofErr w:type="spellEnd"/>
      <w:proofErr w:type="gramEnd"/>
      <w:r w:rsidR="001D1C32" w:rsidRPr="00B305B6">
        <w:rPr>
          <w:color w:val="000000" w:themeColor="text1"/>
        </w:rPr>
        <w:t xml:space="preserve"> interaction term </w:t>
      </w:r>
      <w:r w:rsidR="00E732F7" w:rsidRPr="00B305B6">
        <w:rPr>
          <w:color w:val="000000" w:themeColor="text1"/>
        </w:rPr>
        <w:t xml:space="preserve">remained </w:t>
      </w:r>
      <w:r w:rsidR="00E26C12" w:rsidRPr="00B305B6">
        <w:rPr>
          <w:color w:val="000000" w:themeColor="text1"/>
        </w:rPr>
        <w:t>important</w:t>
      </w:r>
      <w:r w:rsidR="001D1C32" w:rsidRPr="00B305B6">
        <w:rPr>
          <w:color w:val="000000" w:themeColor="text1"/>
        </w:rPr>
        <w:t xml:space="preserve"> when </w:t>
      </w:r>
      <w:r w:rsidR="00D9135B" w:rsidRPr="00B305B6">
        <w:rPr>
          <w:color w:val="000000" w:themeColor="text1"/>
        </w:rPr>
        <w:t xml:space="preserve">any </w:t>
      </w:r>
      <w:r w:rsidR="00E732F7" w:rsidRPr="00B305B6">
        <w:rPr>
          <w:color w:val="000000" w:themeColor="text1"/>
        </w:rPr>
        <w:t xml:space="preserve">or </w:t>
      </w:r>
      <w:r w:rsidR="003A115E" w:rsidRPr="00B305B6">
        <w:rPr>
          <w:color w:val="000000" w:themeColor="text1"/>
        </w:rPr>
        <w:t xml:space="preserve">all </w:t>
      </w:r>
      <w:r w:rsidR="001D1C32" w:rsidRPr="00B305B6">
        <w:rPr>
          <w:color w:val="000000" w:themeColor="text1"/>
        </w:rPr>
        <w:t>were excluded from the analysis. Coral growth form was never an important predictor of heritability, and species was</w:t>
      </w:r>
      <w:r w:rsidR="003A115E" w:rsidRPr="00B305B6">
        <w:rPr>
          <w:color w:val="000000" w:themeColor="text1"/>
        </w:rPr>
        <w:t xml:space="preserve"> never</w:t>
      </w:r>
      <w:r w:rsidR="001D1C32" w:rsidRPr="00B305B6">
        <w:rPr>
          <w:color w:val="000000" w:themeColor="text1"/>
        </w:rPr>
        <w:t xml:space="preserve"> selected as an important random effect, suggesting that taxonomic differences may be too small or variable to detect, given the data currently available. </w:t>
      </w:r>
    </w:p>
    <w:p w14:paraId="10F22BC5" w14:textId="0873CE58" w:rsidR="00924B5D" w:rsidRPr="00B305B6" w:rsidRDefault="001D1C32" w:rsidP="00FC6D79">
      <w:pPr>
        <w:spacing w:line="480" w:lineRule="auto"/>
        <w:ind w:firstLine="720"/>
        <w:rPr>
          <w:color w:val="000000" w:themeColor="text1"/>
        </w:rPr>
      </w:pPr>
      <w:r w:rsidRPr="00B305B6">
        <w:rPr>
          <w:color w:val="000000" w:themeColor="text1"/>
        </w:rPr>
        <w:t xml:space="preserve">Life stage had a strong effect for certain trait type–heritability type combinations (Fig. 3; Table S4). For example, the estimated narrow-sense </w:t>
      </w:r>
      <w:r w:rsidRPr="00B305B6">
        <w:rPr>
          <w:i/>
          <w:color w:val="000000" w:themeColor="text1"/>
        </w:rPr>
        <w:t>h</w:t>
      </w:r>
      <w:r w:rsidRPr="00B305B6">
        <w:rPr>
          <w:i/>
          <w:color w:val="000000" w:themeColor="text1"/>
          <w:vertAlign w:val="superscript"/>
        </w:rPr>
        <w:t>2</w:t>
      </w:r>
      <w:r w:rsidRPr="00B305B6">
        <w:rPr>
          <w:color w:val="000000" w:themeColor="text1"/>
        </w:rPr>
        <w:t xml:space="preserve"> for bleaching metrics in adults was </w:t>
      </w:r>
      <w:r w:rsidR="00065311" w:rsidRPr="00B305B6">
        <w:rPr>
          <w:color w:val="000000" w:themeColor="text1"/>
        </w:rPr>
        <w:t xml:space="preserve">9.1 </w:t>
      </w:r>
      <w:r w:rsidRPr="00B305B6">
        <w:rPr>
          <w:color w:val="000000" w:themeColor="text1"/>
        </w:rPr>
        <w:t xml:space="preserve">times the same </w:t>
      </w:r>
      <w:r w:rsidRPr="00B305B6">
        <w:rPr>
          <w:i/>
          <w:color w:val="000000" w:themeColor="text1"/>
        </w:rPr>
        <w:t>h</w:t>
      </w:r>
      <w:r w:rsidRPr="00B305B6">
        <w:rPr>
          <w:i/>
          <w:color w:val="000000" w:themeColor="text1"/>
          <w:vertAlign w:val="superscript"/>
        </w:rPr>
        <w:t>2</w:t>
      </w:r>
      <w:r w:rsidRPr="00B305B6">
        <w:rPr>
          <w:color w:val="000000" w:themeColor="text1"/>
        </w:rPr>
        <w:t xml:space="preserve"> for juveniles, and </w:t>
      </w:r>
      <w:r w:rsidR="00C41581" w:rsidRPr="00B305B6">
        <w:rPr>
          <w:color w:val="000000" w:themeColor="text1"/>
        </w:rPr>
        <w:t>two</w:t>
      </w:r>
      <w:r w:rsidRPr="00B305B6">
        <w:rPr>
          <w:color w:val="000000" w:themeColor="text1"/>
        </w:rPr>
        <w:t xml:space="preserve"> times the bleaching </w:t>
      </w:r>
      <w:r w:rsidRPr="00B305B6">
        <w:rPr>
          <w:i/>
          <w:color w:val="000000" w:themeColor="text1"/>
        </w:rPr>
        <w:t>H</w:t>
      </w:r>
      <w:r w:rsidRPr="00B305B6">
        <w:rPr>
          <w:i/>
          <w:color w:val="000000" w:themeColor="text1"/>
          <w:vertAlign w:val="superscript"/>
        </w:rPr>
        <w:t>2</w:t>
      </w:r>
      <w:r w:rsidRPr="00B305B6">
        <w:rPr>
          <w:color w:val="000000" w:themeColor="text1"/>
        </w:rPr>
        <w:t xml:space="preserve"> value in adults versus larvae. Growth and nutrient content broad-sense heritability also differed across life stage, with adult growth </w:t>
      </w:r>
      <w:r w:rsidRPr="00B305B6">
        <w:rPr>
          <w:i/>
          <w:color w:val="000000" w:themeColor="text1"/>
        </w:rPr>
        <w:t>H</w:t>
      </w:r>
      <w:r w:rsidRPr="00B305B6">
        <w:rPr>
          <w:i/>
          <w:color w:val="000000" w:themeColor="text1"/>
          <w:vertAlign w:val="superscript"/>
        </w:rPr>
        <w:t>2</w:t>
      </w:r>
      <w:r w:rsidRPr="00B305B6">
        <w:rPr>
          <w:color w:val="000000" w:themeColor="text1"/>
        </w:rPr>
        <w:t xml:space="preserve"> being 3</w:t>
      </w:r>
      <w:r w:rsidR="00065311" w:rsidRPr="00B305B6">
        <w:rPr>
          <w:color w:val="000000" w:themeColor="text1"/>
        </w:rPr>
        <w:t>.1</w:t>
      </w:r>
      <w:r w:rsidRPr="00B305B6">
        <w:rPr>
          <w:color w:val="000000" w:themeColor="text1"/>
        </w:rPr>
        <w:t xml:space="preserve"> times that of juveniles and nutrient content </w:t>
      </w:r>
      <w:r w:rsidRPr="00B305B6">
        <w:rPr>
          <w:i/>
          <w:color w:val="000000" w:themeColor="text1"/>
        </w:rPr>
        <w:t>H</w:t>
      </w:r>
      <w:r w:rsidRPr="00B305B6">
        <w:rPr>
          <w:i/>
          <w:color w:val="000000" w:themeColor="text1"/>
          <w:vertAlign w:val="superscript"/>
        </w:rPr>
        <w:t>2</w:t>
      </w:r>
      <w:r w:rsidRPr="00B305B6">
        <w:rPr>
          <w:color w:val="000000" w:themeColor="text1"/>
        </w:rPr>
        <w:t xml:space="preserve"> being 3.9 times greater in larvae vs. adults. In contrast, t</w:t>
      </w:r>
      <w:r w:rsidR="008B0C2D" w:rsidRPr="00B305B6">
        <w:rPr>
          <w:color w:val="000000" w:themeColor="text1"/>
        </w:rPr>
        <w:t xml:space="preserve">he effect </w:t>
      </w:r>
      <w:r w:rsidR="00E62BB7" w:rsidRPr="00B305B6">
        <w:rPr>
          <w:color w:val="000000" w:themeColor="text1"/>
        </w:rPr>
        <w:t>of heritability</w:t>
      </w:r>
      <w:r w:rsidR="00B92625" w:rsidRPr="00B305B6">
        <w:rPr>
          <w:color w:val="000000" w:themeColor="text1"/>
        </w:rPr>
        <w:t xml:space="preserve"> type</w:t>
      </w:r>
      <w:r w:rsidR="00E62BB7" w:rsidRPr="00B305B6">
        <w:rPr>
          <w:color w:val="000000" w:themeColor="text1"/>
        </w:rPr>
        <w:t xml:space="preserve"> </w:t>
      </w:r>
      <w:r w:rsidR="008B0C2D" w:rsidRPr="00B305B6">
        <w:rPr>
          <w:color w:val="000000" w:themeColor="text1"/>
        </w:rPr>
        <w:t>was relatively wea</w:t>
      </w:r>
      <w:r w:rsidR="00E62BB7" w:rsidRPr="00B305B6">
        <w:rPr>
          <w:color w:val="000000" w:themeColor="text1"/>
        </w:rPr>
        <w:t>k (</w:t>
      </w:r>
      <w:r w:rsidR="00B92625" w:rsidRPr="00B305B6">
        <w:rPr>
          <w:color w:val="000000" w:themeColor="text1"/>
        </w:rPr>
        <w:t>1.4 to 2.</w:t>
      </w:r>
      <w:r w:rsidR="00CA6780" w:rsidRPr="00B305B6">
        <w:rPr>
          <w:color w:val="000000" w:themeColor="text1"/>
        </w:rPr>
        <w:t>5</w:t>
      </w:r>
      <w:r w:rsidR="00B92625" w:rsidRPr="00B305B6">
        <w:rPr>
          <w:color w:val="000000" w:themeColor="text1"/>
        </w:rPr>
        <w:t xml:space="preserve">–fold </w:t>
      </w:r>
      <w:r w:rsidR="00952641" w:rsidRPr="00B305B6">
        <w:rPr>
          <w:color w:val="000000" w:themeColor="text1"/>
        </w:rPr>
        <w:t>higher for broad-sense heritabilities vs. narrow-sense when controlling for trait type and life stage</w:t>
      </w:r>
      <w:r w:rsidR="00E62BB7" w:rsidRPr="00B305B6">
        <w:rPr>
          <w:color w:val="000000" w:themeColor="text1"/>
        </w:rPr>
        <w:t>)</w:t>
      </w:r>
      <w:r w:rsidR="008B0C2D" w:rsidRPr="00B305B6">
        <w:rPr>
          <w:color w:val="000000" w:themeColor="text1"/>
        </w:rPr>
        <w:t xml:space="preserve"> compared to</w:t>
      </w:r>
      <w:r w:rsidR="00DC0A75" w:rsidRPr="00B305B6">
        <w:rPr>
          <w:color w:val="000000" w:themeColor="text1"/>
        </w:rPr>
        <w:t xml:space="preserve"> </w:t>
      </w:r>
      <w:r w:rsidR="000A32A9" w:rsidRPr="00B305B6">
        <w:rPr>
          <w:color w:val="000000" w:themeColor="text1"/>
        </w:rPr>
        <w:t xml:space="preserve">the effect of </w:t>
      </w:r>
      <w:r w:rsidR="00B92625" w:rsidRPr="00B305B6">
        <w:rPr>
          <w:color w:val="000000" w:themeColor="text1"/>
        </w:rPr>
        <w:t>trait type</w:t>
      </w:r>
      <w:r w:rsidR="000A32A9" w:rsidRPr="00B305B6">
        <w:rPr>
          <w:color w:val="000000" w:themeColor="text1"/>
        </w:rPr>
        <w:t xml:space="preserve"> on heritability</w:t>
      </w:r>
      <w:r w:rsidR="00B92625" w:rsidRPr="00B305B6">
        <w:rPr>
          <w:color w:val="000000" w:themeColor="text1"/>
        </w:rPr>
        <w:t xml:space="preserve">, which </w:t>
      </w:r>
      <w:r w:rsidR="000A32A9" w:rsidRPr="00B305B6">
        <w:rPr>
          <w:color w:val="000000" w:themeColor="text1"/>
        </w:rPr>
        <w:t xml:space="preserve">was </w:t>
      </w:r>
      <w:r w:rsidR="00B92625" w:rsidRPr="00B305B6">
        <w:rPr>
          <w:color w:val="000000" w:themeColor="text1"/>
        </w:rPr>
        <w:t>up to 1</w:t>
      </w:r>
      <w:r w:rsidR="000C0773" w:rsidRPr="00B305B6">
        <w:rPr>
          <w:color w:val="000000" w:themeColor="text1"/>
        </w:rPr>
        <w:t>3.</w:t>
      </w:r>
      <w:r w:rsidR="00065311" w:rsidRPr="00B305B6">
        <w:rPr>
          <w:color w:val="000000" w:themeColor="text1"/>
        </w:rPr>
        <w:t>2</w:t>
      </w:r>
      <w:r w:rsidR="00B92625" w:rsidRPr="00B305B6">
        <w:rPr>
          <w:color w:val="000000" w:themeColor="text1"/>
        </w:rPr>
        <w:t xml:space="preserve"> times</w:t>
      </w:r>
      <w:r w:rsidR="000A32A9" w:rsidRPr="00B305B6">
        <w:rPr>
          <w:color w:val="000000" w:themeColor="text1"/>
        </w:rPr>
        <w:t xml:space="preserve"> higher</w:t>
      </w:r>
      <w:r w:rsidR="00B92625" w:rsidRPr="00B305B6">
        <w:rPr>
          <w:color w:val="000000" w:themeColor="text1"/>
        </w:rPr>
        <w:t xml:space="preserve"> heritability when comparing </w:t>
      </w:r>
      <w:r w:rsidR="00B92625" w:rsidRPr="00B305B6">
        <w:rPr>
          <w:i/>
          <w:color w:val="000000" w:themeColor="text1"/>
        </w:rPr>
        <w:t>h</w:t>
      </w:r>
      <w:r w:rsidR="00B92625" w:rsidRPr="00B305B6">
        <w:rPr>
          <w:i/>
          <w:color w:val="000000" w:themeColor="text1"/>
          <w:vertAlign w:val="superscript"/>
        </w:rPr>
        <w:t>2</w:t>
      </w:r>
      <w:r w:rsidR="00B92625" w:rsidRPr="00B305B6">
        <w:rPr>
          <w:color w:val="000000" w:themeColor="text1"/>
        </w:rPr>
        <w:t xml:space="preserve"> </w:t>
      </w:r>
      <w:r w:rsidR="000A32A9" w:rsidRPr="00B305B6">
        <w:rPr>
          <w:color w:val="000000" w:themeColor="text1"/>
        </w:rPr>
        <w:lastRenderedPageBreak/>
        <w:t xml:space="preserve">between juvenile </w:t>
      </w:r>
      <w:r w:rsidR="00B92625" w:rsidRPr="00B305B6">
        <w:rPr>
          <w:color w:val="000000" w:themeColor="text1"/>
        </w:rPr>
        <w:t xml:space="preserve">bleaching vs. survival </w:t>
      </w:r>
      <w:r w:rsidR="00937E4A" w:rsidRPr="00B305B6">
        <w:rPr>
          <w:color w:val="000000" w:themeColor="text1"/>
        </w:rPr>
        <w:t>(</w:t>
      </w:r>
      <w:r w:rsidR="001C2E51" w:rsidRPr="00B305B6">
        <w:rPr>
          <w:color w:val="000000" w:themeColor="text1"/>
        </w:rPr>
        <w:t xml:space="preserve">Fig. 3; </w:t>
      </w:r>
      <w:r w:rsidR="00937E4A" w:rsidRPr="00B305B6">
        <w:rPr>
          <w:color w:val="000000" w:themeColor="text1"/>
        </w:rPr>
        <w:t xml:space="preserve">Table S4). </w:t>
      </w:r>
      <w:r w:rsidRPr="00B305B6">
        <w:rPr>
          <w:color w:val="000000" w:themeColor="text1"/>
        </w:rPr>
        <w:t>However, this difference in broad- vs. narrow-sense heritability type indicates the presence of substantial but not overwhelming non-additive genetic variation as a portion of the total genetic variation present in broad-sense heritability</w:t>
      </w:r>
      <w:r w:rsidR="00065311" w:rsidRPr="00B305B6">
        <w:rPr>
          <w:color w:val="000000" w:themeColor="text1"/>
        </w:rPr>
        <w:t>.</w:t>
      </w:r>
    </w:p>
    <w:p w14:paraId="5D929E4A" w14:textId="414E2DD4" w:rsidR="00F14ABE" w:rsidRPr="00B305B6" w:rsidRDefault="00F14ABE" w:rsidP="000E6EF6">
      <w:pPr>
        <w:spacing w:line="480" w:lineRule="auto"/>
        <w:rPr>
          <w:color w:val="000000" w:themeColor="text1"/>
        </w:rPr>
      </w:pPr>
      <w:bookmarkStart w:id="5" w:name="_Toc42254815"/>
    </w:p>
    <w:p w14:paraId="5CCF7165" w14:textId="63D5AD24" w:rsidR="00F14ABE" w:rsidRPr="00B305B6" w:rsidRDefault="00584C2D" w:rsidP="00A54563">
      <w:pPr>
        <w:spacing w:line="480" w:lineRule="auto"/>
        <w:jc w:val="center"/>
        <w:rPr>
          <w:b/>
          <w:color w:val="000000" w:themeColor="text1"/>
        </w:rPr>
      </w:pPr>
      <w:r w:rsidRPr="00461B15">
        <w:rPr>
          <w:b/>
          <w:noProof/>
          <w:color w:val="000000" w:themeColor="text1"/>
        </w:rPr>
        <w:drawing>
          <wp:inline distT="0" distB="0" distL="0" distR="0" wp14:anchorId="176031B2" wp14:editId="3FE31DC6">
            <wp:extent cx="4572000" cy="640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eps"/>
                    <pic:cNvPicPr/>
                  </pic:nvPicPr>
                  <pic:blipFill>
                    <a:blip r:embed="rId19"/>
                    <a:stretch>
                      <a:fillRect/>
                    </a:stretch>
                  </pic:blipFill>
                  <pic:spPr>
                    <a:xfrm>
                      <a:off x="0" y="0"/>
                      <a:ext cx="4572000" cy="6400800"/>
                    </a:xfrm>
                    <a:prstGeom prst="rect">
                      <a:avLst/>
                    </a:prstGeom>
                  </pic:spPr>
                </pic:pic>
              </a:graphicData>
            </a:graphic>
          </wp:inline>
        </w:drawing>
      </w:r>
    </w:p>
    <w:p w14:paraId="7AEB469F" w14:textId="6E73E8D8" w:rsidR="00C95618" w:rsidRPr="00B305B6" w:rsidRDefault="00F14ABE" w:rsidP="00FC6D79">
      <w:pPr>
        <w:spacing w:line="480" w:lineRule="auto"/>
        <w:rPr>
          <w:color w:val="000000" w:themeColor="text1"/>
        </w:rPr>
      </w:pPr>
      <w:r w:rsidRPr="00B305B6">
        <w:rPr>
          <w:b/>
          <w:color w:val="000000" w:themeColor="text1"/>
        </w:rPr>
        <w:t xml:space="preserve">Fig. </w:t>
      </w:r>
      <w:r w:rsidR="00B36C24" w:rsidRPr="00B305B6">
        <w:rPr>
          <w:b/>
          <w:color w:val="000000" w:themeColor="text1"/>
        </w:rPr>
        <w:t>3</w:t>
      </w:r>
      <w:r w:rsidRPr="00B305B6">
        <w:rPr>
          <w:b/>
          <w:color w:val="000000" w:themeColor="text1"/>
        </w:rPr>
        <w:t>.</w:t>
      </w:r>
      <w:r w:rsidRPr="00B305B6">
        <w:rPr>
          <w:color w:val="000000" w:themeColor="text1"/>
        </w:rPr>
        <w:t xml:space="preserve"> </w:t>
      </w:r>
      <w:r w:rsidR="00FC66FB" w:rsidRPr="00B305B6">
        <w:rPr>
          <w:color w:val="000000" w:themeColor="text1"/>
        </w:rPr>
        <w:t xml:space="preserve">Heritability </w:t>
      </w:r>
      <w:r w:rsidRPr="00B305B6">
        <w:rPr>
          <w:color w:val="000000" w:themeColor="text1"/>
        </w:rPr>
        <w:t xml:space="preserve">estimates ± SE </w:t>
      </w:r>
      <w:r w:rsidR="00FC66FB" w:rsidRPr="00B305B6">
        <w:rPr>
          <w:color w:val="000000" w:themeColor="text1"/>
        </w:rPr>
        <w:t>across trait types with multiple life stages (x-axis) and different heritability types (lighter points</w:t>
      </w:r>
      <w:r w:rsidR="00705435" w:rsidRPr="00B305B6">
        <w:rPr>
          <w:color w:val="000000" w:themeColor="text1"/>
        </w:rPr>
        <w:t>:</w:t>
      </w:r>
      <w:r w:rsidR="00FC66FB" w:rsidRPr="00B305B6">
        <w:rPr>
          <w:color w:val="000000" w:themeColor="text1"/>
        </w:rPr>
        <w:t xml:space="preserve"> broad-sense heritability; darker points</w:t>
      </w:r>
      <w:r w:rsidR="00705435" w:rsidRPr="00B305B6">
        <w:rPr>
          <w:color w:val="000000" w:themeColor="text1"/>
        </w:rPr>
        <w:t>:</w:t>
      </w:r>
      <w:r w:rsidR="00FC66FB" w:rsidRPr="00B305B6">
        <w:rPr>
          <w:color w:val="000000" w:themeColor="text1"/>
        </w:rPr>
        <w:t xml:space="preserve"> narrow-sense heritability).</w:t>
      </w:r>
      <w:r w:rsidRPr="00B305B6">
        <w:rPr>
          <w:color w:val="000000" w:themeColor="text1"/>
        </w:rPr>
        <w:t xml:space="preserve"> </w:t>
      </w:r>
      <w:r w:rsidR="00196195" w:rsidRPr="00B305B6">
        <w:rPr>
          <w:color w:val="000000" w:themeColor="text1"/>
        </w:rPr>
        <w:t>A</w:t>
      </w:r>
      <w:r w:rsidRPr="00B305B6">
        <w:rPr>
          <w:color w:val="000000" w:themeColor="text1"/>
        </w:rPr>
        <w:t xml:space="preserve">ssociated </w:t>
      </w:r>
      <w:r w:rsidR="00196195" w:rsidRPr="00B305B6">
        <w:rPr>
          <w:color w:val="000000" w:themeColor="text1"/>
        </w:rPr>
        <w:t>sample sizes</w:t>
      </w:r>
      <w:r w:rsidRPr="00B305B6">
        <w:rPr>
          <w:color w:val="000000" w:themeColor="text1"/>
        </w:rPr>
        <w:t xml:space="preserve"> </w:t>
      </w:r>
      <w:r w:rsidR="00196195" w:rsidRPr="00B305B6">
        <w:rPr>
          <w:color w:val="000000" w:themeColor="text1"/>
        </w:rPr>
        <w:t>(</w:t>
      </w:r>
      <w:r w:rsidR="00705435" w:rsidRPr="00B305B6">
        <w:rPr>
          <w:color w:val="000000" w:themeColor="text1"/>
        </w:rPr>
        <w:t>number</w:t>
      </w:r>
      <w:r w:rsidR="00196195" w:rsidRPr="00B305B6">
        <w:rPr>
          <w:color w:val="000000" w:themeColor="text1"/>
        </w:rPr>
        <w:t xml:space="preserve"> of original estimates) </w:t>
      </w:r>
      <w:r w:rsidRPr="00B305B6">
        <w:rPr>
          <w:color w:val="000000" w:themeColor="text1"/>
        </w:rPr>
        <w:t xml:space="preserve">are </w:t>
      </w:r>
      <w:r w:rsidR="00196195" w:rsidRPr="00B305B6">
        <w:rPr>
          <w:color w:val="000000" w:themeColor="text1"/>
        </w:rPr>
        <w:t>adjacent to each point in</w:t>
      </w:r>
      <w:r w:rsidRPr="00B305B6">
        <w:rPr>
          <w:color w:val="000000" w:themeColor="text1"/>
        </w:rPr>
        <w:t xml:space="preserve"> grey.</w:t>
      </w:r>
    </w:p>
    <w:p w14:paraId="0F27C3D2" w14:textId="021DF5F6" w:rsidR="00E63F6E" w:rsidRPr="00B305B6" w:rsidRDefault="00E63F6E" w:rsidP="00FC6D79">
      <w:pPr>
        <w:spacing w:line="480" w:lineRule="auto"/>
        <w:rPr>
          <w:color w:val="000000" w:themeColor="text1"/>
        </w:rPr>
      </w:pPr>
    </w:p>
    <w:p w14:paraId="2D275D2E" w14:textId="4AC3ECA3" w:rsidR="00E63F6E" w:rsidRPr="00B305B6" w:rsidRDefault="000063D7" w:rsidP="00FC6D79">
      <w:pPr>
        <w:spacing w:line="480" w:lineRule="auto"/>
        <w:rPr>
          <w:i/>
          <w:color w:val="000000" w:themeColor="text1"/>
        </w:rPr>
      </w:pPr>
      <w:r w:rsidRPr="00B305B6">
        <w:rPr>
          <w:i/>
          <w:color w:val="000000" w:themeColor="text1"/>
        </w:rPr>
        <w:t>Low adaptive potential of juvenile growth and bleaching</w:t>
      </w:r>
    </w:p>
    <w:p w14:paraId="5A2E89F2" w14:textId="6E59E881" w:rsidR="00E63F6E" w:rsidRPr="00B305B6" w:rsidRDefault="00E63F6E" w:rsidP="00FC6D79">
      <w:pPr>
        <w:spacing w:line="480" w:lineRule="auto"/>
        <w:rPr>
          <w:color w:val="000000" w:themeColor="text1"/>
        </w:rPr>
      </w:pPr>
      <w:r w:rsidRPr="00B305B6">
        <w:rPr>
          <w:color w:val="000000" w:themeColor="text1"/>
        </w:rPr>
        <w:tab/>
      </w:r>
      <w:r w:rsidR="000063D7" w:rsidRPr="00B305B6">
        <w:rPr>
          <w:color w:val="000000" w:themeColor="text1"/>
        </w:rPr>
        <w:t xml:space="preserve">Juvenile growth was much less heritable relative to adult growth, while bleaching was less heritable in juveniles relative to both larvae and adults, </w:t>
      </w:r>
      <w:r w:rsidRPr="00B305B6">
        <w:rPr>
          <w:color w:val="000000" w:themeColor="text1"/>
        </w:rPr>
        <w:t xml:space="preserve">highlighting the differential adaptive potential of coral life stage to selection for some trait types. This reduced </w:t>
      </w:r>
      <w:r w:rsidR="00443BF6" w:rsidRPr="00B305B6">
        <w:rPr>
          <w:color w:val="000000" w:themeColor="text1"/>
        </w:rPr>
        <w:t xml:space="preserve">bleaching </w:t>
      </w:r>
      <w:r w:rsidRPr="00B305B6">
        <w:rPr>
          <w:color w:val="000000" w:themeColor="text1"/>
        </w:rPr>
        <w:t xml:space="preserve">heritability </w:t>
      </w:r>
      <w:r w:rsidR="00443BF6" w:rsidRPr="00B305B6">
        <w:rPr>
          <w:color w:val="000000" w:themeColor="text1"/>
        </w:rPr>
        <w:t xml:space="preserve">from larvae to juveniles </w:t>
      </w:r>
      <w:r w:rsidRPr="00B305B6">
        <w:rPr>
          <w:color w:val="000000" w:themeColor="text1"/>
        </w:rPr>
        <w:t>may be the result of previous strong stabilizing selection on growth and bleaching traits in juveniles, thus driving reduced additive genetic variance through the fixation of alleles</w:t>
      </w:r>
      <w:r w:rsidR="000063D7" w:rsidRPr="00B305B6">
        <w:rPr>
          <w:color w:val="000000" w:themeColor="text1"/>
        </w:rPr>
        <w:t xml:space="preserve"> and</w:t>
      </w:r>
      <w:r w:rsidRPr="00B305B6">
        <w:rPr>
          <w:color w:val="000000" w:themeColor="text1"/>
        </w:rPr>
        <w:t xml:space="preserve"> resulting in lower heritabilities compared to other traits </w:t>
      </w:r>
      <w:r w:rsidRPr="00B305B6">
        <w:rPr>
          <w:color w:val="000000" w:themeColor="text1"/>
        </w:rPr>
        <w:fldChar w:fldCharType="begin" w:fldLock="1"/>
      </w:r>
      <w:r w:rsidR="00B525D0" w:rsidRPr="00B305B6">
        <w:rPr>
          <w:color w:val="000000" w:themeColor="text1"/>
        </w:rPr>
        <w:instrText>ADDIN CSL_CITATION {"citationItems":[{"id":"ITEM-1","itemData":{"author":[{"dropping-particle":"","family":"Fisher","given":"RA","non-dropping-particle":"","parse-names":false,"suffix":""}],"id":"ITEM-1","issued":{"date-parts":[["1930"]]},"publisher":"Clarendon","publisher-place":"Oxford","title":"The Genetical Theory of Natural Selection","type":"book"},"uris":["http://www.mendeley.com/documents/?uuid=04763665-798b-4c27-9c9d-a4b313d0dbe5"]},{"id":"ITEM-2","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2","issue":"3","issued":{"date-parts":[["2009"]]},"page":"716-726","title":"Heritability of fitness components in a wild bird population","type":"article-journal","volume":"63"},"uris":["http://www.mendeley.com/documents/?uuid=ba3e1251-687c-4c2c-b28f-d16e74f3ad2e"]}],"mendeley":{"formattedCitation":"(Fisher 1930; Teplitsky et al. 2009)","plainTextFormattedCitation":"(Fisher 1930; Teplitsky et al. 2009)","previouslyFormattedCitation":"(Fisher 1930; Teplitsky et al. 200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Fisher 1930; Teplitsky et al. 2009)</w:t>
      </w:r>
      <w:r w:rsidRPr="00B305B6">
        <w:rPr>
          <w:color w:val="000000" w:themeColor="text1"/>
        </w:rPr>
        <w:fldChar w:fldCharType="end"/>
      </w:r>
      <w:r w:rsidRPr="00B305B6">
        <w:rPr>
          <w:color w:val="000000" w:themeColor="text1"/>
        </w:rPr>
        <w:t xml:space="preserve">. Indeed, bleaching events likely represent a strong selective pressure for juvenile corals </w:t>
      </w:r>
      <w:r w:rsidRPr="00B305B6">
        <w:rPr>
          <w:color w:val="000000" w:themeColor="text1"/>
        </w:rPr>
        <w:fldChar w:fldCharType="begin" w:fldLock="1"/>
      </w:r>
      <w:r w:rsidRPr="00B305B6">
        <w:rPr>
          <w:color w:val="000000" w:themeColor="text1"/>
        </w:rPr>
        <w:instrText>ADDIN CSL_CITATION {"citationItems":[{"id":"ITEM-1","itemData":{"DOI":"10.1007/s00338-019-01785-w","ISSN":"14320975","abstract":"Thermally induced mass coral bleaching is globally responsible for major losses of coral cover. Coral recovery from mass coral disturbances like the 2016 bleaching event hinges on successful recruitment of new coral colonies to the existing population. Juvenile corals as a life history stage represent survival and growth of new recruits. As such, habitat preferences of juvenile corals and how environmental parameters interact to drive coral recovery following a mass bleaching disturbance are important research areas. To expand our knowledge on this topic, we compared juvenile coral densities from before the 2016 bleaching event with those after the disturbance and identified abiotic and biotic characteristics of 21 reefs in the inner Seychelles that predict juvenile coral densities. Our results show that following the 2016 bleaching event, juvenile coral densities were significantly reduced by about 70%, with a particularly large decline in juvenile Acropora. Macroalgae present a large obstacle to survival of juvenile corals in a post-bleaching setting, but their influence varies as a function of herbivore biomass, reef structure, and reef type. Higher biomass of herbivorous fish weakens the negative effect of macroalgae on juvenile corals, and structural complexity on granitic reefs is a strong positive predictor of juvenile coral density. However, structural complexity on carbonate or patch reefs was negatively related to juvenile coral density, highlighting the importance of considering interactive terms in analyses. Our study emphasises the importance of habitat for juvenile coral abundance at both fine and seascape scales, adding to the literature on drivers of reef rebound potential following severe coral bleaching.","author":[{"dropping-particle":"","family":"Dajka","given":"Jan Claas","non-dropping-particle":"","parse-names":false,"suffix":""},{"dropping-particle":"","family":"Wilson","given":"Shaun K.","non-dropping-particle":"","parse-names":false,"suffix":""},{"dropping-particle":"","family":"Robinson","given":"James P.W.","non-dropping-particle":"","parse-names":false,"suffix":""},{"dropping-particle":"","family":"Chong-Seng","given":"Karen M.","non-dropping-particle":"","parse-names":false,"suffix":""},{"dropping-particle":"","family":"Harris","given":"Alasdair","non-dropping-particle":"","parse-names":false,"suffix":""},{"dropping-particle":"","family":"Graham","given":"Nicholas A.J.","non-dropping-particle":"","parse-names":false,"suffix":""}],"container-title":"Coral Reefs","id":"ITEM-1","issue":"4","issued":{"date-parts":[["2019"]]},"page":"637-649","publisher":"Springer Berlin Heidelberg","title":"Uncovering drivers of juvenile coral density following mass bleaching","type":"article-journal","volume":"38"},"uris":["http://www.mendeley.com/documents/?uuid=6c6b3b11-6b49-422a-8a5e-44b8b2568464"]},{"id":"ITEM-2","itemData":{"DOI":"10.1038/s41586-019-1081-y","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Chase","given":"Tory J.","non-dropping-particle":"","parse-names":false,"suffix":""},{"dropping-particle":"","family":"Dietzel","given":"Andreas","non-dropping-particle":"","parse-names":false,"suffix":""},{"dropping-particle":"","family":"Hill","given":"Tessa","non-dropping-particle":"","parse-names":false,"suffix":""},{"dropping-particle":"","family":"Hoey","given":"Andrew S.","non-dropping-particle":"","parse-names":false,"suffix":""},{"dropping-particle":"","family":"Hoogenboom","given":"Mia O.","non-dropping-particle":"","parse-names":false,"suffix":""},{"dropping-particle":"","family":"Jacobson","given":"Mizue","non-dropping-particle":"","parse-names":false,"suffix":""},{"dropping-particle":"","family":"Kerswell","given":"Ailsa","non-dropping-particle":"","parse-names":false,"suffix":""},{"dropping-particle":"","family":"Madin","given":"Joshua S.","non-dropping-particle":"","parse-names":false,"suffix":""},{"dropping-particle":"","family":"Mieog","given":"Abbie","non-dropping-particle":"","parse-names":false,"suffix":""},{"dropping-particle":"","family":"Paley","given":"Allison S.","non-dropping-particle":"","parse-names":false,"suffix":""},{"dropping-particle":"","family":"Pratchett","given":"Morgan S.","non-dropping-particle":"","parse-names":false,"suffix":""},{"dropping-particle":"","family":"Torda","given":"Gergely","non-dropping-particle":"","parse-names":false,"suffix":""},{"dropping-particle":"","family":"Woods","given":"Rachael M.","non-dropping-particle":"","parse-names":false,"suffix":""}],"container-title":"Nature","id":"ITEM-2","issued":{"date-parts":[["2019"]]},"publisher":"Springer US","title":"Global warming impairs stock–recruitment dynamics of corals","type":"article-journal"},"uris":["http://www.mendeley.com/documents/?uuid=514b7c6f-d556-42f9-b646-319d076cf6be"]}],"mendeley":{"formattedCitation":"(Dajka et al. 2019; Hughes et al. 2019)","plainTextFormattedCitation":"(Dajka et al. 2019; Hughes et al. 2019)","previouslyFormattedCitation":"(Dajka et al. 2019; Hughes et al. 201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Dajka et al. 2019; Hughes et al. 2019)</w:t>
      </w:r>
      <w:r w:rsidRPr="00B305B6">
        <w:rPr>
          <w:color w:val="000000" w:themeColor="text1"/>
        </w:rPr>
        <w:fldChar w:fldCharType="end"/>
      </w:r>
      <w:r w:rsidRPr="00B305B6">
        <w:rPr>
          <w:color w:val="000000" w:themeColor="text1"/>
        </w:rPr>
        <w:t xml:space="preserve">. Similarly, reductions in growth </w:t>
      </w:r>
      <w:r w:rsidR="00EA2D78" w:rsidRPr="00B305B6">
        <w:rPr>
          <w:color w:val="000000" w:themeColor="text1"/>
        </w:rPr>
        <w:t xml:space="preserve">may result </w:t>
      </w:r>
      <w:r w:rsidRPr="00B305B6">
        <w:rPr>
          <w:color w:val="000000" w:themeColor="text1"/>
        </w:rPr>
        <w:t xml:space="preserve">in increased mortality due to overgrowth competition and size-dependent predation </w:t>
      </w:r>
      <w:r w:rsidRPr="00B305B6">
        <w:rPr>
          <w:color w:val="000000" w:themeColor="text1"/>
        </w:rPr>
        <w:fldChar w:fldCharType="begin" w:fldLock="1"/>
      </w:r>
      <w:r w:rsidRPr="00B305B6">
        <w:rPr>
          <w:color w:val="000000" w:themeColor="text1"/>
        </w:rPr>
        <w:instrText>ADDIN CSL_CITATION {"citationItems":[{"id":"ITEM-1","itemData":{"DOI":"10.1890/07-1296.1","ISSN":"00129658","PMID":"18705385","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 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 © 2008 by the Ecological Society of America.","author":[{"dropping-particle":"","family":"Vermeij","given":"Mark J.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0c80640b-3dab-4bad-a4f8-44d166792da7"]},{"id":"ITEM-2","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2","issue":"8","issued":{"date-parts":[["2014"]]},"page":"1008-1015","title":"Mechanical vulnerability explains size-dependent mortality of reef corals","type":"article-journal","volume":"17"},"uris":["http://www.mendeley.com/documents/?uuid=d47e892b-28f0-46de-8c3f-10d9d78e48b2"]},{"id":"ITEM-3","itemData":{"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3","issue":"10","issued":{"date-parts":[["2012"]]},"page":"2131-2138","title":"Interactions among chronic and acute impacts on coral recruits: the importance of size-escape thresholds","type":"article-journal","volume":"93"},"uris":["http://www.mendeley.com/documents/?uuid=5eaec447-6046-49e2-8518-b278e354ed98"]}],"mendeley":{"formattedCitation":"(Vermeij and Sandin 2008; Doropoulos et al. 2012; Madin et al. 2014)","plainTextFormattedCitation":"(Vermeij and Sandin 2008; Doropoulos et al. 2012; Madin et al. 2014)","previouslyFormattedCitation":"(Vermeij and Sandin 2008; Doropoulos et al. 2012; Madin et al. 2014)"},"properties":{"noteIndex":0},"schema":"https://github.com/citation-style-language/schema/raw/master/csl-citation.json"}</w:instrText>
      </w:r>
      <w:r w:rsidRPr="00B305B6">
        <w:rPr>
          <w:color w:val="000000" w:themeColor="text1"/>
        </w:rPr>
        <w:fldChar w:fldCharType="separate"/>
      </w:r>
      <w:r w:rsidRPr="00B305B6">
        <w:rPr>
          <w:noProof/>
          <w:color w:val="000000" w:themeColor="text1"/>
        </w:rPr>
        <w:t>(Vermeij and Sandin 2008; Doropoulos et al. 2012; Madin et al. 2014)</w:t>
      </w:r>
      <w:r w:rsidRPr="00B305B6">
        <w:rPr>
          <w:color w:val="000000" w:themeColor="text1"/>
        </w:rPr>
        <w:fldChar w:fldCharType="end"/>
      </w:r>
      <w:r w:rsidRPr="00B305B6">
        <w:rPr>
          <w:color w:val="000000" w:themeColor="text1"/>
        </w:rPr>
        <w:t>.</w:t>
      </w:r>
      <w:r w:rsidR="00EA2D78" w:rsidRPr="00B305B6">
        <w:rPr>
          <w:color w:val="000000" w:themeColor="text1"/>
        </w:rPr>
        <w:t xml:space="preserve"> </w:t>
      </w:r>
      <w:r w:rsidR="00B4305E" w:rsidRPr="00B305B6">
        <w:rPr>
          <w:color w:val="000000" w:themeColor="text1"/>
        </w:rPr>
        <w:t>There is also evidence that increases in additive genetic variance (</w:t>
      </w:r>
      <w:r w:rsidR="00B4305E" w:rsidRPr="00B305B6">
        <w:rPr>
          <w:i/>
          <w:color w:val="000000" w:themeColor="text1"/>
        </w:rPr>
        <w:t>V</w:t>
      </w:r>
      <w:r w:rsidR="00B4305E" w:rsidRPr="00B305B6">
        <w:rPr>
          <w:i/>
          <w:color w:val="000000" w:themeColor="text1"/>
          <w:vertAlign w:val="subscript"/>
        </w:rPr>
        <w:t>A</w:t>
      </w:r>
      <w:r w:rsidR="00B4305E" w:rsidRPr="00B305B6">
        <w:rPr>
          <w:color w:val="000000" w:themeColor="text1"/>
        </w:rPr>
        <w:t>) may occur via mutation accumulation across an organism’s lifetime (Wilson et al. 2008b)</w:t>
      </w:r>
      <w:r w:rsidR="00E37D7C" w:rsidRPr="00B305B6">
        <w:rPr>
          <w:color w:val="000000" w:themeColor="text1"/>
        </w:rPr>
        <w:t>. Moreover,</w:t>
      </w:r>
      <w:r w:rsidR="00B4305E" w:rsidRPr="00B305B6">
        <w:rPr>
          <w:color w:val="000000" w:themeColor="text1"/>
        </w:rPr>
        <w:t xml:space="preserve"> reduced importance of local environment with age</w:t>
      </w:r>
      <w:r w:rsidR="00806022" w:rsidRPr="00B305B6">
        <w:rPr>
          <w:color w:val="000000" w:themeColor="text1"/>
        </w:rPr>
        <w:t xml:space="preserve"> can</w:t>
      </w:r>
      <w:r w:rsidR="00B4305E" w:rsidRPr="00B305B6">
        <w:rPr>
          <w:color w:val="000000" w:themeColor="text1"/>
        </w:rPr>
        <w:t xml:space="preserve"> result in reduced relative total variation, </w:t>
      </w:r>
      <w:r w:rsidR="00B4305E" w:rsidRPr="00F513C4">
        <w:rPr>
          <w:i/>
          <w:color w:val="000000" w:themeColor="text1"/>
        </w:rPr>
        <w:t>V</w:t>
      </w:r>
      <w:r w:rsidR="00B4305E" w:rsidRPr="00F513C4">
        <w:rPr>
          <w:i/>
          <w:color w:val="000000" w:themeColor="text1"/>
          <w:vertAlign w:val="subscript"/>
        </w:rPr>
        <w:t>P</w:t>
      </w:r>
      <w:r w:rsidR="00B4305E" w:rsidRPr="00B305B6">
        <w:rPr>
          <w:color w:val="000000" w:themeColor="text1"/>
        </w:rPr>
        <w:t xml:space="preserve"> (e.g., the Wilson effect, </w:t>
      </w:r>
      <w:r w:rsidR="00B4305E" w:rsidRPr="00B305B6">
        <w:rPr>
          <w:color w:val="000000" w:themeColor="text1"/>
        </w:rPr>
        <w:fldChar w:fldCharType="begin" w:fldLock="1"/>
      </w:r>
      <w:r w:rsidR="00B4305E" w:rsidRPr="00B305B6">
        <w:rPr>
          <w:color w:val="000000" w:themeColor="text1"/>
        </w:rPr>
        <w:instrText>ADDIN CSL_CITATION {"citationItems":[{"id":"ITEM-1","itemData":{"DOI":"10.1017/thg.2013.54","ISSN":"18324274","PMID":"23919982","abstract":"Ronald Wilson presented the first clear and compelling evidence that the heritability of IQ increases with age. We propose to call the phenomenon 'The Wilson Effect' and we document the effect diagrammatically with key twin and adoption studies, including twins reared apart, that have been carried out at various ages and in a large number of different settings. The results show that the heritability of IQ reaches an asymptote at about 0.80 at 18-20 years of age and continuing at that level well into adulthood. In the aggregate, the studies also confirm that shared environmental influence decreases across age, approximating about 0.10 at 18-20 years of age and continuing at that level into adulthood. These conclusions apply to the Westernized industrial democracies in which most of the studies have been carried out.","author":[{"dropping-particle":"","family":"Bouchard Jr.","given":"Thomas","non-dropping-particle":"","parse-names":false,"suffix":""}],"container-title":"Twin research and human genetics : the official journal of the International Society for Twin Studies","id":"ITEM-1","issue":"5","issued":{"date-parts":[["2013"]]},"page":"923-930","title":"The Wilson Effect: the increase in heritability of IQ with age","type":"article-journal","volume":"16"},"uris":["http://www.mendeley.com/documents/?uuid=a4be131b-78a5-4e16-b5ce-4ea689e55881"]}],"mendeley":{"formattedCitation":"(Bouchard Jr. 2013)","manualFormatting":"Bouchard Jr. 2013)","plainTextFormattedCitation":"(Bouchard Jr. 2013)","previouslyFormattedCitation":"(Bouchard Jr. 2013)"},"properties":{"noteIndex":0},"schema":"https://github.com/citation-style-language/schema/raw/master/csl-citation.json"}</w:instrText>
      </w:r>
      <w:r w:rsidR="00B4305E" w:rsidRPr="00B305B6">
        <w:rPr>
          <w:color w:val="000000" w:themeColor="text1"/>
        </w:rPr>
        <w:fldChar w:fldCharType="separate"/>
      </w:r>
      <w:r w:rsidR="00B4305E" w:rsidRPr="00B305B6">
        <w:rPr>
          <w:noProof/>
          <w:color w:val="000000" w:themeColor="text1"/>
        </w:rPr>
        <w:t>Bouchard Jr. 2013)</w:t>
      </w:r>
      <w:r w:rsidR="00B4305E" w:rsidRPr="00B305B6">
        <w:rPr>
          <w:color w:val="000000" w:themeColor="text1"/>
        </w:rPr>
        <w:fldChar w:fldCharType="end"/>
      </w:r>
      <w:r w:rsidR="00806022" w:rsidRPr="00B305B6">
        <w:rPr>
          <w:color w:val="000000" w:themeColor="text1"/>
        </w:rPr>
        <w:t xml:space="preserve">. Both of these processes can therefore </w:t>
      </w:r>
      <w:r w:rsidR="00B4305E" w:rsidRPr="00B305B6">
        <w:rPr>
          <w:color w:val="000000" w:themeColor="text1"/>
        </w:rPr>
        <w:t xml:space="preserve">result in </w:t>
      </w:r>
      <w:r w:rsidR="00806022" w:rsidRPr="00B305B6">
        <w:rPr>
          <w:color w:val="000000" w:themeColor="text1"/>
        </w:rPr>
        <w:t>older life stages having higher heritability estimates.</w:t>
      </w:r>
      <w:r w:rsidR="00B4305E" w:rsidRPr="00B305B6">
        <w:rPr>
          <w:color w:val="000000" w:themeColor="text1"/>
        </w:rPr>
        <w:t xml:space="preserve"> </w:t>
      </w:r>
      <w:r w:rsidR="00F513C4">
        <w:rPr>
          <w:color w:val="000000" w:themeColor="text1"/>
        </w:rPr>
        <w:t>M</w:t>
      </w:r>
      <w:r w:rsidR="00B4305E" w:rsidRPr="00B305B6">
        <w:rPr>
          <w:color w:val="000000" w:themeColor="text1"/>
        </w:rPr>
        <w:t xml:space="preserve">aking the distinction </w:t>
      </w:r>
      <w:r w:rsidR="00806022" w:rsidRPr="00B305B6">
        <w:rPr>
          <w:color w:val="000000" w:themeColor="text1"/>
        </w:rPr>
        <w:t xml:space="preserve">between these processes </w:t>
      </w:r>
      <w:r w:rsidR="00B4305E" w:rsidRPr="00B305B6">
        <w:rPr>
          <w:color w:val="000000" w:themeColor="text1"/>
        </w:rPr>
        <w:t xml:space="preserve">requires examining changes in </w:t>
      </w:r>
      <w:r w:rsidR="00B4305E" w:rsidRPr="00B305B6">
        <w:rPr>
          <w:i/>
          <w:color w:val="000000" w:themeColor="text1"/>
        </w:rPr>
        <w:t>V</w:t>
      </w:r>
      <w:r w:rsidR="00B4305E" w:rsidRPr="00B305B6">
        <w:rPr>
          <w:i/>
          <w:color w:val="000000" w:themeColor="text1"/>
          <w:vertAlign w:val="subscript"/>
        </w:rPr>
        <w:t>A</w:t>
      </w:r>
      <w:r w:rsidR="00B4305E" w:rsidRPr="00B305B6">
        <w:rPr>
          <w:color w:val="000000" w:themeColor="text1"/>
        </w:rPr>
        <w:t xml:space="preserve"> and </w:t>
      </w:r>
      <w:r w:rsidR="00B4305E" w:rsidRPr="00B305B6">
        <w:rPr>
          <w:i/>
          <w:color w:val="000000" w:themeColor="text1"/>
        </w:rPr>
        <w:t>V</w:t>
      </w:r>
      <w:r w:rsidR="00B4305E" w:rsidRPr="00B305B6">
        <w:rPr>
          <w:i/>
          <w:color w:val="000000" w:themeColor="text1"/>
          <w:vertAlign w:val="subscript"/>
        </w:rPr>
        <w:t>P</w:t>
      </w:r>
      <w:r w:rsidR="00B4305E" w:rsidRPr="00B305B6">
        <w:rPr>
          <w:color w:val="000000" w:themeColor="text1"/>
        </w:rPr>
        <w:t xml:space="preserve"> across an organism’s lifetime, which no coral studies have done to date.</w:t>
      </w:r>
      <w:r w:rsidR="00D13617" w:rsidRPr="00B305B6">
        <w:rPr>
          <w:rStyle w:val="CommentReference"/>
          <w:color w:val="000000" w:themeColor="text1"/>
          <w:sz w:val="24"/>
          <w:szCs w:val="24"/>
        </w:rPr>
        <w:t xml:space="preserve"> </w:t>
      </w:r>
    </w:p>
    <w:p w14:paraId="5F59FA8D" w14:textId="3AA364E8" w:rsidR="000402F3" w:rsidRPr="00B305B6" w:rsidRDefault="00E63F6E" w:rsidP="000402F3">
      <w:pPr>
        <w:spacing w:line="480" w:lineRule="auto"/>
        <w:ind w:firstLine="720"/>
        <w:rPr>
          <w:color w:val="000000" w:themeColor="text1"/>
        </w:rPr>
      </w:pPr>
      <w:r w:rsidRPr="00B305B6">
        <w:rPr>
          <w:color w:val="000000" w:themeColor="text1"/>
        </w:rPr>
        <w:t xml:space="preserve">Increased disturbances related to anthropogenic climate change are likely to select for different species traits and communities </w:t>
      </w:r>
      <w:r w:rsidRPr="00B305B6">
        <w:rPr>
          <w:color w:val="000000" w:themeColor="text1"/>
        </w:rPr>
        <w:fldChar w:fldCharType="begin" w:fldLock="1"/>
      </w:r>
      <w:r w:rsidRPr="00B305B6">
        <w:rPr>
          <w:color w:val="000000" w:themeColor="text1"/>
        </w:rPr>
        <w:instrText>ADDIN CSL_CITATION {"citationItems":[{"id":"ITEM-1","itemData":{"DOI":"10.1007/s00338-020-01936-4","ISSN":"14320975","abstract":"Increasing incidence of major disturbances is contributing to extensive and widespread coral loss, thereby undermining the biodiversity, structure and function of reef ecosystems. The composition of coral assemblages is already changing due to selective effects of recurrent disturbances, combined with marked differences in the underlying life-history dynamics of corals, which affects their recovery. This study quantifies the effects of varying disturbance regimes on two groups of corals with divergent life histories: short-lived species with rapid growth (bushy and tabular Acropora) and long-lived species with slow growth (massive and columnar Porites). Inter-decadal shifts in the coral assemblages across four locations suggest that a high frequency of moderate disturbances favours Porites, whereas infrequent, but severe disturbances favour rapidly replenishing Acropora. Using empirical modelling, we expand these observations to show that Acropora continues to dominate so long as the interval between major disturbances is &gt; 2 years. The only disturbance regime we considered that favoured Porites was high frequency (2-year recurrence) of moderate disturbance, whereas high frequency of severe disturbances led to local extirpation of both Acropora and Porites. Our results show that increasing incidence of major disturbances will not necessarily lead to selective loss of species that are most susceptible to disturbance, as long as these species can continue to colonise vacant space and grow quickly in the aftermath of such disturbances. This study highlights the need to consider the sensitivity of taxa to changes in both disturbance frequency and severity when forecasting changes in the composition of coral assemblages under new disturbance regimes.","author":[{"dropping-particle":"","family":"Pratchett","given":"Morgan S.","non-dropping-particle":"","parse-names":false,"suffix":""},{"dropping-particle":"","family":"McWilliam","given":"Michael J.","non-dropping-particle":"","parse-names":false,"suffix":""},{"dropping-particle":"","family":"Riegl","given":"Bernhard","non-dropping-particle":"","parse-names":false,"suffix":""}],"container-title":"Coral Reefs","id":"ITEM-1","issue":"3","issued":{"date-parts":[["2020"]]},"page":"783-793","publisher":"Springer Berlin Heidelberg","title":"Contrasting shifts in coral assemblages with increasing disturbances","type":"article-journal","volume":"39"},"uris":["http://www.mendeley.com/documents/?uuid=a91c2384-e555-4c09-93ff-66833ff38151"]},{"id":"ITEM-2","itemData":{"DOI":"10.1111/1365-2435.13011","ISSN":"13652435","abstract":"Recent analyses of plant traits across large sets of species have revolutionized our understanding of plant functional differentiation. However, understanding of ecological relevance of this differentiation is contingent upon knowledge of environmental preferences of species, namely along gradients of disturbance and productivity for which no quantitative data were available until recently. We examined the relationships of key functional traits (life-history categories, leaf-height-seed (LHS) traits, clonal growth and bud bank traits) in the herb-dominated flora of Central Europe to species niche positions along the gradients of disturbance frequency, disturbance severity and productivity. Life-history categories and bud bank size showed the strongest response to disturbance and productivity, whereas relationship of LHS traits was much weaker. A number of traits, including clonal growth form and bud bank size, showed a significantly unimodal response to disturbance frequency. Responses of many traits to disturbance frequency were different from their responses to disturbance severity. Our findings support the notions that disturbance and productivity are key gradients of species functional differentiation and that disturbance severity and frequency select for different trait suites. Furthermore, the data indicate that in a predominantly herbaceous flora, the traits of life span, clonal growth and resprouting show stronger relationship with the environment than the LHS traits, which are more important in floras with high proportions of woody species. Since most previous trait analyses are based on woody-plant-dominated floras, patterns revealed in a herb-dominated flora deepen our understanding of the full range of variation within the plant kingdom. A plain language summary is available for this article.","author":[{"dropping-particle":"","family":"Herben","given":"Tomáš","non-dropping-particle":"","parse-names":false,"suffix":""},{"dropping-particle":"","family":"Klimešová","given":"Jitka","non-dropping-particle":"","parse-names":false,"suffix":""},{"dropping-particle":"","family":"Chytrý","given":"Milan","non-dropping-particle":"","parse-names":false,"suffix":""}],"container-title":"Functional Ecology","id":"ITEM-2","issue":"3","issued":{"date-parts":[["2018"]]},"page":"799-808","title":"Effects of disturbance frequency and severity on plant traits: An assessment across a temperate flora","type":"article-journal","volume":"32"},"uris":["http://www.mendeley.com/documents/?uuid=1a676e43-8412-4018-be8a-2805b7b8a85f"]}],"mendeley":{"formattedCitation":"(Herben et al. 2018; Pratchett et al. 2020)","plainTextFormattedCitation":"(Herben et al. 2018; Pratchett et al. 2020)","previouslyFormattedCitation":"(Herben et al. 2018; Pratchett et al. 2020)"},"properties":{"noteIndex":0},"schema":"https://github.com/citation-style-language/schema/raw/master/csl-citation.json"}</w:instrText>
      </w:r>
      <w:r w:rsidRPr="00B305B6">
        <w:rPr>
          <w:color w:val="000000" w:themeColor="text1"/>
        </w:rPr>
        <w:fldChar w:fldCharType="separate"/>
      </w:r>
      <w:r w:rsidRPr="00B305B6">
        <w:rPr>
          <w:noProof/>
          <w:color w:val="000000" w:themeColor="text1"/>
        </w:rPr>
        <w:t>(Herben et al. 2018; Pratchett et al. 2020)</w:t>
      </w:r>
      <w:r w:rsidRPr="00B305B6">
        <w:rPr>
          <w:color w:val="000000" w:themeColor="text1"/>
        </w:rPr>
        <w:fldChar w:fldCharType="end"/>
      </w:r>
      <w:r w:rsidRPr="00B305B6">
        <w:rPr>
          <w:color w:val="000000" w:themeColor="text1"/>
        </w:rPr>
        <w:t xml:space="preserve">, but little is known regarding selection on life stages within the same trait. With increased frequency of bleaching events resulting in more free space being made available to coral recruits, the adaptive potential of juvenile coral growth rates may determine which corals become predominant in future communities. </w:t>
      </w:r>
      <w:r w:rsidR="003C196B" w:rsidRPr="00B305B6">
        <w:rPr>
          <w:color w:val="000000" w:themeColor="text1"/>
        </w:rPr>
        <w:t>However</w:t>
      </w:r>
      <w:r w:rsidRPr="00B305B6">
        <w:rPr>
          <w:color w:val="000000" w:themeColor="text1"/>
        </w:rPr>
        <w:t xml:space="preserve">, negative trade-offs between bleaching and growth have been observed for coral symbionts </w:t>
      </w:r>
      <w:r w:rsidRPr="00B305B6">
        <w:rPr>
          <w:color w:val="000000" w:themeColor="text1"/>
        </w:rPr>
        <w:fldChar w:fldCharType="begin" w:fldLock="1"/>
      </w:r>
      <w:r w:rsidRPr="00B305B6">
        <w:rPr>
          <w:color w:val="000000" w:themeColor="text1"/>
        </w:rPr>
        <w:instrText>ADDIN CSL_CITATION {"citationItems":[{"id":"ITEM-1","itemData":{"author":[{"dropping-particle":"","family":"Little","given":"Angela F","non-dropping-particle":"","parse-names":false,"suffix":""},{"dropping-particle":"Van","family":"Oppen","given":"Madeleine J H","non-dropping-particle":"","parse-names":false,"suffix":""},{"dropping-particle":"","family":"Willis","given":"Bette L","non-dropping-particle":"","parse-names":false,"suffix":""}],"id":"ITEM-1","issue":"June","issued":{"date-parts":[["2004"]]},"page":"1492-1495","title":"Flexibility in Algal Endosymbioses Shapes Growth in Reef Corals","type":"article-journal","volume":"304"},"uris":["http://www.mendeley.com/documents/?uuid=ceaa8312-1715-4c44-b03c-be100fc9f411"]},{"id":"ITEM-2","itemData":{"DOI":"10.1098/rspb.2006.3567","ISSN":"14712970","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H.","non-dropping-particle":"Van","parse-names":false,"suffix":""}],"container-title":"Proceedings of the Royal Society B: Biological Sciences","id":"ITEM-2","issue":"1599","issued":{"date-parts":[["2006"]]},"page":"2305-2312","title":"The role of zooxanthellae in the thermal tolerance of corals: A 'nugget of hope' for coral reefs in an era of climate change","type":"article-journal","volume":"273"},"uris":["http://www.mendeley.com/documents/?uuid=747c96a3-9101-4574-8be9-63e6165c8ba9"]},{"id":"ITEM-3","itemData":{"DOI":"10.1007/s00338-014-1216-4","ISSN":"07224028","abstract":"The growth and survival of reef corals are influenced by their symbiotic algal partners (Symbiodinium spp.), which may be flexible in space and time. Tradeoffs among partnerships exist such that corals with thermotol- erant symbionts (e.g., clade D) resist bleaching but grow more slowly, making the long-term ecosystem-level impacts of different host–symbiont associations uncertain. However, much of this uncertainty is due to limited data regarding these tradeoffs and particularly how they are mediated by the environment. To address this knowledge gap, we measured growth and survival of Pocillopora damicornis with thermally sensitive (clade C) or tolerant (clade D) symbionts at three temperatures over 18–55 weeks. Warming reduced coral growth overall, but altered the tradeoffs associated with symbiont type. While clade D corals grew 35–40 % slower than clade C corals at cooler temperatures (26 ?C), warming of 1.5–3 ?C reduced and eliminated this growth disadvantage. These results suggest that although warmer oceans will negatively impact corals, clade D may enhance survival at no cost to growth relative to clade C. Understanding these genotype– environment interactions can help improve modeling efforts and conservation strategies for reefs under global climate change.","author":[{"dropping-particle":"","family":"Cunning","given":"R.","non-dropping-particle":"","parse-names":false,"suffix":""},{"dropping-particle":"","family":"Gillette","given":"P.","non-dropping-particle":"","parse-names":false,"suffix":""},{"dropping-particle":"","family":"Capo","given":"T.","non-dropping-particle":"","parse-names":false,"suffix":""},{"dropping-particle":"","family":"Galvez","given":"K.","non-dropping-particle":"","parse-names":false,"suffix":""},{"dropping-particle":"","family":"Baker","given":"A. C.","non-dropping-particle":"","parse-names":false,"suffix":""}],"container-title":"Coral Reefs","id":"ITEM-3","issue":"1","issued":{"date-parts":[["2015"]]},"page":"155-160","title":"Growth tradeoffs associated with thermotolerant symbionts in the coral Pocillopora damicornis are lost in warmer oceans","type":"article-journal","volume":"34"},"uris":["http://www.mendeley.com/documents/?uuid=6a57c9eb-154a-43b7-be2b-04cc2d420447"]}],"mendeley":{"formattedCitation":"(Little et al. 2004; Berkelmans and Van Oppen 2006; Cunning et al. 2015)","plainTextFormattedCitation":"(Little et al. 2004; Berkelmans and Van Oppen 2006; Cunning et al. 2015)","previouslyFormattedCitation":"(Little et al. 2004; Berkelmans and Van Oppen 2006; Cunning et al. 2015)"},"properties":{"noteIndex":0},"schema":"https://github.com/citation-style-language/schema/raw/master/csl-citation.json"}</w:instrText>
      </w:r>
      <w:r w:rsidRPr="00B305B6">
        <w:rPr>
          <w:color w:val="000000" w:themeColor="text1"/>
        </w:rPr>
        <w:fldChar w:fldCharType="separate"/>
      </w:r>
      <w:r w:rsidRPr="00B305B6">
        <w:rPr>
          <w:noProof/>
          <w:color w:val="000000" w:themeColor="text1"/>
        </w:rPr>
        <w:t>(Little et al. 2004; Berkelmans and Van Oppen 2006; Cunning et al. 2015)</w:t>
      </w:r>
      <w:r w:rsidRPr="00B305B6">
        <w:rPr>
          <w:color w:val="000000" w:themeColor="text1"/>
        </w:rPr>
        <w:fldChar w:fldCharType="end"/>
      </w:r>
      <w:r w:rsidRPr="00B305B6">
        <w:rPr>
          <w:color w:val="000000" w:themeColor="text1"/>
        </w:rPr>
        <w:t xml:space="preserve"> and juvenile coral hosts </w:t>
      </w:r>
      <w:r w:rsidRPr="00B305B6">
        <w:rPr>
          <w:color w:val="000000" w:themeColor="text1"/>
        </w:rPr>
        <w:fldChar w:fldCharType="begin" w:fldLock="1"/>
      </w:r>
      <w:r w:rsidR="00B75508" w:rsidRPr="00B305B6">
        <w:rPr>
          <w:color w:val="000000" w:themeColor="text1"/>
        </w:rPr>
        <w:instrText>ADDIN CSL_CITATION {"citationItems":[{"id":"ITEM-1","itemData":{"DOI":"10.1890/14-2297.1","ISSN":"00129658","abstract":"Despite decades of monitoring global reef decline, we are still largely unable to explain patterns of reef deterioration at local scales, which precludes the development of effective management strategies. Offshore reefs of the Florida Keys, USA, experience milder temperatures and lower nutrient loads in comparison to inshore reefs yet remain considerably more degraded than nearshore patch reefs. A year-long reciprocal transplant experiment of the mustard hill coral (Porites astreoides) involving four source and eight transplant locations reveals that corals adapt and/or acclimatize to their local habitat on a ,10-km scale. Surprisingly, transplantation to putatively similar environmental types (e.g., offshore corals moved to a novel offshore site, or along-shore transplantation) resulted in greater reductions in fitness proxies, such as coral growth, than cross-channel transplantation between inshore and offshore reefs. The only abiotic factor showing significantly greater differences between along-shore sites was daily temperature range extremes (rather than the absolute high or low temperatures reached), providing a possible explanation for this pattern. Offshore-origin corals exhibited significant growth reductions at sites with greater daily temperature ranges, which explained up to 39% of the variation in their mass gain. In contrast, daily temperature range explained at most 9% of growth variation in inshore-origin corals, suggesting that inshore corals are more tolerant of high-frequency temperature fluctuations. Finally, corals incur trade-offs when specializing to their native reef. Across reef locations the coefficient of selection against coral transplants was 0.07 6 0.02 (mean 6 SE). This selection against immigrants could hinder the ability of corals to recolonize devastated reefs, whether through assisted migration efforts or natural recruitment events, providing a unifying explanation for observed patterns of coral decline in this reef system.","author":[{"dropping-particle":"","family":"Kenkel","given":"Carly D.","non-dropping-particle":"","parse-names":false,"suffix":""},{"dropping-particle":"","family":"Almanza","given":"Albert T.","non-dropping-particle":"","parse-names":false,"suffix":""},{"dropping-particle":"V.","family":"Matz","given":"Mikhail","non-dropping-particle":"","parse-names":false,"suffix":""}],"container-title":"Ecology","id":"ITEM-1","issue":"12","issued":{"date-parts":[["2015"]]},"page":"3197-3212","title":"Fine-scale environmental specialization of reef-building corals might be limiting reef recovery in the Florida Keys","type":"article-journal","volume":"96"},"uris":["http://www.mendeley.com/documents/?uuid=fc69fa64-0ce3-4e12-92e9-597eb78acfa0"]},{"id":"ITEM-2","itemData":{"DOI":"10.1073/pnas.1721415116","ISSN":"10916490","PMID":"31061118","abstract":"Ecological restoration of forests, meadows, reefs, or other foundational ecosystems during climate change depends on the discovery and use of individuals able to withstand future conditions. For coral reefs, climate-tolerant corals might not remain tolerant in different environments because of widespread environmental adjustment of coral physiology and symbionts. Here, we test if parent corals retain their heat tolerance in nursery settings, if simple proxies predict successful colonies, and if heat-tolerant corals suffer lower growth or survival in normal settings. Before the 2015 natural bleaching event in American Samoa, we set out 800 coral fragments from 80 colonies of four species selected by prior tests to have a range of intraspecific natural heat tolerance. After the event, nursery stock from heattolerant parents showed two to three times less bleaching across species than nursery stock from less tolerant parents. They also retained higher individual genetic diversity through the bleaching event than did less heat-tolerant corals. The three best proxies for thermal tolerance were response to experimental heat stress, location on the reef, and thermal microclimate. Molecular biomarkers were also predictive but were highly species specific. Colony genotype and symbiont genus played a similarly strong role in predicting bleaching. Combined, our results show that selecting for host and symbiont resilience produced a multispecies coral nursery that withstood multiple bleaching events, that proxies for thermal tolerance in restoration can work across species and be inexpensive, and that different coral clones within species reacted very differently to bleaching.","author":[{"dropping-particle":"","family":"Morikawa","given":"Megan K.","non-dropping-particle":"","parse-names":false,"suffix":""},{"dropping-particle":"","family":"Palumbi","given":"Stephen R.","non-dropping-particle":"","parse-names":false,"suffix":""}],"container-title":"Proceedings of the National Academy of Sciences of the United States of America","id":"ITEM-2","issue":"21","issued":{"date-parts":[["2019"]]},"page":"10586-10591","title":"Using naturally occurring climate resilient corals to construct bleaching-resistant nurseries","type":"article-journal","volume":"116"},"uris":["http://www.mendeley.com/documents/?uuid=abdfd77c-eb14-4193-b9da-fb36043c6ae4"]}],"mendeley":{"formattedCitation":"(Kenkel et al. 2015a; Morikawa and Palumbi 2019)","plainTextFormattedCitation":"(Kenkel et al. 2015a; Morikawa and Palumbi 2019)","previouslyFormattedCitation":"(Kenkel et al. 2015a; Morikawa and Palumbi 2019)"},"properties":{"noteIndex":0},"schema":"https://github.com/citation-style-language/schema/raw/master/csl-citation.json"}</w:instrText>
      </w:r>
      <w:r w:rsidRPr="00B305B6">
        <w:rPr>
          <w:color w:val="000000" w:themeColor="text1"/>
        </w:rPr>
        <w:fldChar w:fldCharType="separate"/>
      </w:r>
      <w:r w:rsidR="00B75508" w:rsidRPr="00B305B6">
        <w:rPr>
          <w:noProof/>
          <w:color w:val="000000" w:themeColor="text1"/>
        </w:rPr>
        <w:t>(Kenkel et al. 2015a; Morikawa and Palumbi 2019)</w:t>
      </w:r>
      <w:r w:rsidRPr="00B305B6">
        <w:rPr>
          <w:color w:val="000000" w:themeColor="text1"/>
        </w:rPr>
        <w:fldChar w:fldCharType="end"/>
      </w:r>
      <w:r w:rsidRPr="00B305B6">
        <w:rPr>
          <w:color w:val="000000" w:themeColor="text1"/>
        </w:rPr>
        <w:t xml:space="preserve">, such that more thermally-specialized </w:t>
      </w:r>
      <w:proofErr w:type="spellStart"/>
      <w:r w:rsidRPr="00B305B6">
        <w:rPr>
          <w:color w:val="000000" w:themeColor="text1"/>
        </w:rPr>
        <w:t>holobionts</w:t>
      </w:r>
      <w:proofErr w:type="spellEnd"/>
      <w:r w:rsidRPr="00B305B6">
        <w:rPr>
          <w:color w:val="000000" w:themeColor="text1"/>
        </w:rPr>
        <w:t xml:space="preserve"> may exhibit reduced growth rates in ambient conditions. If these phenotypic </w:t>
      </w:r>
      <w:r w:rsidRPr="00B305B6">
        <w:rPr>
          <w:color w:val="000000" w:themeColor="text1"/>
        </w:rPr>
        <w:lastRenderedPageBreak/>
        <w:t xml:space="preserve">trade-offs are genetically </w:t>
      </w:r>
      <w:r w:rsidR="003C196B" w:rsidRPr="00B305B6">
        <w:rPr>
          <w:color w:val="000000" w:themeColor="text1"/>
        </w:rPr>
        <w:t>based</w:t>
      </w:r>
      <w:r w:rsidRPr="00B305B6">
        <w:rPr>
          <w:color w:val="000000" w:themeColor="text1"/>
        </w:rPr>
        <w:t xml:space="preserve">, the genetic correlation between the two may constrain their evolution to climate change and thus would explain why the estimated heritabilities for juvenile bleaching and growth are lower compared to other life stages. More study of genetic correlations in juveniles is required to understand how juveniles are likely to respond to selection due to climate change; however, one laboratory selection experiment on adult fragments from </w:t>
      </w:r>
      <w:r w:rsidRPr="00B305B6">
        <w:rPr>
          <w:i/>
          <w:color w:val="000000" w:themeColor="text1"/>
        </w:rPr>
        <w:t xml:space="preserve">Acropora </w:t>
      </w:r>
      <w:proofErr w:type="spellStart"/>
      <w:r w:rsidRPr="00B305B6">
        <w:rPr>
          <w:i/>
          <w:color w:val="000000" w:themeColor="text1"/>
        </w:rPr>
        <w:t>millepora</w:t>
      </w:r>
      <w:proofErr w:type="spellEnd"/>
      <w:r w:rsidRPr="00B305B6">
        <w:rPr>
          <w:color w:val="000000" w:themeColor="text1"/>
        </w:rPr>
        <w:t xml:space="preserve"> did find a significant positive genetic correlation (</w:t>
      </w:r>
      <w:proofErr w:type="spellStart"/>
      <w:r w:rsidRPr="00B305B6">
        <w:rPr>
          <w:i/>
          <w:color w:val="000000" w:themeColor="text1"/>
        </w:rPr>
        <w:t>r</w:t>
      </w:r>
      <w:r w:rsidRPr="00B305B6">
        <w:rPr>
          <w:i/>
          <w:color w:val="000000" w:themeColor="text1"/>
          <w:vertAlign w:val="subscript"/>
        </w:rPr>
        <w:t>g</w:t>
      </w:r>
      <w:proofErr w:type="spellEnd"/>
      <w:r w:rsidRPr="00B305B6">
        <w:rPr>
          <w:color w:val="000000" w:themeColor="text1"/>
        </w:rPr>
        <w:t xml:space="preserve"> = 0.19) between bleaching and growth </w:t>
      </w:r>
      <w:r w:rsidRPr="00B305B6">
        <w:rPr>
          <w:color w:val="000000" w:themeColor="text1"/>
        </w:rPr>
        <w:fldChar w:fldCharType="begin" w:fldLock="1"/>
      </w:r>
      <w:r w:rsidRPr="00B305B6">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Wright et al. 2019)</w:t>
      </w:r>
      <w:r w:rsidRPr="00B305B6">
        <w:rPr>
          <w:color w:val="000000" w:themeColor="text1"/>
        </w:rPr>
        <w:fldChar w:fldCharType="end"/>
      </w:r>
      <w:r w:rsidRPr="00B305B6">
        <w:rPr>
          <w:color w:val="000000" w:themeColor="text1"/>
        </w:rPr>
        <w:t>. With increased study of narrow-sense heritabilities and especially genetic correlations among traits and at different life stages, the constraints on corals’ responses to environmental change will come into sharper focus.</w:t>
      </w:r>
    </w:p>
    <w:p w14:paraId="2962F9B1" w14:textId="77777777" w:rsidR="000C4081" w:rsidRPr="00B305B6" w:rsidRDefault="000C4081" w:rsidP="000402F3">
      <w:pPr>
        <w:spacing w:line="480" w:lineRule="auto"/>
        <w:ind w:firstLine="720"/>
        <w:rPr>
          <w:color w:val="000000" w:themeColor="text1"/>
        </w:rPr>
      </w:pPr>
    </w:p>
    <w:p w14:paraId="1FEFA6F8" w14:textId="511621B6" w:rsidR="007B02B0" w:rsidRPr="00B305B6" w:rsidRDefault="007B02B0" w:rsidP="00202F3C">
      <w:pPr>
        <w:spacing w:line="480" w:lineRule="auto"/>
        <w:rPr>
          <w:i/>
          <w:color w:val="000000" w:themeColor="text1"/>
        </w:rPr>
      </w:pPr>
      <w:r w:rsidRPr="00B305B6">
        <w:rPr>
          <w:i/>
          <w:color w:val="000000" w:themeColor="text1"/>
        </w:rPr>
        <w:t>Confounding sources of variation</w:t>
      </w:r>
    </w:p>
    <w:p w14:paraId="013BF392" w14:textId="11B1130C" w:rsidR="00461B15" w:rsidRPr="00461B15" w:rsidRDefault="00461B15" w:rsidP="00461B15">
      <w:pPr>
        <w:spacing w:line="480" w:lineRule="auto"/>
        <w:ind w:firstLine="720"/>
        <w:rPr>
          <w:color w:val="000000" w:themeColor="text1"/>
        </w:rPr>
      </w:pPr>
      <w:r w:rsidRPr="00461B15">
        <w:rPr>
          <w:color w:val="000000" w:themeColor="text1"/>
        </w:rPr>
        <w:t xml:space="preserve">Our review of the literature highlights some potential sources of bias in heritability estimates that are not well-controlled in coral studies to date. Studies that do not use shared common environments may overestimate heritability by confounding environment-driven phenotypic variation with additive genetic variation, such as when related individuals occur in the same environment and thus acclimatize similarly. Importantly, no studies examining adult corals raised corals to adulthood in a shared common environment, and thus do not control for preconditioning or canalization differences among colonies </w:t>
      </w:r>
      <w:r w:rsidRPr="00461B15">
        <w:rPr>
          <w:color w:val="000000" w:themeColor="text1"/>
        </w:rPr>
        <w:fldChar w:fldCharType="begin" w:fldLock="1"/>
      </w:r>
      <w:r w:rsidRPr="00461B15">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nd Gates 2015)","plainTextFormattedCitation":"(Putnam and Gates 2015)","previouslyFormattedCitation":"(Putnam and Gates 2015)"},"properties":{"noteIndex":0},"schema":"https://github.com/citation-style-language/schema/raw/master/csl-citation.json"}</w:instrText>
      </w:r>
      <w:r w:rsidRPr="00461B15">
        <w:rPr>
          <w:color w:val="000000" w:themeColor="text1"/>
        </w:rPr>
        <w:fldChar w:fldCharType="separate"/>
      </w:r>
      <w:r w:rsidRPr="00461B15">
        <w:rPr>
          <w:noProof/>
          <w:color w:val="000000" w:themeColor="text1"/>
        </w:rPr>
        <w:t>(Putnam and Gates 2015)</w:t>
      </w:r>
      <w:r w:rsidRPr="00461B15">
        <w:rPr>
          <w:color w:val="000000" w:themeColor="text1"/>
        </w:rPr>
        <w:fldChar w:fldCharType="end"/>
      </w:r>
      <w:r w:rsidRPr="00461B15">
        <w:rPr>
          <w:color w:val="000000" w:themeColor="text1"/>
        </w:rPr>
        <w:t>. However, coral larvae and juveniles were almost always raised in shared common environments during spawning and fertilization, thus larvae and juvenile heritability estimates are less likely to be overestimated due to this phenomenon. Despite this, there are a number of traits with higher heritability for larvae and/or juveniles relative to adults, such as survival, gene expression, nutrient content, and morphology (Fig. 3). This suggests that, at least for these traits, the variation associated with preconditioning and plasticity is unlikely to be particularly large relative to the additive genetic variance.</w:t>
      </w:r>
      <w:r w:rsidRPr="00461B15" w:rsidDel="009A336A">
        <w:rPr>
          <w:color w:val="000000" w:themeColor="text1"/>
        </w:rPr>
        <w:t xml:space="preserve"> </w:t>
      </w:r>
      <w:r w:rsidR="004B6E5E">
        <w:rPr>
          <w:color w:val="000000" w:themeColor="text1"/>
        </w:rPr>
        <w:t>Moreover, visual inspection of residuals suggested no additional unexplained variation that might be associated with whether or not a shared common environment was used (Fig</w:t>
      </w:r>
      <w:r w:rsidR="00FD7278">
        <w:rPr>
          <w:color w:val="000000" w:themeColor="text1"/>
        </w:rPr>
        <w:t>.</w:t>
      </w:r>
      <w:r w:rsidR="004B6E5E">
        <w:rPr>
          <w:color w:val="000000" w:themeColor="text1"/>
        </w:rPr>
        <w:t xml:space="preserve"> S</w:t>
      </w:r>
      <w:r w:rsidR="00FD7278">
        <w:rPr>
          <w:color w:val="000000" w:themeColor="text1"/>
        </w:rPr>
        <w:t>9</w:t>
      </w:r>
      <w:r w:rsidR="004B6E5E">
        <w:rPr>
          <w:color w:val="000000" w:themeColor="text1"/>
        </w:rPr>
        <w:t xml:space="preserve"> in Supplementary Code C</w:t>
      </w:r>
      <w:r w:rsidR="00285CD2">
        <w:rPr>
          <w:color w:val="000000" w:themeColor="text1"/>
        </w:rPr>
        <w:t>)</w:t>
      </w:r>
      <w:r w:rsidR="004B6E5E">
        <w:rPr>
          <w:color w:val="000000" w:themeColor="text1"/>
        </w:rPr>
        <w:t>.</w:t>
      </w:r>
    </w:p>
    <w:p w14:paraId="4B91E32B" w14:textId="18C1F432" w:rsidR="008F7ABC" w:rsidRDefault="00461B15" w:rsidP="00461B15">
      <w:pPr>
        <w:spacing w:line="480" w:lineRule="auto"/>
        <w:ind w:firstLine="720"/>
        <w:rPr>
          <w:color w:val="000000" w:themeColor="text1"/>
        </w:rPr>
      </w:pPr>
      <w:r w:rsidRPr="00461B15">
        <w:rPr>
          <w:color w:val="000000" w:themeColor="text1"/>
        </w:rPr>
        <w:lastRenderedPageBreak/>
        <w:t xml:space="preserve">Our results are also affected by other sources of phenotypic variation not accounted for in present studies, such as parental and epigenetic effects. Parental effects may have a larger influence on heritability than previously assumed </w:t>
      </w:r>
      <w:r w:rsidRPr="00461B15">
        <w:rPr>
          <w:color w:val="000000" w:themeColor="text1"/>
        </w:rPr>
        <w:fldChar w:fldCharType="begin" w:fldLock="1"/>
      </w:r>
      <w:r w:rsidRPr="00461B15">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93/beheco/aru032","ISSN":"14657279","abstract":"Evolutionary responses to selection require that traits have a heritable basis, yet maternal effects (the effect of a mother's phenotype on her offspring's phenotype) can have profound effects on evolutionary processes. It is therefore essential to understand how maternal effects contribute to phenotypic variation in offspring traits and test key assumptions of additive genetic variance in evolutionary models. We measured 5 traits linked to fitness in lizards (endurance, sprint speed, snout-vent length [SVL], mass, and growth rate) and estimated the contribution of additive genetic and maternal effects in explaining variation in these traits in the Eastern water skink (Eulamprus quoyii). We estimated parentage using 6 microsatellite DNA loci from lizards taking part in a mating experiment in large seminatural enclosures and used animal models to partition variance into additive genetic and maternal effects. We found that only endurance was significantly heritable (h 2 = 0.37, 95% credible interval = 0.18-0.50), whereas all other traits were either strongly influenced by maternal effects (mass, sprint speed, SVL, and captive growth rate) or were influenced by environmental variability (wild growth rate). Our study disentangles the relative contributions of additive genetic and maternal effects in contributing to variation in offspring phenotypes and suggests that little additive genetic variance exists for traits often assumed to be heritable. Although the heritability of phenotypic traits is essential in evolutionary models, our results also highlight the important role maternal effects have in explaining variation in phenotypes. © The Author 2014.","author":[{"dropping-particle":"","family":"Noble","given":"Daniel W.A.","non-dropping-particle":"","parse-names":false,"suffix":""},{"dropping-particle":"","family":"Mcfarlane","given":"S. Eryn","non-dropping-particle":"","parse-names":false,"suffix":""},{"dropping-particle":"","family":"Keogh","given":"J. Scott","non-dropping-particle":"","parse-names":false,"suffix":""},{"dropping-particle":"","family":"Whiting","given":"Martin J.","non-dropping-particle":"","parse-names":false,"suffix":""}],"container-title":"Behavioral Ecology","id":"ITEM-2","issue":"3","issued":{"date-parts":[["2014"]]},"page":"633-640","title":"Maternal and additive genetic effects contribute to variation in offspring traits in a lizard","type":"article-journal","volume":"25"},"uris":["http://www.mendeley.com/documents/?uuid=b9d25d3e-f516-40c2-aaa0-a95a222a8056"]}],"mendeley":{"formattedCitation":"(Noble et al. 2014; Kenkel et al. 2015b)","plainTextFormattedCitation":"(Noble et al. 2014; Kenkel et al. 2015b)","previouslyFormattedCitation":"(Noble et al. 2014; Kenkel et al. 2015b)"},"properties":{"noteIndex":0},"schema":"https://github.com/citation-style-language/schema/raw/master/csl-citation.json"}</w:instrText>
      </w:r>
      <w:r w:rsidRPr="00461B15">
        <w:rPr>
          <w:color w:val="000000" w:themeColor="text1"/>
        </w:rPr>
        <w:fldChar w:fldCharType="separate"/>
      </w:r>
      <w:r w:rsidRPr="00461B15">
        <w:rPr>
          <w:noProof/>
          <w:color w:val="000000" w:themeColor="text1"/>
        </w:rPr>
        <w:t>(Noble et al. 2014; Kenkel et al. 2015b)</w:t>
      </w:r>
      <w:r w:rsidRPr="00461B15">
        <w:rPr>
          <w:color w:val="000000" w:themeColor="text1"/>
        </w:rPr>
        <w:fldChar w:fldCharType="end"/>
      </w:r>
      <w:r w:rsidRPr="00461B15">
        <w:rPr>
          <w:color w:val="000000" w:themeColor="text1"/>
        </w:rPr>
        <w:t xml:space="preserve">, and may be especially important for brooding corals in which the offspring develops within the parent colony as well as for species inheriting their symbiont communities directly from parents (i.e. vertical transmission) </w:t>
      </w:r>
      <w:r w:rsidRPr="00461B15">
        <w:rPr>
          <w:color w:val="000000" w:themeColor="text1"/>
        </w:rPr>
        <w:fldChar w:fldCharType="begin" w:fldLock="1"/>
      </w:r>
      <w:r w:rsidRPr="00461B15">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2","issue":"1","issued":{"date-parts":[["2017"]]},"page":"1-14","title":"Heritability of the Symbiodinium community in vertically-and horizontally-transmitting broadcast spawning corals","type":"article-journal","volume":"7"},"uris":["http://www.mendeley.com/documents/?uuid=1b4d3f62-f47a-4a11-8008-32744a3d8f6c"]}],"mendeley":{"formattedCitation":"(Kenkel et al. 2015b; Quigley et al. 2017)","plainTextFormattedCitation":"(Kenkel et al. 2015b; Quigley et al. 2017)","previouslyFormattedCitation":"(Kenkel et al. 2015b; Quigley et al. 2017)"},"properties":{"noteIndex":0},"schema":"https://github.com/citation-style-language/schema/raw/master/csl-citation.json"}</w:instrText>
      </w:r>
      <w:r w:rsidRPr="00461B15">
        <w:rPr>
          <w:color w:val="000000" w:themeColor="text1"/>
        </w:rPr>
        <w:fldChar w:fldCharType="separate"/>
      </w:r>
      <w:r w:rsidRPr="00461B15">
        <w:rPr>
          <w:noProof/>
          <w:color w:val="000000" w:themeColor="text1"/>
        </w:rPr>
        <w:t>(Kenkel et al. 2015b; Quigley et al. 2017)</w:t>
      </w:r>
      <w:r w:rsidRPr="00461B15">
        <w:rPr>
          <w:color w:val="000000" w:themeColor="text1"/>
        </w:rPr>
        <w:fldChar w:fldCharType="end"/>
      </w:r>
      <w:r w:rsidRPr="00461B15">
        <w:rPr>
          <w:color w:val="000000" w:themeColor="text1"/>
        </w:rPr>
        <w:t xml:space="preserve">. Vertically-transmitting brooders and broadcast spawning species make up a minority of species examined (3/19 and 9/19, respectively), with the remaining being horizontally-transmitting spawners. Similarly, the number of heritability estimates from vertical transmitters made up only 9/95 and 16/95 heritability estimates, respectively, and thus parental effects via brooding and/or vertical transmission would have impacted a minority of estimates. Epigenetic effects may also inflate heritability estimates </w:t>
      </w:r>
      <w:r w:rsidRPr="00461B15">
        <w:rPr>
          <w:color w:val="000000" w:themeColor="text1"/>
        </w:rPr>
        <w:fldChar w:fldCharType="begin" w:fldLock="1"/>
      </w:r>
      <w:r w:rsidRPr="00461B15">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nd Gates 2015)","plainTextFormattedCitation":"(Putnam and Gates 2015)","previouslyFormattedCitation":"(Putnam and Gates 2015)"},"properties":{"noteIndex":0},"schema":"https://github.com/citation-style-language/schema/raw/master/csl-citation.json"}</w:instrText>
      </w:r>
      <w:r w:rsidRPr="00461B15">
        <w:rPr>
          <w:color w:val="000000" w:themeColor="text1"/>
        </w:rPr>
        <w:fldChar w:fldCharType="separate"/>
      </w:r>
      <w:r w:rsidRPr="00461B15">
        <w:rPr>
          <w:noProof/>
          <w:color w:val="000000" w:themeColor="text1"/>
        </w:rPr>
        <w:t>(Putnam and Gates 2015)</w:t>
      </w:r>
      <w:r w:rsidRPr="00461B15">
        <w:rPr>
          <w:color w:val="000000" w:themeColor="text1"/>
        </w:rPr>
        <w:fldChar w:fldCharType="end"/>
      </w:r>
      <w:r w:rsidRPr="00461B15">
        <w:rPr>
          <w:color w:val="000000" w:themeColor="text1"/>
        </w:rPr>
        <w:t xml:space="preserve">. In studies of multicellular animals, there has been little support for epigenetic inheritance via </w:t>
      </w:r>
      <w:proofErr w:type="spellStart"/>
      <w:r w:rsidRPr="00461B15">
        <w:rPr>
          <w:color w:val="000000" w:themeColor="text1"/>
        </w:rPr>
        <w:t>CgP</w:t>
      </w:r>
      <w:proofErr w:type="spellEnd"/>
      <w:r w:rsidRPr="00461B15">
        <w:rPr>
          <w:color w:val="000000" w:themeColor="text1"/>
        </w:rPr>
        <w:t xml:space="preserve"> methylation </w:t>
      </w:r>
      <w:r w:rsidRPr="00461B15">
        <w:rPr>
          <w:color w:val="000000" w:themeColor="text1"/>
        </w:rPr>
        <w:fldChar w:fldCharType="begin" w:fldLock="1"/>
      </w:r>
      <w:r w:rsidRPr="00461B15">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461B15">
        <w:rPr>
          <w:color w:val="000000" w:themeColor="text1"/>
        </w:rPr>
        <w:fldChar w:fldCharType="separate"/>
      </w:r>
      <w:r w:rsidRPr="00461B15">
        <w:rPr>
          <w:noProof/>
          <w:color w:val="000000" w:themeColor="text1"/>
        </w:rPr>
        <w:t>(Torda et al. 2017)</w:t>
      </w:r>
      <w:r w:rsidRPr="00461B15">
        <w:rPr>
          <w:color w:val="000000" w:themeColor="text1"/>
        </w:rPr>
        <w:fldChar w:fldCharType="end"/>
      </w:r>
      <w:r w:rsidRPr="00461B15">
        <w:rPr>
          <w:color w:val="000000" w:themeColor="text1"/>
        </w:rPr>
        <w:t xml:space="preserve">, although at least one recent study in corals has found such evidence </w:t>
      </w:r>
      <w:r w:rsidRPr="00461B15">
        <w:rPr>
          <w:color w:val="000000" w:themeColor="text1"/>
        </w:rPr>
        <w:fldChar w:fldCharType="begin" w:fldLock="1"/>
      </w:r>
      <w:r w:rsidRPr="00461B15">
        <w:rPr>
          <w:color w:val="000000" w:themeColor="text1"/>
        </w:rPr>
        <w:instrText>ADDIN CSL_CITATION {"citationItems":[{"id":"ITEM-1","itemData":{"DOI":"10.1038/s41558-019-0687-2","ISBN":"4155801906","ISSN":"17586798","abstract":"The perception that the inheritance of phenotypic traits operates solely through genetic means is slowly being eroded: epigenetic mechanisms have been shown to induce heritable changes in gene activity in plants1,2 and metazoans1,3. Inheritance of DNA methylation patterns provides a potential pathway for environmentally induced phenotypes to contribute to evolution of species and populations1–5. However, in basal metazoans, it is unknown whether inheritance of CpG methylation patterns occurs across the genome (as in plants) or as rare exceptions (as in mammals)4. Here, we show that DNA methylation patterns in a reef-building coral are determined by genotype and developmental stage, as well as by parental environment. Transmission of CpG methylation from adults to their sperm and larvae demonstrates genome-wide inheritance. Variation in the hypermethylation of genes in adults and their sperm from distinct environments suggests intergenerational acclimatization to local temperature and salinity. Furthermore, genotype-independent adjustments of methylation levels in stress-related genes were strongly correlated with offspring survival rates under heat stress. These findings support a role of DNA methylation in the intergenerational inheritance of traits in corals, which could extend to enhancing their capacity to adapt to climate change.","author":[{"dropping-particle":"","family":"Liew","given":"Yi Jin","non-dropping-particle":"","parse-names":false,"suffix":""},{"dropping-particle":"","family":"Howells","given":"Emily J.","non-dropping-particle":"","parse-names":false,"suffix":""},{"dropping-particle":"","family":"Wang","given":"Xin","non-dropping-particle":"","parse-names":false,"suffix":""},{"dropping-particle":"","family":"Michell","given":"Craig T.","non-dropping-particle":"","parse-names":false,"suffix":""},{"dropping-particle":"","family":"Burt","given":"John A.","non-dropping-particle":"","parse-names":false,"suffix":""},{"dropping-particle":"","family":"Idaghdour","given":"Youssef","non-dropping-particle":"","parse-names":false,"suffix":""},{"dropping-particle":"","family":"Aranda","given":"Manuel","non-dropping-particle":"","parse-names":false,"suffix":""}],"container-title":"Nature Climate Change","id":"ITEM-1","issue":"3","issued":{"date-parts":[["2020"]]},"page":"254-259","publisher":"Springer US","title":"Intergenerational epigenetic inheritance in reef-building corals","type":"article-journal","volume":"10"},"uris":["http://www.mendeley.com/documents/?uuid=71365bae-e622-4bd5-895c-7233d598998a"]}],"mendeley":{"formattedCitation":"(Liew et al. 2020)","plainTextFormattedCitation":"(Liew et al. 2020)","previouslyFormattedCitation":"(Liew et al. 2020)"},"properties":{"noteIndex":0},"schema":"https://github.com/citation-style-language/schema/raw/master/csl-citation.json"}</w:instrText>
      </w:r>
      <w:r w:rsidRPr="00461B15">
        <w:rPr>
          <w:color w:val="000000" w:themeColor="text1"/>
        </w:rPr>
        <w:fldChar w:fldCharType="separate"/>
      </w:r>
      <w:r w:rsidRPr="00461B15">
        <w:rPr>
          <w:noProof/>
          <w:color w:val="000000" w:themeColor="text1"/>
        </w:rPr>
        <w:t>(Liew et al. 2020)</w:t>
      </w:r>
      <w:r w:rsidRPr="00461B15">
        <w:rPr>
          <w:color w:val="000000" w:themeColor="text1"/>
        </w:rPr>
        <w:fldChar w:fldCharType="end"/>
      </w:r>
      <w:r w:rsidRPr="00461B15">
        <w:rPr>
          <w:color w:val="000000" w:themeColor="text1"/>
        </w:rPr>
        <w:t xml:space="preserve">. Further evidence is needed to determine if epigenetic changes confer fitness benefits similar to additive genetic effects </w:t>
      </w:r>
      <w:r w:rsidRPr="00461B15">
        <w:rPr>
          <w:color w:val="000000" w:themeColor="text1"/>
        </w:rPr>
        <w:fldChar w:fldCharType="begin" w:fldLock="1"/>
      </w:r>
      <w:r w:rsidRPr="00461B15">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461B15">
        <w:rPr>
          <w:color w:val="000000" w:themeColor="text1"/>
        </w:rPr>
        <w:fldChar w:fldCharType="separate"/>
      </w:r>
      <w:r w:rsidRPr="00461B15">
        <w:rPr>
          <w:noProof/>
          <w:color w:val="000000" w:themeColor="text1"/>
        </w:rPr>
        <w:t>(Torda et al. 2017)</w:t>
      </w:r>
      <w:r w:rsidRPr="00461B15">
        <w:rPr>
          <w:color w:val="000000" w:themeColor="text1"/>
        </w:rPr>
        <w:fldChar w:fldCharType="end"/>
      </w:r>
      <w:r w:rsidRPr="00461B15">
        <w:rPr>
          <w:color w:val="000000" w:themeColor="text1"/>
        </w:rPr>
        <w:t>, thus future studies aiming to separate phenotypic variation specific to parental effects, symbiont composition, epigenome, and additive genetic effects would be especially valuable.</w:t>
      </w:r>
    </w:p>
    <w:p w14:paraId="63C1E4B3" w14:textId="77777777" w:rsidR="00461B15" w:rsidRPr="00B305B6" w:rsidRDefault="00461B15" w:rsidP="00461B15">
      <w:pPr>
        <w:spacing w:line="480" w:lineRule="auto"/>
        <w:ind w:firstLine="720"/>
        <w:rPr>
          <w:color w:val="000000" w:themeColor="text1"/>
        </w:rPr>
      </w:pPr>
    </w:p>
    <w:p w14:paraId="34273CF2" w14:textId="0ACD0715" w:rsidR="00894BD5" w:rsidRPr="00B305B6" w:rsidRDefault="000063D7" w:rsidP="00FC6D79">
      <w:pPr>
        <w:spacing w:line="480" w:lineRule="auto"/>
        <w:rPr>
          <w:b/>
          <w:bCs/>
          <w:iCs/>
          <w:color w:val="000000" w:themeColor="text1"/>
        </w:rPr>
      </w:pPr>
      <w:r w:rsidRPr="00B305B6">
        <w:rPr>
          <w:b/>
          <w:bCs/>
          <w:iCs/>
          <w:color w:val="000000" w:themeColor="text1"/>
        </w:rPr>
        <w:t>Manipulated t</w:t>
      </w:r>
      <w:r w:rsidR="00747271" w:rsidRPr="00B305B6">
        <w:rPr>
          <w:b/>
          <w:bCs/>
          <w:iCs/>
          <w:color w:val="000000" w:themeColor="text1"/>
        </w:rPr>
        <w:t>emperature ha</w:t>
      </w:r>
      <w:r w:rsidRPr="00B305B6">
        <w:rPr>
          <w:b/>
          <w:bCs/>
          <w:iCs/>
          <w:color w:val="000000" w:themeColor="text1"/>
        </w:rPr>
        <w:t>s</w:t>
      </w:r>
      <w:r w:rsidR="00747271" w:rsidRPr="00B305B6">
        <w:rPr>
          <w:b/>
          <w:bCs/>
          <w:iCs/>
          <w:color w:val="000000" w:themeColor="text1"/>
        </w:rPr>
        <w:t xml:space="preserve"> </w:t>
      </w:r>
      <w:r w:rsidR="009C7163" w:rsidRPr="00B305B6">
        <w:rPr>
          <w:b/>
          <w:bCs/>
          <w:iCs/>
          <w:color w:val="000000" w:themeColor="text1"/>
        </w:rPr>
        <w:t>negligible</w:t>
      </w:r>
      <w:r w:rsidR="00747271" w:rsidRPr="00B305B6">
        <w:rPr>
          <w:b/>
          <w:bCs/>
          <w:iCs/>
          <w:color w:val="000000" w:themeColor="text1"/>
        </w:rPr>
        <w:t xml:space="preserve"> effect on heritability</w:t>
      </w:r>
    </w:p>
    <w:p w14:paraId="37D2A97B" w14:textId="00ED8E76" w:rsidR="00E24C11" w:rsidRPr="00B305B6" w:rsidRDefault="0036215A" w:rsidP="00AC6D13">
      <w:pPr>
        <w:spacing w:line="480" w:lineRule="auto"/>
        <w:ind w:firstLine="720"/>
        <w:rPr>
          <w:color w:val="000000" w:themeColor="text1"/>
        </w:rPr>
      </w:pPr>
      <w:r w:rsidRPr="00B305B6">
        <w:rPr>
          <w:color w:val="000000" w:themeColor="text1"/>
        </w:rPr>
        <w:t xml:space="preserve">When examining only studies that controlled for temperature, the magnitude of the experiment temperature difference relative to ambient or control conditions had only a marginal effect on the recorded heritability estimate (Fig. 4). </w:t>
      </w:r>
      <w:r w:rsidR="00E303B3" w:rsidRPr="00B305B6">
        <w:rPr>
          <w:color w:val="000000" w:themeColor="text1"/>
        </w:rPr>
        <w:t>The</w:t>
      </w:r>
      <w:r w:rsidR="00CC0754" w:rsidRPr="00B305B6">
        <w:rPr>
          <w:color w:val="000000" w:themeColor="text1"/>
        </w:rPr>
        <w:t xml:space="preserve"> temperature </w:t>
      </w:r>
      <w:r w:rsidR="00E303B3" w:rsidRPr="00B305B6">
        <w:rPr>
          <w:color w:val="000000" w:themeColor="text1"/>
        </w:rPr>
        <w:t xml:space="preserve">difference </w:t>
      </w:r>
      <w:r w:rsidR="00CC0754" w:rsidRPr="00B305B6">
        <w:rPr>
          <w:color w:val="000000" w:themeColor="text1"/>
        </w:rPr>
        <w:t xml:space="preserve">values </w:t>
      </w:r>
      <w:r w:rsidR="00E303B3" w:rsidRPr="00B305B6">
        <w:rPr>
          <w:color w:val="000000" w:themeColor="text1"/>
        </w:rPr>
        <w:t>were all positive and</w:t>
      </w:r>
      <w:r w:rsidR="00CC0754" w:rsidRPr="00B305B6">
        <w:rPr>
          <w:color w:val="000000" w:themeColor="text1"/>
        </w:rPr>
        <w:t xml:space="preserve"> positively skewed, thus we</w:t>
      </w:r>
      <w:r w:rsidR="00CC0754" w:rsidRPr="00B305B6" w:rsidDel="00CC0754">
        <w:rPr>
          <w:color w:val="000000" w:themeColor="text1"/>
        </w:rPr>
        <w:t xml:space="preserve"> </w:t>
      </w:r>
      <w:r w:rsidR="00CC0754" w:rsidRPr="00B305B6">
        <w:rPr>
          <w:color w:val="000000" w:themeColor="text1"/>
        </w:rPr>
        <w:t>square-</w:t>
      </w:r>
      <w:proofErr w:type="spellStart"/>
      <w:r w:rsidR="00CC0754" w:rsidRPr="00B305B6">
        <w:rPr>
          <w:color w:val="000000" w:themeColor="text1"/>
        </w:rPr>
        <w:t>root</w:t>
      </w:r>
      <w:proofErr w:type="spellEnd"/>
      <w:r w:rsidR="00CC0754" w:rsidRPr="00B305B6">
        <w:rPr>
          <w:color w:val="000000" w:themeColor="text1"/>
        </w:rPr>
        <w:t xml:space="preserve"> transformed the temperature difference data in order to reduce the leverage of estimates </w:t>
      </w:r>
      <w:r w:rsidR="00E303B3" w:rsidRPr="00B305B6">
        <w:rPr>
          <w:color w:val="000000" w:themeColor="text1"/>
        </w:rPr>
        <w:t xml:space="preserve">obtained </w:t>
      </w:r>
      <w:r w:rsidR="00ED2338" w:rsidRPr="00B305B6">
        <w:rPr>
          <w:color w:val="000000" w:themeColor="text1"/>
        </w:rPr>
        <w:t xml:space="preserve">from studies </w:t>
      </w:r>
      <w:r w:rsidR="00E303B3" w:rsidRPr="00B305B6">
        <w:rPr>
          <w:color w:val="000000" w:themeColor="text1"/>
        </w:rPr>
        <w:t>using these large</w:t>
      </w:r>
      <w:r w:rsidR="00CC0754" w:rsidRPr="00B305B6">
        <w:rPr>
          <w:color w:val="000000" w:themeColor="text1"/>
        </w:rPr>
        <w:t xml:space="preserve"> temperature</w:t>
      </w:r>
      <w:r w:rsidR="00E303B3" w:rsidRPr="00B305B6">
        <w:rPr>
          <w:color w:val="000000" w:themeColor="text1"/>
        </w:rPr>
        <w:t xml:space="preserve"> differences</w:t>
      </w:r>
      <w:r w:rsidR="009D5E41" w:rsidRPr="00B305B6">
        <w:rPr>
          <w:color w:val="000000" w:themeColor="text1"/>
        </w:rPr>
        <w:t>.</w:t>
      </w:r>
      <w:r w:rsidR="00196C11" w:rsidRPr="00B305B6">
        <w:rPr>
          <w:color w:val="000000" w:themeColor="text1"/>
        </w:rPr>
        <w:t xml:space="preserve"> </w:t>
      </w:r>
      <w:r w:rsidR="00E303B3" w:rsidRPr="00B305B6">
        <w:rPr>
          <w:color w:val="000000" w:themeColor="text1"/>
        </w:rPr>
        <w:t xml:space="preserve">After </w:t>
      </w:r>
      <w:proofErr w:type="spellStart"/>
      <w:r w:rsidR="00E303B3" w:rsidRPr="00B305B6">
        <w:rPr>
          <w:color w:val="000000" w:themeColor="text1"/>
        </w:rPr>
        <w:t>subsetting</w:t>
      </w:r>
      <w:proofErr w:type="spellEnd"/>
      <w:r w:rsidR="00E303B3" w:rsidRPr="00B305B6">
        <w:rPr>
          <w:color w:val="000000" w:themeColor="text1"/>
        </w:rPr>
        <w:t xml:space="preserve"> the data to </w:t>
      </w:r>
      <w:r w:rsidR="00981926" w:rsidRPr="00B305B6">
        <w:rPr>
          <w:color w:val="000000" w:themeColor="text1"/>
        </w:rPr>
        <w:t xml:space="preserve">exclude studies that did not </w:t>
      </w:r>
      <w:r w:rsidR="0023340E" w:rsidRPr="00B305B6">
        <w:rPr>
          <w:color w:val="000000" w:themeColor="text1"/>
        </w:rPr>
        <w:t>report</w:t>
      </w:r>
      <w:r w:rsidR="00981926" w:rsidRPr="00B305B6">
        <w:rPr>
          <w:color w:val="000000" w:themeColor="text1"/>
        </w:rPr>
        <w:t xml:space="preserve"> </w:t>
      </w:r>
      <w:r w:rsidR="0023340E" w:rsidRPr="00B305B6">
        <w:rPr>
          <w:color w:val="000000" w:themeColor="text1"/>
        </w:rPr>
        <w:t xml:space="preserve">the </w:t>
      </w:r>
      <w:r w:rsidR="00981926" w:rsidRPr="00B305B6">
        <w:rPr>
          <w:color w:val="000000" w:themeColor="text1"/>
        </w:rPr>
        <w:t>temperature treatment</w:t>
      </w:r>
      <w:r w:rsidR="0023340E" w:rsidRPr="00B305B6">
        <w:rPr>
          <w:color w:val="000000" w:themeColor="text1"/>
        </w:rPr>
        <w:t xml:space="preserve"> used relative to ambient conditions</w:t>
      </w:r>
      <w:r w:rsidR="00ED2338" w:rsidRPr="00B305B6">
        <w:rPr>
          <w:color w:val="000000" w:themeColor="text1"/>
        </w:rPr>
        <w:t>,</w:t>
      </w:r>
      <w:r w:rsidR="00981926" w:rsidRPr="00B305B6">
        <w:rPr>
          <w:color w:val="000000" w:themeColor="text1"/>
        </w:rPr>
        <w:t xml:space="preserve"> we </w:t>
      </w:r>
      <w:r w:rsidR="00E303B3" w:rsidRPr="00B305B6">
        <w:rPr>
          <w:color w:val="000000" w:themeColor="text1"/>
        </w:rPr>
        <w:t>examine</w:t>
      </w:r>
      <w:r w:rsidR="00981926" w:rsidRPr="00B305B6">
        <w:rPr>
          <w:color w:val="000000" w:themeColor="text1"/>
        </w:rPr>
        <w:t>d</w:t>
      </w:r>
      <w:r w:rsidR="00E303B3" w:rsidRPr="00B305B6">
        <w:rPr>
          <w:color w:val="000000" w:themeColor="text1"/>
        </w:rPr>
        <w:t xml:space="preserve"> </w:t>
      </w:r>
      <w:r w:rsidR="0023340E" w:rsidRPr="00B305B6">
        <w:rPr>
          <w:color w:val="000000" w:themeColor="text1"/>
        </w:rPr>
        <w:t xml:space="preserve">whether an </w:t>
      </w:r>
      <w:r w:rsidR="00E303B3" w:rsidRPr="00B305B6">
        <w:rPr>
          <w:color w:val="000000" w:themeColor="text1"/>
        </w:rPr>
        <w:t>interaction between trait type and temperature difference</w:t>
      </w:r>
      <w:r w:rsidR="0023340E" w:rsidRPr="00B305B6">
        <w:rPr>
          <w:color w:val="000000" w:themeColor="text1"/>
        </w:rPr>
        <w:t xml:space="preserve"> was supported</w:t>
      </w:r>
      <w:r w:rsidR="00981926" w:rsidRPr="00B305B6">
        <w:rPr>
          <w:color w:val="000000" w:themeColor="text1"/>
        </w:rPr>
        <w:t xml:space="preserve">. </w:t>
      </w:r>
      <w:r w:rsidR="00DA7D23" w:rsidRPr="00B305B6">
        <w:rPr>
          <w:color w:val="000000" w:themeColor="text1"/>
        </w:rPr>
        <w:t>M</w:t>
      </w:r>
      <w:r w:rsidR="004B4D56" w:rsidRPr="00B305B6">
        <w:rPr>
          <w:color w:val="000000" w:themeColor="text1"/>
        </w:rPr>
        <w:t xml:space="preserve">odel selection </w:t>
      </w:r>
      <w:r w:rsidR="00DA7D23" w:rsidRPr="00B305B6">
        <w:rPr>
          <w:color w:val="000000" w:themeColor="text1"/>
        </w:rPr>
        <w:t>favored</w:t>
      </w:r>
      <w:r w:rsidR="004B4D56" w:rsidRPr="00B305B6">
        <w:rPr>
          <w:color w:val="000000" w:themeColor="text1"/>
        </w:rPr>
        <w:t xml:space="preserve"> a model of trait + heritability type, </w:t>
      </w:r>
      <w:r w:rsidR="004B4D56" w:rsidRPr="00B305B6">
        <w:rPr>
          <w:color w:val="000000" w:themeColor="text1"/>
        </w:rPr>
        <w:lastRenderedPageBreak/>
        <w:t>with some support for</w:t>
      </w:r>
      <w:r w:rsidR="00DD474A" w:rsidRPr="00B305B6">
        <w:rPr>
          <w:color w:val="000000" w:themeColor="text1"/>
        </w:rPr>
        <w:t xml:space="preserve"> alternative model</w:t>
      </w:r>
      <w:r w:rsidR="00B56135" w:rsidRPr="00B305B6">
        <w:rPr>
          <w:color w:val="000000" w:themeColor="text1"/>
        </w:rPr>
        <w:t>s</w:t>
      </w:r>
      <w:r w:rsidR="00DD474A" w:rsidRPr="00B305B6">
        <w:rPr>
          <w:color w:val="000000" w:themeColor="text1"/>
        </w:rPr>
        <w:t xml:space="preserve"> of</w:t>
      </w:r>
      <w:r w:rsidR="004B4D56" w:rsidRPr="00B305B6">
        <w:rPr>
          <w:color w:val="000000" w:themeColor="text1"/>
        </w:rPr>
        <w:t xml:space="preserve"> </w:t>
      </w:r>
      <w:r w:rsidR="00B56135" w:rsidRPr="00B305B6">
        <w:rPr>
          <w:color w:val="000000" w:themeColor="text1"/>
        </w:rPr>
        <w:t xml:space="preserve">trait type only and </w:t>
      </w:r>
      <w:r w:rsidR="004B4D56" w:rsidRPr="00B305B6">
        <w:rPr>
          <w:color w:val="000000" w:themeColor="text1"/>
        </w:rPr>
        <w:t>trait</w:t>
      </w:r>
      <w:r w:rsidR="00DD474A" w:rsidRPr="00B305B6">
        <w:rPr>
          <w:color w:val="000000" w:themeColor="text1"/>
        </w:rPr>
        <w:t xml:space="preserve"> type</w:t>
      </w:r>
      <w:r w:rsidR="004B4D56" w:rsidRPr="00B305B6">
        <w:rPr>
          <w:color w:val="000000" w:themeColor="text1"/>
        </w:rPr>
        <w:t xml:space="preserve"> × temperature difference </w:t>
      </w:r>
      <w:r w:rsidR="00DD27C0" w:rsidRPr="00B305B6">
        <w:rPr>
          <w:color w:val="000000" w:themeColor="text1"/>
        </w:rPr>
        <w:t>(Table S</w:t>
      </w:r>
      <w:r w:rsidR="00AD441E" w:rsidRPr="00B305B6">
        <w:rPr>
          <w:color w:val="000000" w:themeColor="text1"/>
        </w:rPr>
        <w:t>9</w:t>
      </w:r>
      <w:r w:rsidR="00F73963" w:rsidRPr="00B305B6">
        <w:rPr>
          <w:color w:val="000000" w:themeColor="text1"/>
        </w:rPr>
        <w:t xml:space="preserve">; </w:t>
      </w:r>
      <w:proofErr w:type="spellStart"/>
      <w:r w:rsidR="00F73963" w:rsidRPr="00B305B6">
        <w:rPr>
          <w:color w:val="000000" w:themeColor="text1"/>
        </w:rPr>
        <w:t>ΔAICc</w:t>
      </w:r>
      <w:proofErr w:type="spellEnd"/>
      <w:r w:rsidR="00F73963" w:rsidRPr="00B305B6">
        <w:rPr>
          <w:color w:val="000000" w:themeColor="text1"/>
        </w:rPr>
        <w:t xml:space="preserve"> = </w:t>
      </w:r>
      <w:r w:rsidR="00A35D5E" w:rsidRPr="00B305B6">
        <w:rPr>
          <w:color w:val="000000" w:themeColor="text1"/>
        </w:rPr>
        <w:t xml:space="preserve">0.50 and </w:t>
      </w:r>
      <w:r w:rsidR="00F73963" w:rsidRPr="00B305B6">
        <w:rPr>
          <w:color w:val="000000" w:themeColor="text1"/>
        </w:rPr>
        <w:t>1.89</w:t>
      </w:r>
      <w:r w:rsidR="00A35D5E" w:rsidRPr="00B305B6">
        <w:rPr>
          <w:color w:val="000000" w:themeColor="text1"/>
        </w:rPr>
        <w:t>, respectively</w:t>
      </w:r>
      <w:r w:rsidR="00DD27C0" w:rsidRPr="00B305B6">
        <w:rPr>
          <w:color w:val="000000" w:themeColor="text1"/>
        </w:rPr>
        <w:t>)</w:t>
      </w:r>
      <w:r w:rsidR="006172B1" w:rsidRPr="00B305B6">
        <w:rPr>
          <w:color w:val="000000" w:themeColor="text1"/>
        </w:rPr>
        <w:t xml:space="preserve"> </w:t>
      </w:r>
      <w:r w:rsidR="00B56135" w:rsidRPr="00B305B6">
        <w:rPr>
          <w:color w:val="000000" w:themeColor="text1"/>
        </w:rPr>
        <w:t xml:space="preserve">using </w:t>
      </w:r>
      <w:r w:rsidR="006172B1" w:rsidRPr="00B305B6">
        <w:rPr>
          <w:color w:val="000000" w:themeColor="text1"/>
        </w:rPr>
        <w:t xml:space="preserve">random effects of </w:t>
      </w:r>
      <w:r w:rsidR="00E26C12" w:rsidRPr="00B305B6">
        <w:rPr>
          <w:color w:val="000000" w:themeColor="text1"/>
        </w:rPr>
        <w:t>estimate ID nested in</w:t>
      </w:r>
      <w:r w:rsidR="006172B1" w:rsidRPr="00B305B6">
        <w:rPr>
          <w:color w:val="000000" w:themeColor="text1"/>
        </w:rPr>
        <w:t xml:space="preserve"> study ID</w:t>
      </w:r>
      <w:r w:rsidR="004B4D56" w:rsidRPr="00B305B6">
        <w:rPr>
          <w:color w:val="000000" w:themeColor="text1"/>
        </w:rPr>
        <w:t>.</w:t>
      </w:r>
      <w:r w:rsidR="00DD27C0" w:rsidRPr="00B305B6">
        <w:rPr>
          <w:color w:val="000000" w:themeColor="text1"/>
        </w:rPr>
        <w:t xml:space="preserve"> </w:t>
      </w:r>
      <w:r w:rsidR="00B56135" w:rsidRPr="00B305B6">
        <w:rPr>
          <w:color w:val="000000" w:themeColor="text1"/>
        </w:rPr>
        <w:t>The t</w:t>
      </w:r>
      <w:r w:rsidR="00DD474A" w:rsidRPr="00B305B6">
        <w:rPr>
          <w:color w:val="000000" w:themeColor="text1"/>
        </w:rPr>
        <w:t xml:space="preserve">rait </w:t>
      </w:r>
      <w:r w:rsidR="00B56135" w:rsidRPr="00B305B6">
        <w:rPr>
          <w:color w:val="000000" w:themeColor="text1"/>
        </w:rPr>
        <w:t xml:space="preserve">+ </w:t>
      </w:r>
      <w:r w:rsidR="00251046" w:rsidRPr="00B305B6">
        <w:rPr>
          <w:color w:val="000000" w:themeColor="text1"/>
        </w:rPr>
        <w:t>heritability type</w:t>
      </w:r>
      <w:r w:rsidR="00B56135" w:rsidRPr="00B305B6">
        <w:rPr>
          <w:color w:val="000000" w:themeColor="text1"/>
        </w:rPr>
        <w:t xml:space="preserve"> model</w:t>
      </w:r>
      <w:r w:rsidR="00251046" w:rsidRPr="00B305B6">
        <w:rPr>
          <w:color w:val="000000" w:themeColor="text1"/>
        </w:rPr>
        <w:t xml:space="preserve"> had similar </w:t>
      </w:r>
      <w:r w:rsidR="00C5297A" w:rsidRPr="00B305B6">
        <w:rPr>
          <w:color w:val="000000" w:themeColor="text1"/>
        </w:rPr>
        <w:t xml:space="preserve">effect </w:t>
      </w:r>
      <w:r w:rsidR="00251046" w:rsidRPr="00B305B6">
        <w:rPr>
          <w:color w:val="000000" w:themeColor="text1"/>
        </w:rPr>
        <w:t>size</w:t>
      </w:r>
      <w:r w:rsidR="0002757C" w:rsidRPr="00B305B6">
        <w:rPr>
          <w:color w:val="000000" w:themeColor="text1"/>
        </w:rPr>
        <w:t>s</w:t>
      </w:r>
      <w:r w:rsidR="00251046" w:rsidRPr="00B305B6">
        <w:rPr>
          <w:color w:val="000000" w:themeColor="text1"/>
        </w:rPr>
        <w:t xml:space="preserve"> compared </w:t>
      </w:r>
      <w:r w:rsidR="00C5297A" w:rsidRPr="00B305B6">
        <w:rPr>
          <w:color w:val="000000" w:themeColor="text1"/>
        </w:rPr>
        <w:t xml:space="preserve">to </w:t>
      </w:r>
      <w:r w:rsidR="00ED2338" w:rsidRPr="00B305B6">
        <w:rPr>
          <w:color w:val="000000" w:themeColor="text1"/>
        </w:rPr>
        <w:t xml:space="preserve">those </w:t>
      </w:r>
      <w:r w:rsidR="00981926" w:rsidRPr="00B305B6">
        <w:rPr>
          <w:color w:val="000000" w:themeColor="text1"/>
        </w:rPr>
        <w:t xml:space="preserve">in </w:t>
      </w:r>
      <w:r w:rsidR="00A35D5E" w:rsidRPr="00B305B6">
        <w:rPr>
          <w:color w:val="000000" w:themeColor="text1"/>
        </w:rPr>
        <w:t xml:space="preserve">our </w:t>
      </w:r>
      <w:r w:rsidR="00ED2338" w:rsidRPr="00B305B6">
        <w:rPr>
          <w:color w:val="000000" w:themeColor="text1"/>
        </w:rPr>
        <w:t xml:space="preserve">analyses </w:t>
      </w:r>
      <w:r w:rsidR="00A35D5E" w:rsidRPr="00B305B6">
        <w:rPr>
          <w:color w:val="000000" w:themeColor="text1"/>
        </w:rPr>
        <w:t xml:space="preserve">presented above </w:t>
      </w:r>
      <w:r w:rsidR="00C5297A" w:rsidRPr="00B305B6">
        <w:rPr>
          <w:color w:val="000000" w:themeColor="text1"/>
        </w:rPr>
        <w:t>(</w:t>
      </w:r>
      <w:r w:rsidR="00AD441E" w:rsidRPr="00B305B6">
        <w:rPr>
          <w:color w:val="000000" w:themeColor="text1"/>
        </w:rPr>
        <w:t xml:space="preserve">Fig. S6; </w:t>
      </w:r>
      <w:r w:rsidR="00C5297A" w:rsidRPr="00B305B6">
        <w:rPr>
          <w:color w:val="000000" w:themeColor="text1"/>
        </w:rPr>
        <w:t xml:space="preserve">Table </w:t>
      </w:r>
      <w:r w:rsidR="00E303B3" w:rsidRPr="00B305B6">
        <w:rPr>
          <w:color w:val="000000" w:themeColor="text1"/>
        </w:rPr>
        <w:t>S</w:t>
      </w:r>
      <w:r w:rsidR="00AD441E" w:rsidRPr="00B305B6">
        <w:rPr>
          <w:color w:val="000000" w:themeColor="text1"/>
        </w:rPr>
        <w:t>10</w:t>
      </w:r>
      <w:r w:rsidR="00C5297A" w:rsidRPr="00B305B6">
        <w:rPr>
          <w:color w:val="000000" w:themeColor="text1"/>
        </w:rPr>
        <w:t>)</w:t>
      </w:r>
      <w:r w:rsidR="00D13617" w:rsidRPr="00B305B6">
        <w:rPr>
          <w:color w:val="000000" w:themeColor="text1"/>
        </w:rPr>
        <w:t>.</w:t>
      </w:r>
      <w:r w:rsidR="00B56135" w:rsidRPr="00B305B6">
        <w:rPr>
          <w:color w:val="000000" w:themeColor="text1"/>
        </w:rPr>
        <w:t xml:space="preserve"> </w:t>
      </w:r>
      <w:r w:rsidR="00D13617" w:rsidRPr="00B305B6">
        <w:rPr>
          <w:color w:val="000000" w:themeColor="text1"/>
        </w:rPr>
        <w:t xml:space="preserve">The effect of </w:t>
      </w:r>
      <w:r w:rsidR="004B390A" w:rsidRPr="00B305B6">
        <w:rPr>
          <w:color w:val="000000" w:themeColor="text1"/>
        </w:rPr>
        <w:t>trait type</w:t>
      </w:r>
      <w:r w:rsidR="00AC6D13" w:rsidRPr="00B305B6">
        <w:rPr>
          <w:color w:val="000000" w:themeColor="text1"/>
        </w:rPr>
        <w:t xml:space="preserve"> in the</w:t>
      </w:r>
      <w:r w:rsidR="00D13617" w:rsidRPr="00B305B6">
        <w:rPr>
          <w:color w:val="000000" w:themeColor="text1"/>
        </w:rPr>
        <w:t xml:space="preserve"> </w:t>
      </w:r>
      <w:r w:rsidR="00B56135" w:rsidRPr="00B305B6">
        <w:rPr>
          <w:color w:val="000000" w:themeColor="text1"/>
        </w:rPr>
        <w:t>trait type × temperature model</w:t>
      </w:r>
      <w:r w:rsidR="004B390A" w:rsidRPr="00B305B6">
        <w:rPr>
          <w:color w:val="000000" w:themeColor="text1"/>
        </w:rPr>
        <w:t xml:space="preserve"> (3</w:t>
      </w:r>
      <w:r w:rsidR="004B390A" w:rsidRPr="00B305B6">
        <w:rPr>
          <w:color w:val="000000" w:themeColor="text1"/>
          <w:vertAlign w:val="superscript"/>
        </w:rPr>
        <w:t>rd</w:t>
      </w:r>
      <w:r w:rsidR="004B390A" w:rsidRPr="00B305B6">
        <w:rPr>
          <w:color w:val="000000" w:themeColor="text1"/>
        </w:rPr>
        <w:t>-optimal model)</w:t>
      </w:r>
      <w:r w:rsidR="00D13617" w:rsidRPr="00B305B6">
        <w:rPr>
          <w:color w:val="000000" w:themeColor="text1"/>
        </w:rPr>
        <w:t xml:space="preserve"> </w:t>
      </w:r>
      <w:r w:rsidR="004B390A" w:rsidRPr="00B305B6">
        <w:rPr>
          <w:color w:val="000000" w:themeColor="text1"/>
        </w:rPr>
        <w:t>saw heritability differences up to 3.4–4.6 when the temperature was increased +1°C to +3°C above ambient. However, within the same trait type, temperature alone had a reduced effect, with heritability differences between</w:t>
      </w:r>
      <w:r w:rsidR="00EE06FC" w:rsidRPr="00B305B6">
        <w:rPr>
          <w:color w:val="000000" w:themeColor="text1"/>
        </w:rPr>
        <w:t xml:space="preserve"> </w:t>
      </w:r>
      <w:r w:rsidR="00B56135" w:rsidRPr="00B305B6">
        <w:rPr>
          <w:color w:val="000000" w:themeColor="text1"/>
        </w:rPr>
        <w:t>0–2.1 and 0–1.6</w:t>
      </w:r>
      <w:r w:rsidR="004B390A" w:rsidRPr="00B305B6">
        <w:rPr>
          <w:color w:val="000000" w:themeColor="text1"/>
        </w:rPr>
        <w:t xml:space="preserve"> for +1°C and +3°C,</w:t>
      </w:r>
      <w:r w:rsidR="00B56135" w:rsidRPr="00B305B6">
        <w:rPr>
          <w:color w:val="000000" w:themeColor="text1"/>
        </w:rPr>
        <w:t xml:space="preserve"> respectively. </w:t>
      </w:r>
      <w:r w:rsidR="004B390A" w:rsidRPr="00B305B6">
        <w:rPr>
          <w:color w:val="000000" w:themeColor="text1"/>
        </w:rPr>
        <w:t>More s</w:t>
      </w:r>
      <w:r w:rsidR="00F659F3" w:rsidRPr="00B305B6">
        <w:rPr>
          <w:color w:val="000000" w:themeColor="text1"/>
        </w:rPr>
        <w:t xml:space="preserve">pecifically, </w:t>
      </w:r>
      <w:r w:rsidR="00A142A5" w:rsidRPr="00B305B6">
        <w:rPr>
          <w:color w:val="000000" w:themeColor="text1"/>
        </w:rPr>
        <w:t>te</w:t>
      </w:r>
      <w:r w:rsidR="0086190E" w:rsidRPr="00B305B6">
        <w:rPr>
          <w:color w:val="000000" w:themeColor="text1"/>
        </w:rPr>
        <w:t>mperatures</w:t>
      </w:r>
      <w:r w:rsidR="0053236E" w:rsidRPr="00B305B6">
        <w:rPr>
          <w:color w:val="000000" w:themeColor="text1"/>
        </w:rPr>
        <w:t xml:space="preserve"> +1°C</w:t>
      </w:r>
      <w:r w:rsidR="0086190E" w:rsidRPr="00B305B6">
        <w:rPr>
          <w:color w:val="000000" w:themeColor="text1"/>
        </w:rPr>
        <w:t xml:space="preserve"> above ambient</w:t>
      </w:r>
      <w:r w:rsidR="0053236E" w:rsidRPr="00B305B6">
        <w:rPr>
          <w:color w:val="000000" w:themeColor="text1"/>
        </w:rPr>
        <w:t xml:space="preserve"> </w:t>
      </w:r>
      <w:r w:rsidR="00921A5E" w:rsidRPr="00B305B6">
        <w:rPr>
          <w:color w:val="000000" w:themeColor="text1"/>
        </w:rPr>
        <w:t xml:space="preserve">resulted </w:t>
      </w:r>
      <w:r w:rsidR="0053236E" w:rsidRPr="00B305B6">
        <w:rPr>
          <w:color w:val="000000" w:themeColor="text1"/>
        </w:rPr>
        <w:t xml:space="preserve">in </w:t>
      </w:r>
      <w:r w:rsidR="0086190E" w:rsidRPr="00B305B6">
        <w:rPr>
          <w:color w:val="000000" w:themeColor="text1"/>
        </w:rPr>
        <w:t xml:space="preserve">immune response </w:t>
      </w:r>
      <w:r w:rsidR="0053236E" w:rsidRPr="00B305B6">
        <w:rPr>
          <w:color w:val="000000" w:themeColor="text1"/>
        </w:rPr>
        <w:t xml:space="preserve">heritability </w:t>
      </w:r>
      <w:r w:rsidR="0086190E" w:rsidRPr="00B305B6">
        <w:rPr>
          <w:color w:val="000000" w:themeColor="text1"/>
        </w:rPr>
        <w:t xml:space="preserve">increasing by </w:t>
      </w:r>
      <w:r w:rsidR="0010340F" w:rsidRPr="00B305B6">
        <w:rPr>
          <w:color w:val="000000" w:themeColor="text1"/>
        </w:rPr>
        <w:t xml:space="preserve">a factor of </w:t>
      </w:r>
      <w:r w:rsidR="00174130" w:rsidRPr="00B305B6">
        <w:rPr>
          <w:color w:val="000000" w:themeColor="text1"/>
        </w:rPr>
        <w:t>2.1</w:t>
      </w:r>
      <w:r w:rsidR="0086190E" w:rsidRPr="00B305B6">
        <w:rPr>
          <w:color w:val="000000" w:themeColor="text1"/>
        </w:rPr>
        <w:t xml:space="preserve">, while </w:t>
      </w:r>
      <w:r w:rsidR="0010340F" w:rsidRPr="00B305B6">
        <w:rPr>
          <w:color w:val="000000" w:themeColor="text1"/>
        </w:rPr>
        <w:t>an increase of +3°C above ambient would increase heritability by a factor of 1.</w:t>
      </w:r>
      <w:r w:rsidR="00174130" w:rsidRPr="00B305B6">
        <w:rPr>
          <w:color w:val="000000" w:themeColor="text1"/>
        </w:rPr>
        <w:t>6</w:t>
      </w:r>
      <w:r w:rsidR="0010340F" w:rsidRPr="00B305B6">
        <w:rPr>
          <w:color w:val="000000" w:themeColor="text1"/>
        </w:rPr>
        <w:t>.</w:t>
      </w:r>
      <w:r w:rsidR="00A142A5" w:rsidRPr="00B305B6">
        <w:rPr>
          <w:color w:val="000000" w:themeColor="text1"/>
        </w:rPr>
        <w:t xml:space="preserve"> </w:t>
      </w:r>
      <w:r w:rsidR="006172B1" w:rsidRPr="00B305B6">
        <w:rPr>
          <w:color w:val="000000" w:themeColor="text1"/>
        </w:rPr>
        <w:t>T</w:t>
      </w:r>
      <w:r w:rsidR="00174130" w:rsidRPr="00B305B6">
        <w:rPr>
          <w:color w:val="000000" w:themeColor="text1"/>
        </w:rPr>
        <w:t>his</w:t>
      </w:r>
      <w:r w:rsidR="00A142A5" w:rsidRPr="00B305B6">
        <w:rPr>
          <w:color w:val="000000" w:themeColor="text1"/>
        </w:rPr>
        <w:t xml:space="preserve"> interaction </w:t>
      </w:r>
      <w:r w:rsidR="00174130" w:rsidRPr="00B305B6">
        <w:rPr>
          <w:color w:val="000000" w:themeColor="text1"/>
        </w:rPr>
        <w:t xml:space="preserve">was </w:t>
      </w:r>
      <w:r w:rsidR="00A142A5" w:rsidRPr="00B305B6">
        <w:rPr>
          <w:color w:val="000000" w:themeColor="text1"/>
        </w:rPr>
        <w:t xml:space="preserve">primarily driven by a </w:t>
      </w:r>
      <w:r w:rsidR="00174130" w:rsidRPr="00B305B6">
        <w:rPr>
          <w:color w:val="000000" w:themeColor="text1"/>
        </w:rPr>
        <w:t>single estimate of</w:t>
      </w:r>
      <w:r w:rsidR="00A142A5" w:rsidRPr="00B305B6">
        <w:rPr>
          <w:color w:val="000000" w:themeColor="text1"/>
        </w:rPr>
        <w:t xml:space="preserve"> immune response (Cook’s distance = 7.6), </w:t>
      </w:r>
      <w:r w:rsidR="00174130" w:rsidRPr="00B305B6">
        <w:rPr>
          <w:color w:val="000000" w:themeColor="text1"/>
        </w:rPr>
        <w:t>and</w:t>
      </w:r>
      <w:r w:rsidR="00A142A5" w:rsidRPr="00B305B6">
        <w:rPr>
          <w:color w:val="000000" w:themeColor="text1"/>
        </w:rPr>
        <w:t xml:space="preserve"> when removed</w:t>
      </w:r>
      <w:r w:rsidR="00174130" w:rsidRPr="00B305B6">
        <w:rPr>
          <w:color w:val="000000" w:themeColor="text1"/>
        </w:rPr>
        <w:t>,</w:t>
      </w:r>
      <w:r w:rsidR="00A142A5" w:rsidRPr="00B305B6">
        <w:rPr>
          <w:color w:val="000000" w:themeColor="text1"/>
        </w:rPr>
        <w:t xml:space="preserve"> resulted in no</w:t>
      </w:r>
      <w:r w:rsidR="00174130" w:rsidRPr="00B305B6">
        <w:rPr>
          <w:color w:val="000000" w:themeColor="text1"/>
        </w:rPr>
        <w:t xml:space="preserve"> strong</w:t>
      </w:r>
      <w:r w:rsidR="00A142A5" w:rsidRPr="00B305B6">
        <w:rPr>
          <w:color w:val="000000" w:themeColor="text1"/>
        </w:rPr>
        <w:t xml:space="preserve"> interaction</w:t>
      </w:r>
      <w:r w:rsidR="00174130" w:rsidRPr="00B305B6">
        <w:rPr>
          <w:color w:val="000000" w:themeColor="text1"/>
        </w:rPr>
        <w:t>s</w:t>
      </w:r>
      <w:r w:rsidR="00A142A5" w:rsidRPr="00B305B6">
        <w:rPr>
          <w:color w:val="000000" w:themeColor="text1"/>
        </w:rPr>
        <w:t xml:space="preserve"> between trait type and temperature.</w:t>
      </w:r>
      <w:r w:rsidR="0086190E" w:rsidRPr="00B305B6">
        <w:rPr>
          <w:color w:val="000000" w:themeColor="text1"/>
        </w:rPr>
        <w:t xml:space="preserve"> </w:t>
      </w:r>
      <w:r w:rsidR="004B390A" w:rsidRPr="00B305B6">
        <w:rPr>
          <w:color w:val="000000" w:themeColor="text1"/>
        </w:rPr>
        <w:t>Within other traits, the effect of temperature was even less pronounced. B</w:t>
      </w:r>
      <w:r w:rsidR="00174130" w:rsidRPr="00B305B6">
        <w:rPr>
          <w:color w:val="000000" w:themeColor="text1"/>
        </w:rPr>
        <w:t xml:space="preserve">leaching </w:t>
      </w:r>
      <w:r w:rsidR="004B390A" w:rsidRPr="00B305B6">
        <w:rPr>
          <w:color w:val="000000" w:themeColor="text1"/>
        </w:rPr>
        <w:t xml:space="preserve">traits were </w:t>
      </w:r>
      <w:r w:rsidR="00174130" w:rsidRPr="00B305B6">
        <w:rPr>
          <w:color w:val="000000" w:themeColor="text1"/>
        </w:rPr>
        <w:t xml:space="preserve">decreased by </w:t>
      </w:r>
      <w:r w:rsidR="006044B5" w:rsidRPr="00B305B6">
        <w:rPr>
          <w:color w:val="000000" w:themeColor="text1"/>
        </w:rPr>
        <w:t>28</w:t>
      </w:r>
      <w:r w:rsidR="00174130" w:rsidRPr="00B305B6">
        <w:rPr>
          <w:color w:val="000000" w:themeColor="text1"/>
        </w:rPr>
        <w:t>–</w:t>
      </w:r>
      <w:r w:rsidR="006044B5" w:rsidRPr="00B305B6">
        <w:rPr>
          <w:color w:val="000000" w:themeColor="text1"/>
        </w:rPr>
        <w:t>33</w:t>
      </w:r>
      <w:r w:rsidR="00174130" w:rsidRPr="00B305B6">
        <w:rPr>
          <w:color w:val="000000" w:themeColor="text1"/>
        </w:rPr>
        <w:t xml:space="preserve">% for an increase in temperature of </w:t>
      </w:r>
      <w:r w:rsidR="0010340F" w:rsidRPr="00B305B6">
        <w:rPr>
          <w:color w:val="000000" w:themeColor="text1"/>
        </w:rPr>
        <w:t>+1</w:t>
      </w:r>
      <w:r w:rsidR="005E3362" w:rsidRPr="00B305B6">
        <w:rPr>
          <w:color w:val="000000" w:themeColor="text1"/>
        </w:rPr>
        <w:t>–</w:t>
      </w:r>
      <w:r w:rsidR="0010340F" w:rsidRPr="00B305B6">
        <w:rPr>
          <w:color w:val="000000" w:themeColor="text1"/>
        </w:rPr>
        <w:t>3°C</w:t>
      </w:r>
      <w:r w:rsidR="00E26C12" w:rsidRPr="00B305B6">
        <w:rPr>
          <w:color w:val="000000" w:themeColor="text1"/>
        </w:rPr>
        <w:t xml:space="preserve"> (though this was not significant)</w:t>
      </w:r>
      <w:r w:rsidR="00174130" w:rsidRPr="00B305B6">
        <w:rPr>
          <w:color w:val="000000" w:themeColor="text1"/>
        </w:rPr>
        <w:t>. Other traits</w:t>
      </w:r>
      <w:r w:rsidR="0010340F" w:rsidRPr="00B305B6">
        <w:rPr>
          <w:color w:val="000000" w:themeColor="text1"/>
        </w:rPr>
        <w:t xml:space="preserve"> </w:t>
      </w:r>
      <w:r w:rsidR="00174130" w:rsidRPr="00B305B6">
        <w:rPr>
          <w:color w:val="000000" w:themeColor="text1"/>
        </w:rPr>
        <w:t xml:space="preserve">such as </w:t>
      </w:r>
      <w:r w:rsidR="0010340F" w:rsidRPr="00B305B6">
        <w:rPr>
          <w:color w:val="000000" w:themeColor="text1"/>
        </w:rPr>
        <w:t xml:space="preserve">growth, photochemistry, and survival all showed </w:t>
      </w:r>
      <w:r w:rsidR="00174130" w:rsidRPr="00B305B6">
        <w:rPr>
          <w:color w:val="000000" w:themeColor="text1"/>
        </w:rPr>
        <w:t xml:space="preserve">marginal </w:t>
      </w:r>
      <w:r w:rsidR="0010340F" w:rsidRPr="00B305B6">
        <w:rPr>
          <w:color w:val="000000" w:themeColor="text1"/>
        </w:rPr>
        <w:t>declines in heritability with increasing temperature difference (~</w:t>
      </w:r>
      <w:r w:rsidR="006044B5" w:rsidRPr="00B305B6">
        <w:rPr>
          <w:color w:val="000000" w:themeColor="text1"/>
        </w:rPr>
        <w:t>3</w:t>
      </w:r>
      <w:r w:rsidR="005E3362" w:rsidRPr="00B305B6">
        <w:rPr>
          <w:color w:val="000000" w:themeColor="text1"/>
        </w:rPr>
        <w:t>–</w:t>
      </w:r>
      <w:r w:rsidR="006044B5" w:rsidRPr="00B305B6">
        <w:rPr>
          <w:color w:val="000000" w:themeColor="text1"/>
        </w:rPr>
        <w:t>5</w:t>
      </w:r>
      <w:r w:rsidR="0010340F" w:rsidRPr="00B305B6">
        <w:rPr>
          <w:color w:val="000000" w:themeColor="text1"/>
        </w:rPr>
        <w:t xml:space="preserve">% decrease </w:t>
      </w:r>
      <w:r w:rsidR="00174130" w:rsidRPr="00B305B6">
        <w:rPr>
          <w:color w:val="000000" w:themeColor="text1"/>
        </w:rPr>
        <w:t xml:space="preserve">in heritability with </w:t>
      </w:r>
      <w:r w:rsidR="0010340F" w:rsidRPr="00B305B6">
        <w:rPr>
          <w:color w:val="000000" w:themeColor="text1"/>
        </w:rPr>
        <w:t>+1</w:t>
      </w:r>
      <w:r w:rsidR="005E3362" w:rsidRPr="00B305B6">
        <w:rPr>
          <w:color w:val="000000" w:themeColor="text1"/>
        </w:rPr>
        <w:t>–</w:t>
      </w:r>
      <w:r w:rsidR="0010340F" w:rsidRPr="00B305B6">
        <w:rPr>
          <w:color w:val="000000" w:themeColor="text1"/>
        </w:rPr>
        <w:t xml:space="preserve">3°C). </w:t>
      </w:r>
      <w:r w:rsidR="00B62FA5" w:rsidRPr="00B305B6">
        <w:rPr>
          <w:color w:val="000000" w:themeColor="text1"/>
        </w:rPr>
        <w:t xml:space="preserve">Separate analyses examining temperature </w:t>
      </w:r>
      <w:r w:rsidR="00A35D5E" w:rsidRPr="00B305B6">
        <w:rPr>
          <w:color w:val="000000" w:themeColor="text1"/>
        </w:rPr>
        <w:t>as a categorial variable (ambient vs elevated),</w:t>
      </w:r>
      <w:r w:rsidR="00B62FA5" w:rsidRPr="00B305B6">
        <w:rPr>
          <w:color w:val="000000" w:themeColor="text1"/>
        </w:rPr>
        <w:t xml:space="preserve"> as well as </w:t>
      </w:r>
      <w:r w:rsidR="00A35D5E" w:rsidRPr="00B305B6">
        <w:rPr>
          <w:color w:val="000000" w:themeColor="text1"/>
        </w:rPr>
        <w:t>analyses omitting ambient treatments</w:t>
      </w:r>
      <w:r w:rsidR="00B62FA5" w:rsidRPr="00B305B6">
        <w:rPr>
          <w:color w:val="000000" w:themeColor="text1"/>
        </w:rPr>
        <w:t xml:space="preserve"> all resulted in similar weak to non-existent effects of temperature on heritability (Fig. S7-8; Tables S11-14), suggesting a limited effect of manipulated temperature on heritability across studies. </w:t>
      </w:r>
      <w:r w:rsidR="00F73963" w:rsidRPr="00B305B6">
        <w:rPr>
          <w:color w:val="000000" w:themeColor="text1"/>
        </w:rPr>
        <w:t xml:space="preserve">Since </w:t>
      </w:r>
      <w:r w:rsidR="00CF4726" w:rsidRPr="00B305B6">
        <w:rPr>
          <w:color w:val="000000" w:themeColor="text1"/>
        </w:rPr>
        <w:t>a</w:t>
      </w:r>
      <w:r w:rsidR="00F73963" w:rsidRPr="00B305B6">
        <w:rPr>
          <w:color w:val="000000" w:themeColor="text1"/>
        </w:rPr>
        <w:t xml:space="preserve"> model of trait type + heritability type was preferred over the model of trait type × temperature manipulation</w:t>
      </w:r>
      <w:r w:rsidR="00CF4726" w:rsidRPr="00B305B6">
        <w:rPr>
          <w:color w:val="000000" w:themeColor="text1"/>
        </w:rPr>
        <w:t xml:space="preserve"> (Table S9),</w:t>
      </w:r>
      <w:r w:rsidR="00C279E7" w:rsidRPr="00B305B6">
        <w:rPr>
          <w:color w:val="000000" w:themeColor="text1"/>
        </w:rPr>
        <w:t xml:space="preserve"> and </w:t>
      </w:r>
      <w:r w:rsidR="00CF4726" w:rsidRPr="00B305B6">
        <w:rPr>
          <w:color w:val="000000" w:themeColor="text1"/>
        </w:rPr>
        <w:t xml:space="preserve">with the </w:t>
      </w:r>
      <w:r w:rsidR="00C279E7" w:rsidRPr="00B305B6">
        <w:rPr>
          <w:color w:val="000000" w:themeColor="text1"/>
        </w:rPr>
        <w:t xml:space="preserve">inclusion of heritability type </w:t>
      </w:r>
      <w:r w:rsidR="00CF4726" w:rsidRPr="00B305B6">
        <w:rPr>
          <w:color w:val="000000" w:themeColor="text1"/>
        </w:rPr>
        <w:t>precluding the ability to model a trait × temperature interaction</w:t>
      </w:r>
      <w:r w:rsidR="00C279E7" w:rsidRPr="00B305B6">
        <w:rPr>
          <w:color w:val="000000" w:themeColor="text1"/>
        </w:rPr>
        <w:t>, we fit an additive model of trait type, heritability type, and temperature difference to estimate the marginal effect of temperature</w:t>
      </w:r>
      <w:r w:rsidR="00981926" w:rsidRPr="00B305B6">
        <w:rPr>
          <w:color w:val="000000" w:themeColor="text1"/>
        </w:rPr>
        <w:t xml:space="preserve"> and </w:t>
      </w:r>
      <w:r w:rsidR="00ED2338" w:rsidRPr="00B305B6">
        <w:rPr>
          <w:color w:val="000000" w:themeColor="text1"/>
        </w:rPr>
        <w:t>found</w:t>
      </w:r>
      <w:r w:rsidR="00981926" w:rsidRPr="00B305B6">
        <w:rPr>
          <w:color w:val="000000" w:themeColor="text1"/>
        </w:rPr>
        <w:t xml:space="preserve"> </w:t>
      </w:r>
      <w:r w:rsidR="00ED2338" w:rsidRPr="00B305B6">
        <w:rPr>
          <w:color w:val="000000" w:themeColor="text1"/>
        </w:rPr>
        <w:t>evidence for</w:t>
      </w:r>
      <w:r w:rsidR="0016081B" w:rsidRPr="00B305B6">
        <w:rPr>
          <w:color w:val="000000" w:themeColor="text1"/>
        </w:rPr>
        <w:t>,</w:t>
      </w:r>
      <w:r w:rsidR="00ED2338" w:rsidRPr="00B305B6">
        <w:rPr>
          <w:color w:val="000000" w:themeColor="text1"/>
        </w:rPr>
        <w:t xml:space="preserve"> at most</w:t>
      </w:r>
      <w:r w:rsidR="0016081B" w:rsidRPr="00B305B6">
        <w:rPr>
          <w:color w:val="000000" w:themeColor="text1"/>
        </w:rPr>
        <w:t>,</w:t>
      </w:r>
      <w:r w:rsidR="00ED2338" w:rsidRPr="00B305B6">
        <w:rPr>
          <w:color w:val="000000" w:themeColor="text1"/>
        </w:rPr>
        <w:t xml:space="preserve"> </w:t>
      </w:r>
      <w:r w:rsidR="0016081B" w:rsidRPr="00B305B6">
        <w:rPr>
          <w:color w:val="000000" w:themeColor="text1"/>
        </w:rPr>
        <w:t xml:space="preserve">a </w:t>
      </w:r>
      <w:r w:rsidR="00ED2338" w:rsidRPr="00B305B6">
        <w:rPr>
          <w:color w:val="000000" w:themeColor="text1"/>
        </w:rPr>
        <w:t>very weak effect of temperature</w:t>
      </w:r>
      <w:r w:rsidR="00C279E7" w:rsidRPr="00B305B6">
        <w:rPr>
          <w:color w:val="000000" w:themeColor="text1"/>
        </w:rPr>
        <w:t xml:space="preserve"> </w:t>
      </w:r>
      <w:r w:rsidR="00E303B3" w:rsidRPr="00B305B6">
        <w:rPr>
          <w:color w:val="000000" w:themeColor="text1"/>
        </w:rPr>
        <w:t>(Fig. 4).</w:t>
      </w:r>
      <w:r w:rsidR="00981926" w:rsidRPr="00B305B6">
        <w:rPr>
          <w:color w:val="000000" w:themeColor="text1"/>
        </w:rPr>
        <w:t xml:space="preserve"> </w:t>
      </w:r>
    </w:p>
    <w:p w14:paraId="044C371F" w14:textId="77777777" w:rsidR="00C95618" w:rsidRPr="00B305B6" w:rsidRDefault="00C95618" w:rsidP="00FC6D79">
      <w:pPr>
        <w:spacing w:line="480" w:lineRule="auto"/>
        <w:rPr>
          <w:b/>
          <w:color w:val="000000" w:themeColor="text1"/>
        </w:rPr>
      </w:pPr>
    </w:p>
    <w:p w14:paraId="5E94FD66" w14:textId="41FA3F5A" w:rsidR="00F14ABE" w:rsidRPr="00B305B6" w:rsidRDefault="005546B4" w:rsidP="00FC6D79">
      <w:pPr>
        <w:spacing w:line="480" w:lineRule="auto"/>
        <w:jc w:val="center"/>
        <w:rPr>
          <w:b/>
          <w:color w:val="000000" w:themeColor="text1"/>
        </w:rPr>
      </w:pPr>
      <w:r w:rsidRPr="006A5B3E">
        <w:rPr>
          <w:b/>
          <w:noProof/>
          <w:color w:val="000000" w:themeColor="text1"/>
        </w:rPr>
        <w:lastRenderedPageBreak/>
        <w:drawing>
          <wp:inline distT="0" distB="0" distL="0" distR="0" wp14:anchorId="6F968B5C" wp14:editId="1560B5E7">
            <wp:extent cx="6120765" cy="30607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eps"/>
                    <pic:cNvPicPr/>
                  </pic:nvPicPr>
                  <pic:blipFill>
                    <a:blip r:embed="rId20"/>
                    <a:stretch>
                      <a:fillRect/>
                    </a:stretch>
                  </pic:blipFill>
                  <pic:spPr>
                    <a:xfrm>
                      <a:off x="0" y="0"/>
                      <a:ext cx="6120765" cy="3060700"/>
                    </a:xfrm>
                    <a:prstGeom prst="rect">
                      <a:avLst/>
                    </a:prstGeom>
                  </pic:spPr>
                </pic:pic>
              </a:graphicData>
            </a:graphic>
          </wp:inline>
        </w:drawing>
      </w:r>
    </w:p>
    <w:p w14:paraId="14CA0A19" w14:textId="66F09EF3" w:rsidR="00F14ABE" w:rsidRPr="00B305B6" w:rsidRDefault="00F14ABE" w:rsidP="00FC6D79">
      <w:pPr>
        <w:spacing w:line="480" w:lineRule="auto"/>
        <w:rPr>
          <w:color w:val="000000" w:themeColor="text1"/>
        </w:rPr>
      </w:pPr>
      <w:r w:rsidRPr="00B305B6">
        <w:rPr>
          <w:b/>
          <w:color w:val="000000" w:themeColor="text1"/>
        </w:rPr>
        <w:t xml:space="preserve">Fig. </w:t>
      </w:r>
      <w:r w:rsidR="00B36C24" w:rsidRPr="00B305B6">
        <w:rPr>
          <w:b/>
          <w:color w:val="000000" w:themeColor="text1"/>
        </w:rPr>
        <w:t>4</w:t>
      </w:r>
      <w:r w:rsidRPr="00B305B6">
        <w:rPr>
          <w:b/>
          <w:color w:val="000000" w:themeColor="text1"/>
        </w:rPr>
        <w:t xml:space="preserve">. </w:t>
      </w:r>
      <w:r w:rsidRPr="00B305B6">
        <w:rPr>
          <w:color w:val="000000" w:themeColor="text1"/>
        </w:rPr>
        <w:t xml:space="preserve">Heritability vs. study temperature difference (treatment temperature </w:t>
      </w:r>
      <w:r w:rsidR="00B364C7" w:rsidRPr="00B305B6">
        <w:rPr>
          <w:color w:val="000000" w:themeColor="text1"/>
        </w:rPr>
        <w:t>relative to</w:t>
      </w:r>
      <w:r w:rsidRPr="00B305B6">
        <w:rPr>
          <w:color w:val="000000" w:themeColor="text1"/>
        </w:rPr>
        <w:t xml:space="preserve"> ambient/control temperature) for each trait type and heritability type</w:t>
      </w:r>
      <w:r w:rsidR="00BF7D27" w:rsidRPr="00B305B6">
        <w:rPr>
          <w:color w:val="000000" w:themeColor="text1"/>
        </w:rPr>
        <w:t xml:space="preserve">, with the size of each point represents its relative </w:t>
      </w:r>
      <w:r w:rsidR="00E26C12" w:rsidRPr="00B305B6">
        <w:rPr>
          <w:color w:val="000000" w:themeColor="text1"/>
        </w:rPr>
        <w:t>precision</w:t>
      </w:r>
      <w:r w:rsidR="00BF7D27" w:rsidRPr="00B305B6">
        <w:rPr>
          <w:color w:val="000000" w:themeColor="text1"/>
        </w:rPr>
        <w:t xml:space="preserve">. </w:t>
      </w:r>
      <w:r w:rsidR="00A96D76" w:rsidRPr="00B305B6">
        <w:rPr>
          <w:color w:val="000000" w:themeColor="text1"/>
        </w:rPr>
        <w:t>Dashed</w:t>
      </w:r>
      <w:r w:rsidRPr="00B305B6">
        <w:rPr>
          <w:color w:val="000000" w:themeColor="text1"/>
        </w:rPr>
        <w:t xml:space="preserve"> lines indicat</w:t>
      </w:r>
      <w:r w:rsidR="00BF7D27" w:rsidRPr="00B305B6">
        <w:rPr>
          <w:color w:val="000000" w:themeColor="text1"/>
        </w:rPr>
        <w:t>e</w:t>
      </w:r>
      <w:r w:rsidRPr="00B305B6">
        <w:rPr>
          <w:color w:val="000000" w:themeColor="text1"/>
        </w:rPr>
        <w:t xml:space="preserve"> the </w:t>
      </w:r>
      <w:r w:rsidR="008A7A73" w:rsidRPr="00B305B6">
        <w:rPr>
          <w:color w:val="000000" w:themeColor="text1"/>
        </w:rPr>
        <w:t xml:space="preserve">estimated </w:t>
      </w:r>
      <w:r w:rsidR="00E303B3" w:rsidRPr="00B305B6">
        <w:rPr>
          <w:color w:val="000000" w:themeColor="text1"/>
        </w:rPr>
        <w:t>marginal</w:t>
      </w:r>
      <w:r w:rsidR="00BF7D27" w:rsidRPr="00B305B6">
        <w:rPr>
          <w:color w:val="000000" w:themeColor="text1"/>
        </w:rPr>
        <w:t xml:space="preserve"> mean</w:t>
      </w:r>
      <w:r w:rsidR="00E303B3" w:rsidRPr="00B305B6">
        <w:rPr>
          <w:color w:val="000000" w:themeColor="text1"/>
        </w:rPr>
        <w:t xml:space="preserve"> </w:t>
      </w:r>
      <w:r w:rsidR="00EE0BD6" w:rsidRPr="00B305B6">
        <w:rPr>
          <w:color w:val="000000" w:themeColor="text1"/>
        </w:rPr>
        <w:t>effect of</w:t>
      </w:r>
      <w:r w:rsidR="00E303B3" w:rsidRPr="00B305B6">
        <w:rPr>
          <w:color w:val="000000" w:themeColor="text1"/>
        </w:rPr>
        <w:t xml:space="preserve"> temperature difference</w:t>
      </w:r>
      <w:r w:rsidR="00A81463" w:rsidRPr="00B305B6">
        <w:rPr>
          <w:color w:val="000000" w:themeColor="text1"/>
        </w:rPr>
        <w:t>, while accounting for trait type and heritability type effects. One square-</w:t>
      </w:r>
      <w:proofErr w:type="spellStart"/>
      <w:r w:rsidR="00A81463" w:rsidRPr="00B305B6">
        <w:rPr>
          <w:color w:val="000000" w:themeColor="text1"/>
        </w:rPr>
        <w:t>root</w:t>
      </w:r>
      <w:proofErr w:type="spellEnd"/>
      <w:r w:rsidR="00A81463" w:rsidRPr="00B305B6">
        <w:rPr>
          <w:color w:val="000000" w:themeColor="text1"/>
        </w:rPr>
        <w:t xml:space="preserve"> degree difference (+1√°C) translates to a mean increase in </w:t>
      </w:r>
      <w:r w:rsidR="000708C3" w:rsidRPr="00B305B6">
        <w:rPr>
          <w:i/>
          <w:color w:val="000000" w:themeColor="text1"/>
        </w:rPr>
        <w:t>l</w:t>
      </w:r>
      <w:r w:rsidR="00CB00B9" w:rsidRPr="00B305B6">
        <w:rPr>
          <w:i/>
          <w:color w:val="000000" w:themeColor="text1"/>
        </w:rPr>
        <w:t>n</w:t>
      </w:r>
      <w:r w:rsidR="00904EF7" w:rsidRPr="00B305B6">
        <w:rPr>
          <w:color w:val="000000" w:themeColor="text1"/>
        </w:rPr>
        <w:t>[</w:t>
      </w:r>
      <w:r w:rsidR="000708C3" w:rsidRPr="00B305B6">
        <w:rPr>
          <w:i/>
          <w:color w:val="000000" w:themeColor="text1"/>
        </w:rPr>
        <w:t>h</w:t>
      </w:r>
      <w:r w:rsidR="000708C3" w:rsidRPr="00B305B6">
        <w:rPr>
          <w:i/>
          <w:color w:val="000000" w:themeColor="text1"/>
          <w:vertAlign w:val="superscript"/>
        </w:rPr>
        <w:t>2</w:t>
      </w:r>
      <w:r w:rsidR="000708C3" w:rsidRPr="00B305B6">
        <w:rPr>
          <w:color w:val="000000" w:themeColor="text1"/>
        </w:rPr>
        <w:t>+0.2</w:t>
      </w:r>
      <w:r w:rsidR="00904EF7" w:rsidRPr="00B305B6">
        <w:rPr>
          <w:color w:val="000000" w:themeColor="text1"/>
        </w:rPr>
        <w:t>]</w:t>
      </w:r>
      <w:r w:rsidR="000708C3" w:rsidRPr="00B305B6">
        <w:rPr>
          <w:color w:val="000000" w:themeColor="text1"/>
        </w:rPr>
        <w:t xml:space="preserve"> heritability </w:t>
      </w:r>
      <w:r w:rsidR="00A81463" w:rsidRPr="00B305B6">
        <w:rPr>
          <w:color w:val="000000" w:themeColor="text1"/>
        </w:rPr>
        <w:t>of 0.03 ± 0.05 SE</w:t>
      </w:r>
      <w:r w:rsidR="001F37DC" w:rsidRPr="00B305B6">
        <w:rPr>
          <w:color w:val="000000" w:themeColor="text1"/>
        </w:rPr>
        <w:t>.</w:t>
      </w:r>
    </w:p>
    <w:p w14:paraId="5CF83AB4" w14:textId="77777777" w:rsidR="00A27C77" w:rsidRPr="00B305B6" w:rsidRDefault="00A27C77" w:rsidP="00FC6D79">
      <w:pPr>
        <w:spacing w:line="480" w:lineRule="auto"/>
        <w:rPr>
          <w:color w:val="000000" w:themeColor="text1"/>
        </w:rPr>
      </w:pPr>
    </w:p>
    <w:p w14:paraId="4382B27D" w14:textId="342435CD" w:rsidR="00463D98" w:rsidRPr="00B305B6" w:rsidRDefault="00B972F3" w:rsidP="00FC6D79">
      <w:pPr>
        <w:spacing w:line="480" w:lineRule="auto"/>
        <w:rPr>
          <w:color w:val="000000" w:themeColor="text1"/>
        </w:rPr>
      </w:pPr>
      <w:r w:rsidRPr="00B305B6">
        <w:rPr>
          <w:i/>
          <w:color w:val="000000" w:themeColor="text1"/>
        </w:rPr>
        <w:t>Trait a</w:t>
      </w:r>
      <w:r w:rsidR="00A63D7A" w:rsidRPr="00B305B6">
        <w:rPr>
          <w:i/>
          <w:color w:val="000000" w:themeColor="text1"/>
        </w:rPr>
        <w:t xml:space="preserve">daptation to </w:t>
      </w:r>
      <w:r w:rsidR="00132B10" w:rsidRPr="00B305B6">
        <w:rPr>
          <w:i/>
          <w:color w:val="000000" w:themeColor="text1"/>
        </w:rPr>
        <w:t>warming</w:t>
      </w:r>
      <w:r w:rsidR="00A63D7A" w:rsidRPr="00B305B6">
        <w:rPr>
          <w:i/>
          <w:color w:val="000000" w:themeColor="text1"/>
        </w:rPr>
        <w:t xml:space="preserve"> temperatures</w:t>
      </w:r>
    </w:p>
    <w:p w14:paraId="77E21AC5" w14:textId="51EE4246" w:rsidR="00A27C77" w:rsidRPr="00B305B6" w:rsidRDefault="00403CAB" w:rsidP="00FC6D79">
      <w:pPr>
        <w:spacing w:line="480" w:lineRule="auto"/>
        <w:rPr>
          <w:color w:val="000000" w:themeColor="text1"/>
        </w:rPr>
      </w:pPr>
      <w:r w:rsidRPr="00B305B6">
        <w:rPr>
          <w:color w:val="000000" w:themeColor="text1"/>
        </w:rPr>
        <w:tab/>
      </w:r>
      <w:r w:rsidR="00AB491F" w:rsidRPr="00B305B6">
        <w:rPr>
          <w:color w:val="000000" w:themeColor="text1"/>
        </w:rPr>
        <w:t xml:space="preserve">Our meta-analysis suggests that the capacity for corals to adapt to warming temperatures may be relatively </w:t>
      </w:r>
      <w:r w:rsidR="00135018" w:rsidRPr="00B305B6">
        <w:rPr>
          <w:color w:val="000000" w:themeColor="text1"/>
        </w:rPr>
        <w:t xml:space="preserve">consistent </w:t>
      </w:r>
      <w:r w:rsidR="00AB491F" w:rsidRPr="00B305B6">
        <w:rPr>
          <w:color w:val="000000" w:themeColor="text1"/>
        </w:rPr>
        <w:t>over short periods of moderately high temperature (e.g., +1–3°C</w:t>
      </w:r>
      <w:r w:rsidR="00D32FFA" w:rsidRPr="00B305B6">
        <w:rPr>
          <w:color w:val="000000" w:themeColor="text1"/>
        </w:rPr>
        <w:t xml:space="preserve">, </w:t>
      </w:r>
      <w:r w:rsidR="008A7A73" w:rsidRPr="00B305B6">
        <w:rPr>
          <w:color w:val="000000" w:themeColor="text1"/>
        </w:rPr>
        <w:t>the temperature increases used in most of the studies we analyzed</w:t>
      </w:r>
      <w:r w:rsidR="00AB491F" w:rsidRPr="00B305B6">
        <w:rPr>
          <w:color w:val="000000" w:themeColor="text1"/>
        </w:rPr>
        <w:t>)</w:t>
      </w:r>
      <w:r w:rsidR="00597E07" w:rsidRPr="00B305B6">
        <w:rPr>
          <w:color w:val="000000" w:themeColor="text1"/>
        </w:rPr>
        <w:t xml:space="preserve">. </w:t>
      </w:r>
      <w:r w:rsidR="00A63D7A" w:rsidRPr="00B305B6">
        <w:rPr>
          <w:color w:val="000000" w:themeColor="text1"/>
        </w:rPr>
        <w:t xml:space="preserve">However, this is contingent on the assumption that coral responses to temperature conditions in the lab </w:t>
      </w:r>
      <w:r w:rsidR="00575DDA" w:rsidRPr="00B305B6">
        <w:rPr>
          <w:color w:val="000000" w:themeColor="text1"/>
        </w:rPr>
        <w:t xml:space="preserve">are </w:t>
      </w:r>
      <w:r w:rsidR="00A63D7A" w:rsidRPr="00B305B6">
        <w:rPr>
          <w:color w:val="000000" w:themeColor="text1"/>
        </w:rPr>
        <w:t xml:space="preserve">similar </w:t>
      </w:r>
      <w:r w:rsidR="00575DDA" w:rsidRPr="00B305B6">
        <w:rPr>
          <w:color w:val="000000" w:themeColor="text1"/>
        </w:rPr>
        <w:t xml:space="preserve">to their </w:t>
      </w:r>
      <w:r w:rsidR="00A63D7A" w:rsidRPr="00B305B6">
        <w:rPr>
          <w:color w:val="000000" w:themeColor="text1"/>
        </w:rPr>
        <w:t xml:space="preserve">responses to temperatures in the field. </w:t>
      </w:r>
      <w:r w:rsidR="00597E07" w:rsidRPr="00B305B6">
        <w:rPr>
          <w:color w:val="000000" w:themeColor="text1"/>
        </w:rPr>
        <w:t xml:space="preserve">Previous studies have found that many traits are expected to respond differently to climate change </w:t>
      </w:r>
      <w:r w:rsidR="00597E07" w:rsidRPr="00B305B6">
        <w:rPr>
          <w:color w:val="000000" w:themeColor="text1"/>
        </w:rPr>
        <w:fldChar w:fldCharType="begin" w:fldLock="1"/>
      </w:r>
      <w:r w:rsidR="00597E07" w:rsidRPr="00B305B6">
        <w:rPr>
          <w:color w:val="000000" w:themeColor="text1"/>
        </w:rPr>
        <w:instrText>ADDIN CSL_CITATION {"citationItems":[{"id":"ITEM-1","itemData":{"DOI":"10.1002/ece3.5890","ISSN":"20457758","abstract":"Climate change is testing the resilience of forests worldwide pushing physiological tolerance to climatic extremes. Plant functional traits have been shown to be adapted to climate and have evolved patterns of trait correlations (similar patterns of distribution) and coordinations (mechanistic trade-off). We predicted that traits would differentiate between populations associated with climatic gradients, suggestive of adaptive variation, and correlated traits would adapt to future climate scenarios in similar ways. We measured genetically determined trait variation and described patterns of correlation for seven traits: photochemical reflectance index (PRI), normalized difference vegetation index (NDVI), leaf size (LS), specific leaf area (SLA), δ13C (integrated water-use efficiency, WUE), nitrogen concentration (NCONC), and wood density (WD). All measures were conducted in an experimental plantation on 960 trees sourced from 12 populations of a key forest canopy species in southwestern Australia. Significant differences were found between populations for all traits. Narrow-sense heritability was significant for five traits (0.15–0.21), indicating that natural selection can drive differentiation; however, SLA (0.08) and PRI (0.11) were not significantly heritable. Generalized additive models predicted trait values across the landscape for current and future climatic conditions (&gt;90% variance). The percent change differed markedly among traits between current and future predictions (differing as little as 1.5% (δ13C) or as much as 30% (PRI)). Some trait correlations were predicted to break down in the future (SLA:NCONC, δ13C:PRI, and NCONC:WD). Synthesis: Our results suggest that traits have contrasting genotypic patterns and will be subjected to different climate selection pressures, which may lower the working optimum for functional traits. Further, traits are independently associated with different climate factors, indicating that some trait correlations may be disrupted in the future. Genetic constraints and trait correlations may limit the ability for functional traits to adapt to climate change.","author":[{"dropping-particle":"","family":"Ahrens","given":"Collin W.","non-dropping-particle":"","parse-names":false,"suffix":""},{"dropping-particle":"","family":"Andrew","given":"Margaret E.","non-dropping-particle":"","parse-names":false,"suffix":""},{"dropping-particle":"","family":"Mazanec","given":"Richard A.","non-dropping-particle":"","parse-names":false,"suffix":""},{"dropping-particle":"","family":"Ruthrof","given":"Katinka X.","non-dropping-particle":"","parse-names":false,"suffix":""},{"dropping-particle":"","family":"Challis","given":"Anthea","non-dropping-particle":"","parse-names":false,"suffix":""},{"dropping-particle":"","family":"Hardy","given":"Giles","non-dropping-particle":"","parse-names":false,"suffix":""},{"dropping-particle":"","family":"Byrne","given":"Margaret","non-dropping-particle":"","parse-names":false,"suffix":""},{"dropping-particle":"","family":"Tissue","given":"David T.","non-dropping-particle":"","parse-names":false,"suffix":""},{"dropping-particle":"","family":"Rymer","given":"Paul D.","non-dropping-particle":"","parse-names":false,"suffix":""}],"container-title":"Ecology and Evolution","id":"ITEM-1","issue":"1","issued":{"date-parts":[["2020"]]},"page":"232-248","title":"Plant functional traits differ in adaptability and are predicted to be differentially affected by climate change","type":"article-journal","volume":"10"},"uris":["http://www.mendeley.com/documents/?uuid=8cc7b603-a35c-467a-a948-be1458eb36f4"]}],"mendeley":{"formattedCitation":"(Ahrens et al. 2020)","plainTextFormattedCitation":"(Ahrens et al. 2020)","previouslyFormattedCitation":"(Ahrens et al. 2020)"},"properties":{"noteIndex":0},"schema":"https://github.com/citation-style-language/schema/raw/master/csl-citation.json"}</w:instrText>
      </w:r>
      <w:r w:rsidR="00597E07" w:rsidRPr="00B305B6">
        <w:rPr>
          <w:color w:val="000000" w:themeColor="text1"/>
        </w:rPr>
        <w:fldChar w:fldCharType="separate"/>
      </w:r>
      <w:r w:rsidR="00597E07" w:rsidRPr="00B305B6">
        <w:rPr>
          <w:noProof/>
          <w:color w:val="000000" w:themeColor="text1"/>
        </w:rPr>
        <w:t>(Ahrens et al. 2020)</w:t>
      </w:r>
      <w:r w:rsidR="00597E07" w:rsidRPr="00B305B6">
        <w:rPr>
          <w:color w:val="000000" w:themeColor="text1"/>
        </w:rPr>
        <w:fldChar w:fldCharType="end"/>
      </w:r>
      <w:r w:rsidR="00597E07" w:rsidRPr="00B305B6">
        <w:rPr>
          <w:color w:val="000000" w:themeColor="text1"/>
        </w:rPr>
        <w:t xml:space="preserve">, that heritability measurements may change with temperature </w:t>
      </w:r>
      <w:r w:rsidR="00597E07" w:rsidRPr="00B305B6">
        <w:rPr>
          <w:color w:val="000000" w:themeColor="text1"/>
        </w:rPr>
        <w:fldChar w:fldCharType="begin" w:fldLock="1"/>
      </w:r>
      <w:r w:rsidR="00597E07" w:rsidRPr="00B305B6">
        <w:rPr>
          <w:color w:val="000000" w:themeColor="text1"/>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mendeley":{"formattedCitation":"(Bubliy and Loeschcke 2002)","plainTextFormattedCitation":"(Bubliy and Loeschcke 2002)","previouslyFormattedCitation":"(Bubliy and Loeschcke 2002)"},"properties":{"noteIndex":0},"schema":"https://github.com/citation-style-language/schema/raw/master/csl-citation.json"}</w:instrText>
      </w:r>
      <w:r w:rsidR="00597E07" w:rsidRPr="00B305B6">
        <w:rPr>
          <w:color w:val="000000" w:themeColor="text1"/>
        </w:rPr>
        <w:fldChar w:fldCharType="separate"/>
      </w:r>
      <w:r w:rsidR="00597E07" w:rsidRPr="00B305B6">
        <w:rPr>
          <w:noProof/>
          <w:color w:val="000000" w:themeColor="text1"/>
        </w:rPr>
        <w:t>(Bubliy and Loeschcke 2002)</w:t>
      </w:r>
      <w:r w:rsidR="00597E07" w:rsidRPr="00B305B6">
        <w:rPr>
          <w:color w:val="000000" w:themeColor="text1"/>
        </w:rPr>
        <w:fldChar w:fldCharType="end"/>
      </w:r>
      <w:r w:rsidR="00597E07" w:rsidRPr="00B305B6">
        <w:rPr>
          <w:color w:val="000000" w:themeColor="text1"/>
        </w:rPr>
        <w:t xml:space="preserve">, and that the rate of temperature increase employed in each study can also affect heritability </w:t>
      </w:r>
      <w:r w:rsidR="00597E07" w:rsidRPr="00B305B6">
        <w:rPr>
          <w:color w:val="000000" w:themeColor="text1"/>
        </w:rPr>
        <w:fldChar w:fldCharType="begin" w:fldLock="1"/>
      </w:r>
      <w:r w:rsidR="00597E07" w:rsidRPr="00B305B6">
        <w:rPr>
          <w:color w:val="000000" w:themeColor="text1"/>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mendeley":{"formattedCitation":"(Chown et al. 2009)","plainTextFormattedCitation":"(Chown et al. 2009)","previouslyFormattedCitation":"(Chown et al. 2009)"},"properties":{"noteIndex":0},"schema":"https://github.com/citation-style-language/schema/raw/master/csl-citation.json"}</w:instrText>
      </w:r>
      <w:r w:rsidR="00597E07" w:rsidRPr="00B305B6">
        <w:rPr>
          <w:color w:val="000000" w:themeColor="text1"/>
        </w:rPr>
        <w:fldChar w:fldCharType="separate"/>
      </w:r>
      <w:r w:rsidR="00597E07" w:rsidRPr="00B305B6">
        <w:rPr>
          <w:noProof/>
          <w:color w:val="000000" w:themeColor="text1"/>
        </w:rPr>
        <w:t>(Chown et al. 2009)</w:t>
      </w:r>
      <w:r w:rsidR="00597E07" w:rsidRPr="00B305B6">
        <w:rPr>
          <w:color w:val="000000" w:themeColor="text1"/>
        </w:rPr>
        <w:fldChar w:fldCharType="end"/>
      </w:r>
      <w:r w:rsidR="00597E07" w:rsidRPr="00B305B6">
        <w:rPr>
          <w:color w:val="000000" w:themeColor="text1"/>
        </w:rPr>
        <w:t xml:space="preserve">. Similarly, previous heritability studies in insects report trait-specific interactions with temperature </w:t>
      </w:r>
      <w:r w:rsidR="00597E07" w:rsidRPr="00B305B6">
        <w:rPr>
          <w:color w:val="000000" w:themeColor="text1"/>
        </w:rPr>
        <w:fldChar w:fldCharType="begin" w:fldLock="1"/>
      </w:r>
      <w:r w:rsidR="00597E07" w:rsidRPr="00B305B6">
        <w:rPr>
          <w:color w:val="000000" w:themeColor="text1"/>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id":"ITEM-2","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2","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Bubliy and Loeschcke 2002; Gunay et al. 2011)","plainTextFormattedCitation":"(Bubliy and Loeschcke 2002; Gunay et al. 2011)","previouslyFormattedCitation":"(Bubliy and Loeschcke 2002; Gunay et al. 2011)"},"properties":{"noteIndex":0},"schema":"https://github.com/citation-style-language/schema/raw/master/csl-citation.json"}</w:instrText>
      </w:r>
      <w:r w:rsidR="00597E07" w:rsidRPr="00B305B6">
        <w:rPr>
          <w:color w:val="000000" w:themeColor="text1"/>
        </w:rPr>
        <w:fldChar w:fldCharType="separate"/>
      </w:r>
      <w:r w:rsidR="00597E07" w:rsidRPr="00B305B6">
        <w:rPr>
          <w:noProof/>
          <w:color w:val="000000" w:themeColor="text1"/>
        </w:rPr>
        <w:t>(Bubliy and Loeschcke 2002; Gunay et al. 2011)</w:t>
      </w:r>
      <w:r w:rsidR="00597E07" w:rsidRPr="00B305B6">
        <w:rPr>
          <w:color w:val="000000" w:themeColor="text1"/>
        </w:rPr>
        <w:fldChar w:fldCharType="end"/>
      </w:r>
      <w:r w:rsidR="00597E07" w:rsidRPr="00B305B6">
        <w:rPr>
          <w:color w:val="000000" w:themeColor="text1"/>
        </w:rPr>
        <w:t xml:space="preserve">. Current theory suggests that more extreme environments should produce increased selective pressures that may reduce heritability </w:t>
      </w:r>
      <w:r w:rsidR="00597E07" w:rsidRPr="00B305B6">
        <w:rPr>
          <w:color w:val="000000" w:themeColor="text1"/>
        </w:rPr>
        <w:fldChar w:fldCharType="begin" w:fldLock="1"/>
      </w:r>
      <w:r w:rsidR="00597E07" w:rsidRPr="00B305B6">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2","issue":"7","issued":{"date-parts":[["2006"]]},"page":"1270-1275","title":"Environmental coupling of selection and heritability limits evolution","type":"article-journal","volume":"4"},"uris":["http://www.mendeley.com/documents/?uuid=96d59d54-710d-4709-a9a8-49a66f855590"]},{"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Falconer and Mackay 1996; Charmantier and Garant 2005; Wilson et al. 2006)","plainTextFormattedCitation":"(Falconer and Mackay 1996; Charmantier and Garant 2005; Wilson et al. 2006)","previouslyFormattedCitation":"(Falconer and Mackay 1996; Charmantier and Garant 2005; Wilson et al. 2006)"},"properties":{"noteIndex":0},"schema":"https://github.com/citation-style-language/schema/raw/master/csl-citation.json"}</w:instrText>
      </w:r>
      <w:r w:rsidR="00597E07" w:rsidRPr="00B305B6">
        <w:rPr>
          <w:color w:val="000000" w:themeColor="text1"/>
        </w:rPr>
        <w:fldChar w:fldCharType="separate"/>
      </w:r>
      <w:r w:rsidR="00597E07" w:rsidRPr="00B305B6">
        <w:rPr>
          <w:noProof/>
          <w:color w:val="000000" w:themeColor="text1"/>
        </w:rPr>
        <w:t xml:space="preserve">(Falconer and Mackay 1996; Charmantier and Garant 2005; </w:t>
      </w:r>
      <w:r w:rsidR="00597E07" w:rsidRPr="00B305B6">
        <w:rPr>
          <w:noProof/>
          <w:color w:val="000000" w:themeColor="text1"/>
        </w:rPr>
        <w:lastRenderedPageBreak/>
        <w:t>Wilson et al. 2006)</w:t>
      </w:r>
      <w:r w:rsidR="00597E07" w:rsidRPr="00B305B6">
        <w:rPr>
          <w:color w:val="000000" w:themeColor="text1"/>
        </w:rPr>
        <w:fldChar w:fldCharType="end"/>
      </w:r>
      <w:r w:rsidR="00597E07" w:rsidRPr="00B305B6">
        <w:rPr>
          <w:color w:val="000000" w:themeColor="text1"/>
        </w:rPr>
        <w:t xml:space="preserve">. However, despite expectations based on theory and empirical results like those described above, differences in the temperature gradients used in each study did not predict the among-treatment differences in heritability estimates for corals. Specifically, temperature had negligible effect on the estimation of trait heritability, such that an increase of +1°C may increase </w:t>
      </w:r>
      <w:r w:rsidR="00842249" w:rsidRPr="00B305B6">
        <w:rPr>
          <w:color w:val="000000" w:themeColor="text1"/>
        </w:rPr>
        <w:t xml:space="preserve">high vs. low trait </w:t>
      </w:r>
      <w:r w:rsidR="00597E07" w:rsidRPr="00B305B6">
        <w:rPr>
          <w:color w:val="000000" w:themeColor="text1"/>
        </w:rPr>
        <w:t xml:space="preserve">heritability by </w:t>
      </w:r>
      <w:r w:rsidR="003F68AE" w:rsidRPr="00B305B6">
        <w:rPr>
          <w:color w:val="000000" w:themeColor="text1"/>
        </w:rPr>
        <w:t>4</w:t>
      </w:r>
      <w:r w:rsidR="00842249" w:rsidRPr="00B305B6">
        <w:rPr>
          <w:color w:val="000000" w:themeColor="text1"/>
        </w:rPr>
        <w:t xml:space="preserve"> to </w:t>
      </w:r>
      <w:r w:rsidR="003F68AE" w:rsidRPr="00B305B6">
        <w:rPr>
          <w:color w:val="000000" w:themeColor="text1"/>
        </w:rPr>
        <w:t>9</w:t>
      </w:r>
      <w:r w:rsidR="00597E07" w:rsidRPr="00B305B6">
        <w:rPr>
          <w:color w:val="000000" w:themeColor="text1"/>
        </w:rPr>
        <w:t>%</w:t>
      </w:r>
      <w:r w:rsidR="00842249" w:rsidRPr="00B305B6">
        <w:rPr>
          <w:color w:val="000000" w:themeColor="text1"/>
        </w:rPr>
        <w:t>, respectively</w:t>
      </w:r>
      <w:r w:rsidR="00597E07" w:rsidRPr="00B305B6">
        <w:rPr>
          <w:color w:val="000000" w:themeColor="text1"/>
        </w:rPr>
        <w:t xml:space="preserve">, </w:t>
      </w:r>
      <w:r w:rsidR="00842249" w:rsidRPr="00B305B6">
        <w:rPr>
          <w:color w:val="000000" w:themeColor="text1"/>
        </w:rPr>
        <w:t xml:space="preserve">while </w:t>
      </w:r>
      <w:r w:rsidR="00597E07" w:rsidRPr="00B305B6">
        <w:rPr>
          <w:color w:val="000000" w:themeColor="text1"/>
        </w:rPr>
        <w:t xml:space="preserve">an increase of +3°C results in an increase </w:t>
      </w:r>
      <w:r w:rsidR="00B8675E" w:rsidRPr="00B305B6">
        <w:rPr>
          <w:color w:val="000000" w:themeColor="text1"/>
        </w:rPr>
        <w:t xml:space="preserve">in heritability of </w:t>
      </w:r>
      <w:r w:rsidR="003F68AE" w:rsidRPr="00B305B6">
        <w:rPr>
          <w:color w:val="000000" w:themeColor="text1"/>
        </w:rPr>
        <w:t>7</w:t>
      </w:r>
      <w:r w:rsidR="00842249" w:rsidRPr="00B305B6">
        <w:rPr>
          <w:color w:val="000000" w:themeColor="text1"/>
        </w:rPr>
        <w:t xml:space="preserve"> to </w:t>
      </w:r>
      <w:r w:rsidR="003F68AE" w:rsidRPr="00B305B6">
        <w:rPr>
          <w:color w:val="000000" w:themeColor="text1"/>
        </w:rPr>
        <w:t>16</w:t>
      </w:r>
      <w:r w:rsidR="00597E07" w:rsidRPr="00B305B6">
        <w:rPr>
          <w:color w:val="000000" w:themeColor="text1"/>
        </w:rPr>
        <w:t>%</w:t>
      </w:r>
      <w:r w:rsidR="00AD5383" w:rsidRPr="00B305B6">
        <w:rPr>
          <w:color w:val="000000" w:themeColor="text1"/>
        </w:rPr>
        <w:t xml:space="preserve"> (changes that, if real, would be opposite </w:t>
      </w:r>
      <w:r w:rsidR="003F68AE" w:rsidRPr="00B305B6">
        <w:rPr>
          <w:color w:val="000000" w:themeColor="text1"/>
        </w:rPr>
        <w:t xml:space="preserve">of </w:t>
      </w:r>
      <w:r w:rsidR="00AD5383" w:rsidRPr="00B305B6">
        <w:rPr>
          <w:color w:val="000000" w:themeColor="text1"/>
        </w:rPr>
        <w:t>the predicted direction)</w:t>
      </w:r>
      <w:r w:rsidR="00597E07" w:rsidRPr="00B305B6">
        <w:rPr>
          <w:color w:val="000000" w:themeColor="text1"/>
        </w:rPr>
        <w:t xml:space="preserve">. These findings indicate </w:t>
      </w:r>
      <w:r w:rsidR="00AB491F" w:rsidRPr="00B305B6">
        <w:rPr>
          <w:color w:val="000000" w:themeColor="text1"/>
        </w:rPr>
        <w:t xml:space="preserve">that populations with </w:t>
      </w:r>
      <w:r w:rsidR="001702A3" w:rsidRPr="00B305B6">
        <w:rPr>
          <w:color w:val="000000" w:themeColor="text1"/>
        </w:rPr>
        <w:t>sufficient</w:t>
      </w:r>
      <w:r w:rsidR="00AB491F" w:rsidRPr="00B305B6">
        <w:rPr>
          <w:color w:val="000000" w:themeColor="text1"/>
        </w:rPr>
        <w:t xml:space="preserve"> genetic diversity </w:t>
      </w:r>
      <w:r w:rsidR="001702A3" w:rsidRPr="00B305B6">
        <w:rPr>
          <w:color w:val="000000" w:themeColor="text1"/>
        </w:rPr>
        <w:t>are unlikely to</w:t>
      </w:r>
      <w:r w:rsidR="00AB491F" w:rsidRPr="00B305B6">
        <w:rPr>
          <w:color w:val="000000" w:themeColor="text1"/>
        </w:rPr>
        <w:t xml:space="preserve"> experience a reduction in heritability associated with warmer temperatures</w:t>
      </w:r>
      <w:r w:rsidR="00AD5383" w:rsidRPr="00B305B6">
        <w:rPr>
          <w:color w:val="000000" w:themeColor="text1"/>
        </w:rPr>
        <w:t>,</w:t>
      </w:r>
      <w:r w:rsidR="00B2192C" w:rsidRPr="00B305B6">
        <w:rPr>
          <w:color w:val="000000" w:themeColor="text1"/>
        </w:rPr>
        <w:t xml:space="preserve"> </w:t>
      </w:r>
      <w:r w:rsidR="00AD5383" w:rsidRPr="00B305B6">
        <w:rPr>
          <w:color w:val="000000" w:themeColor="text1"/>
        </w:rPr>
        <w:t xml:space="preserve">in turn </w:t>
      </w:r>
      <w:r w:rsidR="00B2192C" w:rsidRPr="00B305B6">
        <w:rPr>
          <w:color w:val="000000" w:themeColor="text1"/>
        </w:rPr>
        <w:t>suggest</w:t>
      </w:r>
      <w:r w:rsidR="00AD5383" w:rsidRPr="00B305B6">
        <w:rPr>
          <w:color w:val="000000" w:themeColor="text1"/>
        </w:rPr>
        <w:t>ing</w:t>
      </w:r>
      <w:r w:rsidRPr="00B305B6">
        <w:rPr>
          <w:color w:val="000000" w:themeColor="text1"/>
        </w:rPr>
        <w:t xml:space="preserve"> </w:t>
      </w:r>
      <w:r w:rsidR="00A008E0" w:rsidRPr="00B305B6">
        <w:rPr>
          <w:color w:val="000000" w:themeColor="text1"/>
        </w:rPr>
        <w:t>substantial retention of the capacity to adapt in the face of ongoing temperature change</w:t>
      </w:r>
      <w:r w:rsidRPr="00B305B6">
        <w:rPr>
          <w:color w:val="000000" w:themeColor="text1"/>
        </w:rPr>
        <w:t>.</w:t>
      </w:r>
      <w:r w:rsidR="00AB491F" w:rsidRPr="00B305B6">
        <w:rPr>
          <w:color w:val="000000" w:themeColor="text1"/>
        </w:rPr>
        <w:t xml:space="preserve"> </w:t>
      </w:r>
    </w:p>
    <w:p w14:paraId="42D11322" w14:textId="77777777" w:rsidR="00A27C77" w:rsidRPr="00B305B6" w:rsidRDefault="00A27C77" w:rsidP="00FC6D79">
      <w:pPr>
        <w:spacing w:line="480" w:lineRule="auto"/>
        <w:ind w:firstLine="720"/>
        <w:rPr>
          <w:color w:val="000000" w:themeColor="text1"/>
        </w:rPr>
      </w:pPr>
    </w:p>
    <w:p w14:paraId="02F46944" w14:textId="7C5B4070" w:rsidR="00642044" w:rsidRPr="00B305B6" w:rsidRDefault="00B57CC1" w:rsidP="00FC6D79">
      <w:pPr>
        <w:spacing w:line="480" w:lineRule="auto"/>
        <w:rPr>
          <w:b/>
          <w:bCs/>
          <w:iCs/>
          <w:color w:val="000000" w:themeColor="text1"/>
        </w:rPr>
      </w:pPr>
      <w:bookmarkStart w:id="6" w:name="_Hlk68447236"/>
      <w:r w:rsidRPr="00B305B6">
        <w:rPr>
          <w:b/>
          <w:bCs/>
          <w:iCs/>
          <w:color w:val="000000" w:themeColor="text1"/>
        </w:rPr>
        <w:t>Coral t</w:t>
      </w:r>
      <w:r w:rsidR="00EA440C" w:rsidRPr="00B305B6">
        <w:rPr>
          <w:b/>
          <w:bCs/>
          <w:iCs/>
          <w:color w:val="000000" w:themeColor="text1"/>
        </w:rPr>
        <w:t xml:space="preserve">hermal performance </w:t>
      </w:r>
      <w:r w:rsidR="00642044" w:rsidRPr="00B305B6">
        <w:rPr>
          <w:b/>
          <w:bCs/>
          <w:iCs/>
          <w:color w:val="000000" w:themeColor="text1"/>
        </w:rPr>
        <w:t xml:space="preserve">and </w:t>
      </w:r>
      <w:r w:rsidR="00A957D1" w:rsidRPr="00B305B6">
        <w:rPr>
          <w:b/>
          <w:bCs/>
          <w:iCs/>
          <w:color w:val="000000" w:themeColor="text1"/>
        </w:rPr>
        <w:t xml:space="preserve">challenges to predicting future </w:t>
      </w:r>
      <w:r w:rsidR="00642044" w:rsidRPr="00B305B6">
        <w:rPr>
          <w:b/>
          <w:bCs/>
          <w:iCs/>
          <w:color w:val="000000" w:themeColor="text1"/>
        </w:rPr>
        <w:t>adaptation to climate chang</w:t>
      </w:r>
      <w:r w:rsidR="00A957D1" w:rsidRPr="00B305B6">
        <w:rPr>
          <w:b/>
          <w:bCs/>
          <w:iCs/>
          <w:color w:val="000000" w:themeColor="text1"/>
        </w:rPr>
        <w:t>e</w:t>
      </w:r>
    </w:p>
    <w:bookmarkEnd w:id="6"/>
    <w:p w14:paraId="0BB7533D" w14:textId="1122FF6E" w:rsidR="00116D2D" w:rsidRPr="00B305B6" w:rsidRDefault="005454A4" w:rsidP="00FC6D79">
      <w:pPr>
        <w:spacing w:line="480" w:lineRule="auto"/>
        <w:ind w:firstLine="720"/>
        <w:rPr>
          <w:color w:val="000000" w:themeColor="text1"/>
          <w:lang w:val="en-US"/>
        </w:rPr>
      </w:pPr>
      <w:r w:rsidRPr="00B305B6">
        <w:rPr>
          <w:color w:val="000000" w:themeColor="text1"/>
        </w:rPr>
        <w:t>The absence of an effect of temperature on trait heritability observed here could reflect differences among</w:t>
      </w:r>
      <w:r w:rsidR="00AD5383" w:rsidRPr="00B305B6">
        <w:rPr>
          <w:color w:val="000000" w:themeColor="text1"/>
        </w:rPr>
        <w:t xml:space="preserve"> </w:t>
      </w:r>
      <w:r w:rsidRPr="00B305B6">
        <w:rPr>
          <w:color w:val="000000" w:themeColor="text1"/>
        </w:rPr>
        <w:t xml:space="preserve">studies in the way temperature treatments were applied, and/or </w:t>
      </w:r>
      <w:r w:rsidR="00116D2D" w:rsidRPr="00B305B6">
        <w:rPr>
          <w:color w:val="000000" w:themeColor="text1"/>
        </w:rPr>
        <w:t>differ</w:t>
      </w:r>
      <w:r w:rsidR="00AF7A5D" w:rsidRPr="00B305B6">
        <w:rPr>
          <w:color w:val="000000" w:themeColor="text1"/>
        </w:rPr>
        <w:t>e</w:t>
      </w:r>
      <w:r w:rsidR="00116D2D" w:rsidRPr="00B305B6">
        <w:rPr>
          <w:color w:val="000000" w:themeColor="text1"/>
        </w:rPr>
        <w:t xml:space="preserve">nces in </w:t>
      </w:r>
      <w:r w:rsidRPr="00B305B6">
        <w:rPr>
          <w:color w:val="000000" w:themeColor="text1"/>
        </w:rPr>
        <w:t>how temperature effects were statistically modelled. Many traits of organisms are non-linearly related to temperature, and these relationships are captured by measuring</w:t>
      </w:r>
      <w:r w:rsidR="00DF27E9" w:rsidRPr="00B305B6">
        <w:rPr>
          <w:color w:val="000000" w:themeColor="text1"/>
        </w:rPr>
        <w:t xml:space="preserve"> </w:t>
      </w:r>
      <w:r w:rsidRPr="00B305B6">
        <w:rPr>
          <w:color w:val="000000" w:themeColor="text1"/>
        </w:rPr>
        <w:t>t</w:t>
      </w:r>
      <w:r w:rsidR="00DD598C" w:rsidRPr="00B305B6">
        <w:rPr>
          <w:color w:val="000000" w:themeColor="text1"/>
        </w:rPr>
        <w:t>hermal performance curves (TPC</w:t>
      </w:r>
      <w:r w:rsidR="00D97203" w:rsidRPr="00B305B6">
        <w:rPr>
          <w:color w:val="000000" w:themeColor="text1"/>
        </w:rPr>
        <w:t>s)</w:t>
      </w:r>
      <w:r w:rsidRPr="00B305B6">
        <w:rPr>
          <w:color w:val="000000" w:themeColor="text1"/>
        </w:rPr>
        <w:t>.</w:t>
      </w:r>
      <w:r w:rsidR="00DF27E9" w:rsidRPr="00B305B6">
        <w:rPr>
          <w:color w:val="000000" w:themeColor="text1"/>
        </w:rPr>
        <w:t xml:space="preserve"> </w:t>
      </w:r>
      <w:r w:rsidR="00AD5383" w:rsidRPr="00B305B6">
        <w:rPr>
          <w:color w:val="000000" w:themeColor="text1"/>
        </w:rPr>
        <w:t>TPCs</w:t>
      </w:r>
      <w:r w:rsidR="001F556E" w:rsidRPr="00B305B6">
        <w:rPr>
          <w:color w:val="000000" w:themeColor="text1"/>
        </w:rPr>
        <w:t xml:space="preserve"> </w:t>
      </w:r>
      <w:r w:rsidRPr="00B305B6">
        <w:rPr>
          <w:color w:val="000000" w:themeColor="text1"/>
        </w:rPr>
        <w:t xml:space="preserve">are quantified </w:t>
      </w:r>
      <w:r w:rsidR="00474683" w:rsidRPr="00B305B6">
        <w:rPr>
          <w:color w:val="000000" w:themeColor="text1"/>
        </w:rPr>
        <w:t xml:space="preserve">by subjecting individuals to increasing temperatures at a standardized rate while repeatedly </w:t>
      </w:r>
      <w:r w:rsidR="00DD598C" w:rsidRPr="00B305B6">
        <w:rPr>
          <w:color w:val="000000" w:themeColor="text1"/>
        </w:rPr>
        <w:t xml:space="preserve">measuring performance </w:t>
      </w:r>
      <w:r w:rsidR="00DD598C" w:rsidRPr="00B305B6">
        <w:rPr>
          <w:noProof/>
          <w:color w:val="000000" w:themeColor="text1"/>
        </w:rPr>
        <w:fldChar w:fldCharType="begin" w:fldLock="1"/>
      </w:r>
      <w:r w:rsidR="00332696" w:rsidRPr="00B305B6">
        <w:rPr>
          <w:noProof/>
          <w:color w:val="000000" w:themeColor="text1"/>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id":"ITEM-2","itemData":{"author":[{"dropping-particle":"","family":"Angiletta","given":"MJ","non-dropping-particle":"","parse-names":false,"suffix":""}],"id":"ITEM-2","issued":{"date-parts":[["2009"]]},"publisher":"Oxford University Press","publisher-place":"Oxford","title":"Thermal Adaptation: A Theoretical and Empirical Synthesis","type":"book"},"uris":["http://www.mendeley.com/documents/?uuid=435c3176-94fe-4274-89c7-89dbecc7e631"]}],"mendeley":{"formattedCitation":"(Angiletta 2009; Chown et al. 2009)","plainTextFormattedCitation":"(Angiletta 2009; Chown et al. 2009)","previouslyFormattedCitation":"(Angiletta 2009; Chown et al. 2009)"},"properties":{"noteIndex":0},"schema":"https://github.com/citation-style-language/schema/raw/master/csl-citation.json"}</w:instrText>
      </w:r>
      <w:r w:rsidR="00DD598C" w:rsidRPr="00B305B6">
        <w:rPr>
          <w:noProof/>
          <w:color w:val="000000" w:themeColor="text1"/>
        </w:rPr>
        <w:fldChar w:fldCharType="separate"/>
      </w:r>
      <w:r w:rsidR="00DD598C" w:rsidRPr="00B305B6">
        <w:rPr>
          <w:noProof/>
          <w:color w:val="000000" w:themeColor="text1"/>
        </w:rPr>
        <w:t>(Angiletta 2009; Chown et al. 2009)</w:t>
      </w:r>
      <w:r w:rsidR="00DD598C" w:rsidRPr="00B305B6">
        <w:rPr>
          <w:noProof/>
          <w:color w:val="000000" w:themeColor="text1"/>
        </w:rPr>
        <w:fldChar w:fldCharType="end"/>
      </w:r>
      <w:r w:rsidRPr="00B305B6">
        <w:rPr>
          <w:noProof/>
          <w:color w:val="000000" w:themeColor="text1"/>
        </w:rPr>
        <w:t xml:space="preserve">, </w:t>
      </w:r>
      <w:r w:rsidR="00077144" w:rsidRPr="00B305B6">
        <w:rPr>
          <w:noProof/>
          <w:color w:val="000000" w:themeColor="text1"/>
        </w:rPr>
        <w:t>to</w:t>
      </w:r>
      <w:r w:rsidRPr="00B305B6">
        <w:rPr>
          <w:noProof/>
          <w:color w:val="000000" w:themeColor="text1"/>
        </w:rPr>
        <w:t xml:space="preserve"> identify</w:t>
      </w:r>
      <w:r w:rsidR="00077144" w:rsidRPr="00B305B6">
        <w:rPr>
          <w:noProof/>
          <w:color w:val="000000" w:themeColor="text1"/>
        </w:rPr>
        <w:t>: (1)</w:t>
      </w:r>
      <w:r w:rsidRPr="00B305B6">
        <w:rPr>
          <w:noProof/>
          <w:color w:val="000000" w:themeColor="text1"/>
        </w:rPr>
        <w:t xml:space="preserve"> the value of</w:t>
      </w:r>
      <w:r w:rsidR="00DF27E9" w:rsidRPr="00B305B6">
        <w:rPr>
          <w:noProof/>
          <w:color w:val="000000" w:themeColor="text1"/>
        </w:rPr>
        <w:t xml:space="preserve"> </w:t>
      </w:r>
      <w:r w:rsidR="00A72A47" w:rsidRPr="00B305B6">
        <w:rPr>
          <w:color w:val="000000" w:themeColor="text1"/>
        </w:rPr>
        <w:t xml:space="preserve">maximal performance </w:t>
      </w:r>
      <w:r w:rsidR="0076003B" w:rsidRPr="00B305B6">
        <w:rPr>
          <w:color w:val="000000" w:themeColor="text1"/>
        </w:rPr>
        <w:t>(</w:t>
      </w:r>
      <w:proofErr w:type="spellStart"/>
      <w:r w:rsidR="0076003B" w:rsidRPr="00B305B6">
        <w:rPr>
          <w:i/>
          <w:color w:val="000000" w:themeColor="text1"/>
        </w:rPr>
        <w:t>P</w:t>
      </w:r>
      <w:r w:rsidR="0076003B" w:rsidRPr="00B305B6">
        <w:rPr>
          <w:i/>
          <w:color w:val="000000" w:themeColor="text1"/>
          <w:vertAlign w:val="subscript"/>
        </w:rPr>
        <w:t>max</w:t>
      </w:r>
      <w:proofErr w:type="spellEnd"/>
      <w:r w:rsidR="0076003B" w:rsidRPr="00B305B6">
        <w:rPr>
          <w:color w:val="000000" w:themeColor="text1"/>
        </w:rPr>
        <w:t>)</w:t>
      </w:r>
      <w:r w:rsidRPr="00B305B6">
        <w:rPr>
          <w:color w:val="000000" w:themeColor="text1"/>
        </w:rPr>
        <w:t xml:space="preserve">, </w:t>
      </w:r>
      <w:r w:rsidR="00077144" w:rsidRPr="00B305B6">
        <w:rPr>
          <w:color w:val="000000" w:themeColor="text1"/>
        </w:rPr>
        <w:t xml:space="preserve">(2) </w:t>
      </w:r>
      <w:r w:rsidRPr="00B305B6">
        <w:rPr>
          <w:color w:val="000000" w:themeColor="text1"/>
        </w:rPr>
        <w:t xml:space="preserve">the temperature at which maximum performance occurs i.e., </w:t>
      </w:r>
      <w:r w:rsidR="00A72A47" w:rsidRPr="00B305B6">
        <w:rPr>
          <w:color w:val="000000" w:themeColor="text1"/>
        </w:rPr>
        <w:t>the thermal optimum</w:t>
      </w:r>
      <w:r w:rsidR="003C5266" w:rsidRPr="00B305B6">
        <w:rPr>
          <w:color w:val="000000" w:themeColor="text1"/>
        </w:rPr>
        <w:t xml:space="preserve"> </w:t>
      </w:r>
      <w:r w:rsidR="0076003B" w:rsidRPr="00B305B6">
        <w:rPr>
          <w:color w:val="000000" w:themeColor="text1"/>
        </w:rPr>
        <w:t>(</w:t>
      </w:r>
      <w:proofErr w:type="spellStart"/>
      <w:r w:rsidR="0076003B" w:rsidRPr="00B305B6">
        <w:rPr>
          <w:i/>
          <w:color w:val="000000" w:themeColor="text1"/>
        </w:rPr>
        <w:t>T</w:t>
      </w:r>
      <w:r w:rsidR="0076003B" w:rsidRPr="00B305B6">
        <w:rPr>
          <w:i/>
          <w:color w:val="000000" w:themeColor="text1"/>
          <w:vertAlign w:val="subscript"/>
        </w:rPr>
        <w:t>opt</w:t>
      </w:r>
      <w:proofErr w:type="spellEnd"/>
      <w:r w:rsidR="0076003B" w:rsidRPr="00B305B6">
        <w:rPr>
          <w:color w:val="000000" w:themeColor="text1"/>
        </w:rPr>
        <w:t>)</w:t>
      </w:r>
      <w:r w:rsidR="00A72A47" w:rsidRPr="00B305B6">
        <w:rPr>
          <w:color w:val="000000" w:themeColor="text1"/>
        </w:rPr>
        <w:t>;</w:t>
      </w:r>
      <w:r w:rsidR="00474683" w:rsidRPr="00B305B6">
        <w:rPr>
          <w:color w:val="000000" w:themeColor="text1"/>
        </w:rPr>
        <w:t xml:space="preserve"> </w:t>
      </w:r>
      <w:r w:rsidR="00A72A47" w:rsidRPr="00B305B6">
        <w:rPr>
          <w:color w:val="000000" w:themeColor="text1"/>
        </w:rPr>
        <w:t xml:space="preserve">(3) </w:t>
      </w:r>
      <w:r w:rsidR="00474683" w:rsidRPr="00B305B6">
        <w:rPr>
          <w:color w:val="000000" w:themeColor="text1"/>
        </w:rPr>
        <w:t xml:space="preserve">the </w:t>
      </w:r>
      <w:r w:rsidR="0076003B" w:rsidRPr="00B305B6">
        <w:rPr>
          <w:color w:val="000000" w:themeColor="text1"/>
        </w:rPr>
        <w:t xml:space="preserve">performance </w:t>
      </w:r>
      <w:r w:rsidR="00474683" w:rsidRPr="00B305B6">
        <w:rPr>
          <w:color w:val="000000" w:themeColor="text1"/>
        </w:rPr>
        <w:t>breadth</w:t>
      </w:r>
      <w:r w:rsidR="00A72A47" w:rsidRPr="00B305B6">
        <w:rPr>
          <w:color w:val="000000" w:themeColor="text1"/>
        </w:rPr>
        <w:t xml:space="preserve"> (e.g., B80, B95), and</w:t>
      </w:r>
      <w:r w:rsidR="00F4492B" w:rsidRPr="00B305B6">
        <w:rPr>
          <w:color w:val="000000" w:themeColor="text1"/>
        </w:rPr>
        <w:t>, somewhat related to the latter,</w:t>
      </w:r>
      <w:r w:rsidR="00A72A47" w:rsidRPr="00B305B6">
        <w:rPr>
          <w:color w:val="000000" w:themeColor="text1"/>
        </w:rPr>
        <w:t xml:space="preserve"> (4) the limits of </w:t>
      </w:r>
      <w:r w:rsidR="00144684" w:rsidRPr="00B305B6">
        <w:rPr>
          <w:color w:val="000000" w:themeColor="text1"/>
        </w:rPr>
        <w:t>thermal performance</w:t>
      </w:r>
      <w:r w:rsidR="00474683" w:rsidRPr="00B305B6">
        <w:rPr>
          <w:color w:val="000000" w:themeColor="text1"/>
        </w:rPr>
        <w:t xml:space="preserve"> </w:t>
      </w:r>
      <w:r w:rsidR="00DD598C" w:rsidRPr="00B305B6">
        <w:rPr>
          <w:color w:val="000000" w:themeColor="text1"/>
        </w:rPr>
        <w:t>(</w:t>
      </w:r>
      <w:r w:rsidR="00A72A47" w:rsidRPr="00B305B6">
        <w:rPr>
          <w:color w:val="000000" w:themeColor="text1"/>
        </w:rPr>
        <w:t xml:space="preserve">e.g., </w:t>
      </w:r>
      <w:proofErr w:type="spellStart"/>
      <w:r w:rsidR="00A72A47" w:rsidRPr="00B305B6">
        <w:rPr>
          <w:i/>
          <w:color w:val="000000" w:themeColor="text1"/>
        </w:rPr>
        <w:t>CT</w:t>
      </w:r>
      <w:r w:rsidR="00A72A47" w:rsidRPr="00B305B6">
        <w:rPr>
          <w:i/>
          <w:color w:val="000000" w:themeColor="text1"/>
          <w:vertAlign w:val="subscript"/>
        </w:rPr>
        <w:t>max</w:t>
      </w:r>
      <w:proofErr w:type="spellEnd"/>
      <w:r w:rsidR="00A72A47" w:rsidRPr="00B305B6">
        <w:rPr>
          <w:color w:val="000000" w:themeColor="text1"/>
        </w:rPr>
        <w:t xml:space="preserve">) </w:t>
      </w:r>
      <w:r w:rsidR="00DD598C" w:rsidRPr="00B305B6">
        <w:rPr>
          <w:color w:val="000000" w:themeColor="text1"/>
        </w:rPr>
        <w:fldChar w:fldCharType="begin" w:fldLock="1"/>
      </w:r>
      <w:r w:rsidR="002447ED" w:rsidRPr="00B305B6">
        <w:rPr>
          <w:color w:val="000000" w:themeColor="text1"/>
        </w:rPr>
        <w:instrText>ADDIN CSL_CITATION {"citationItems":[{"id":"ITEM-1","itemData":{"DOI":"10.1002/jez.2414","ISSN":"24715646","abstract":"Ectothermic animals, such as amphibians and reptiles, are particularly sensitive to rapidly warming global temperatures. One response in these organisms may be to evolve aspects of their thermal physiology. If this response is adaptive and can occur on the appropriate time scale, it may facilitate population or species persistence in the changed environments. However, thermal physiological traits have classically been thought to evolve too slowly to keep pace with environmental change in longer-lived vertebrates. Even as empirical work of the mid-20th century offers mixed support for conservatism in thermal physiological traits, the generalization of low evolutionary potential in thermal traits is commonly invoked. Here, we revisit this hypothesis to better understand the mechanisms guiding the timing and patterns of physiological evolution. Characterizing the potential interactions among evolution, plasticity, behavior, and ontogenetic shifts in thermal physiology is critical for accurate prediction of how organisms will respond to our rapidly warming world. Recent work provides evidence that thermal physiological traits are not as evolutionarily rigid as once believed, with many examples of divergence in several aspects of thermal physiology at multiple phylogenetic scales. However, slow rates of evolution are often still observed, particularly at the warm end of the thermal performance curve. Furthermore, the context-specificity of many responses makes broad generalizations about the potential evolvability of traits tenuous. We outline potential factors and considerations that require closer scrutiny to understand and predict reptile and amphibian evolutionary responses to climate change, particularly regarding the underlying genetic architecture facilitating or limiting thermal evolution.","author":[{"dropping-particle":"","family":"Bodensteiner","given":"Brooke L.","non-dropping-particle":"","parse-names":false,"suffix":""},{"dropping-particle":"","family":"Agudelo-Cantero","given":"Gustavo A.","non-dropping-particle":"","parse-names":false,"suffix":""},{"dropping-particle":"","family":"Arietta","given":"A. Z.Andis","non-dropping-particle":"","parse-names":false,"suffix":""},{"dropping-particle":"","family":"Gunderson","given":"Alex R.","non-dropping-particle":"","parse-names":false,"suffix":""},{"dropping-particle":"","family":"Muñoz","given":"Martha M.","non-dropping-particle":"","parse-names":false,"suffix":""},{"dropping-particle":"","family":"Refsnider","given":"Jeanine M.","non-dropping-particle":"","parse-names":false,"suffix":""},{"dropping-particle":"","family":"Gangloff","given":"Eric J.","non-dropping-particle":"","parse-names":false,"suffix":""}],"container-title":"Journal of Experimental Zoology Part A: Ecological and Integrative Physiology","id":"ITEM-1","issue":"April","issued":{"date-parts":[["2020"]]},"page":"1-22","title":"Thermal adaptation revisited: How conserved are thermal traits of reptiles and amphibians?","type":"article-journal"},"uris":["http://www.mendeley.com/documents/?uuid=162de2a1-5cb9-4a58-8d00-5fb9e16294f3"]},{"id":"ITEM-2","itemData":{"DOI":"10.1093/acprof:oso/9780198570875.001.1","ISBN":"9780198570875","author":[{"dropping-particle":"","family":"Angilletta","given":"Michael J.","non-dropping-particle":"","parse-names":false,"suffix":""}],"id":"ITEM-2","issued":{"date-parts":[["2009"]]},"publisher":"Oxford Scholarship Online","title":"Thermal Adaptation: A Theoretical and Empirical Synthesis","type":"book"},"uris":["http://www.mendeley.com/documents/?uuid=6bf122ea-ffb3-4fbe-8ed8-4302f74509b9"]},{"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Angilletta 2009; Logan et al. 2014b; Bodensteiner et al. 2020)","plainTextFormattedCitation":"(Angilletta 2009; Logan et al. 2014b; Bodensteiner et al. 2020)","previouslyFormattedCitation":"(Angilletta 2009; Logan et al. 2014b; Bodensteiner et al. 2020)"},"properties":{"noteIndex":0},"schema":"https://github.com/citation-style-language/schema/raw/master/csl-citation.json"}</w:instrText>
      </w:r>
      <w:r w:rsidR="00DD598C" w:rsidRPr="00B305B6">
        <w:rPr>
          <w:color w:val="000000" w:themeColor="text1"/>
        </w:rPr>
        <w:fldChar w:fldCharType="separate"/>
      </w:r>
      <w:r w:rsidR="00A72A47" w:rsidRPr="00B305B6">
        <w:rPr>
          <w:noProof/>
          <w:color w:val="000000" w:themeColor="text1"/>
        </w:rPr>
        <w:t>(Angilletta 2009; Logan et al. 2014b; Bodensteiner et al. 2020)</w:t>
      </w:r>
      <w:r w:rsidR="00DD598C" w:rsidRPr="00B305B6">
        <w:rPr>
          <w:color w:val="000000" w:themeColor="text1"/>
        </w:rPr>
        <w:fldChar w:fldCharType="end"/>
      </w:r>
      <w:r w:rsidR="00474683" w:rsidRPr="00B305B6">
        <w:rPr>
          <w:color w:val="000000" w:themeColor="text1"/>
        </w:rPr>
        <w:t xml:space="preserve">. </w:t>
      </w:r>
      <w:r w:rsidR="00A72A47" w:rsidRPr="00B305B6">
        <w:rPr>
          <w:color w:val="000000" w:themeColor="text1"/>
        </w:rPr>
        <w:t xml:space="preserve">Measuring limits to thermal tolerance involves either static assays of survival time in a constant high temperature, such as heat knockdown time </w:t>
      </w:r>
      <w:r w:rsidR="00A72A47" w:rsidRPr="00B305B6">
        <w:rPr>
          <w:color w:val="000000" w:themeColor="text1"/>
        </w:rPr>
        <w:fldChar w:fldCharType="begin" w:fldLock="1"/>
      </w:r>
      <w:r w:rsidR="003C1C20">
        <w:rPr>
          <w:color w:val="000000" w:themeColor="text1"/>
        </w:rPr>
        <w:instrText>ADDIN CSL_CITATION {"citationItems":[{"id":"ITEM-1","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1","issue":"8","issued":{"date-parts":[["2019"]]},"page":"818-824","title":"Evolutionary potential of thermal preference and heat tolerance in &lt;i&gt;Drosophila subobscura&lt;/i&gt;","type":"article-journal","volume":"32"},"uris":["http://www.mendeley.com/documents/?uuid=8ef58d14-da5b-4076-88df-fa7f689a5e86"]},{"id":"ITEM-2","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2","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mendeley":{"formattedCitation":"(Ma et al. 2014; Castañeda et al. 2019)","plainTextFormattedCitation":"(Ma et al. 2014; Castañeda et al. 2019)","previouslyFormattedCitation":"(Ma et al. 2014; Castañeda et al. 2019)"},"properties":{"noteIndex":0},"schema":"https://github.com/citation-style-language/schema/raw/master/csl-citation.json"}</w:instrText>
      </w:r>
      <w:r w:rsidR="00A72A47" w:rsidRPr="00B305B6">
        <w:rPr>
          <w:color w:val="000000" w:themeColor="text1"/>
        </w:rPr>
        <w:fldChar w:fldCharType="separate"/>
      </w:r>
      <w:r w:rsidR="0077014B" w:rsidRPr="00B305B6">
        <w:rPr>
          <w:noProof/>
          <w:color w:val="000000" w:themeColor="text1"/>
        </w:rPr>
        <w:t>(Ma et al. 2014; Castañeda et al. 2019)</w:t>
      </w:r>
      <w:r w:rsidR="00A72A47" w:rsidRPr="00B305B6">
        <w:rPr>
          <w:color w:val="000000" w:themeColor="text1"/>
        </w:rPr>
        <w:fldChar w:fldCharType="end"/>
      </w:r>
      <w:r w:rsidR="00A72A47" w:rsidRPr="00B305B6">
        <w:rPr>
          <w:color w:val="000000" w:themeColor="text1"/>
        </w:rPr>
        <w:t xml:space="preserve">, or dynamic assays involving gradually increasing temperature until failure, such as temperature-at-death and </w:t>
      </w:r>
      <w:proofErr w:type="spellStart"/>
      <w:r w:rsidR="00A72A47" w:rsidRPr="00B305B6">
        <w:rPr>
          <w:i/>
          <w:color w:val="000000" w:themeColor="text1"/>
        </w:rPr>
        <w:t>CT</w:t>
      </w:r>
      <w:r w:rsidR="00A72A47" w:rsidRPr="00B305B6">
        <w:rPr>
          <w:i/>
          <w:color w:val="000000" w:themeColor="text1"/>
          <w:vertAlign w:val="subscript"/>
        </w:rPr>
        <w:t>max</w:t>
      </w:r>
      <w:proofErr w:type="spellEnd"/>
      <w:r w:rsidR="00C77E10" w:rsidRPr="00B305B6">
        <w:rPr>
          <w:color w:val="000000" w:themeColor="text1"/>
        </w:rPr>
        <w:t xml:space="preserve"> </w:t>
      </w:r>
      <w:r w:rsidR="00C77E10" w:rsidRPr="00B305B6">
        <w:rPr>
          <w:color w:val="000000" w:themeColor="text1"/>
        </w:rPr>
        <w:fldChar w:fldCharType="begin" w:fldLock="1"/>
      </w:r>
      <w:r w:rsidR="003C1C20">
        <w:rPr>
          <w:color w:val="000000" w:themeColor="text1"/>
        </w:rPr>
        <w:instrText>ADDIN CSL_CITATION {"citationItems":[{"id":"ITEM-1","itemData":{"DOI":"10.1007/s10646-011-0624-2","ISSN":"09639292","PMID":"21373902","abstract":"Climate change is expected to result in an increased occurrence of heat stress. The long-term population-level impact of this stress would be lessened in populations able to genetically adapt to higher temperatures. Adaptation requires the presence of genetically-based variation. At-risk populations may undergo strong declines in population size that lower the amount of genetic variation. The objectives of this study were to quantify the heritability of heat tolerance in populations of the least killifish, Heterandria formosa, and to determine if heritabilities were reduced following a population bottleneck. Heritabilities of heat tolerance were determined for two lines of each of two source populations; two bottlenecked lines (established with one pair of fish) and two regular lines. Heat tolerance was quantified as temperature-at-death (TAD), when fish acclimated at 28°C were subjected to an increase in water temperature of 2°C/day. Mid-parent/mean offspring regressions and full-sib analyses were used to estimate the heritability of TAD. Heritability estimates from parent/offspring regressions ranged from 0.185 to 0.462, while those from sib analyses ranged from 0 to 0.324, with an overall estimate of 0.203 (0.230 for the regular lines, 0.168 for bottlenecked ones). Fish from the bottlenecked line from one source population (but not the other) had a lower heritability than did those from the regular line. These results show that the populations tested had some potential for adaptation to elevated water temperatures, and that this potential may be reduced following a population bottleneck. This should not be construed as evidence that natural populations will not suffer negative consequences from global warming; this study only showed that these specific populations have some potential to adapt under a very specific set of conditions. © 2011 Springer Science+Business Media, LLC.","author":[{"dropping-particle":"","family":"Doyle","given":"Cathleen M.","non-dropping-particle":"","parse-names":false,"suffix":""},{"dropping-particle":"","family":"Leberg","given":"Paul L.","non-dropping-particle":"","parse-names":false,"suffix":""},{"dropping-particle":"","family":"Klerks","given":"Paul L.","non-dropping-particle":"","parse-names":false,"suffix":""}],"container-title":"Ecotoxicology","id":"ITEM-1","issue":"3","issued":{"date-parts":[["2011"]]},"page":"535-542","title":"Heritability of heat tolerance in a small livebearing fish, Heterandria formosa","type":"article-journal","volume":"20"},"uris":["http://www.mendeley.com/documents/?uuid=da950180-83f7-4a19-8305-38eb168ba9e6"]},{"id":"ITEM-2","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2","issue":"8","issued":{"date-parts":[["2019"]]},"page":"818-824","title":"Evolutionary potential of thermal preference and heat tolerance in &lt;i&gt;Drosophila subobscura&lt;/i&gt;","type":"article-journal","volume":"32"},"uris":["http://www.mendeley.com/documents/?uuid=8ef58d14-da5b-4076-88df-fa7f689a5e86"]}],"mendeley":{"formattedCitation":"(Doyle et al. 2011; Castañeda et al. 2019)","plainTextFormattedCitation":"(Doyle et al. 2011; Castañeda et al. 2019)","previouslyFormattedCitation":"(Doyle et al. 2011; Castañeda et al. 2019)"},"properties":{"noteIndex":0},"schema":"https://github.com/citation-style-language/schema/raw/master/csl-citation.json"}</w:instrText>
      </w:r>
      <w:r w:rsidR="00C77E10" w:rsidRPr="00B305B6">
        <w:rPr>
          <w:color w:val="000000" w:themeColor="text1"/>
        </w:rPr>
        <w:fldChar w:fldCharType="separate"/>
      </w:r>
      <w:r w:rsidR="00C77E10" w:rsidRPr="00B305B6">
        <w:rPr>
          <w:noProof/>
          <w:color w:val="000000" w:themeColor="text1"/>
        </w:rPr>
        <w:t>(Doyle et al. 2011; Castañeda et al. 2019)</w:t>
      </w:r>
      <w:r w:rsidR="00C77E10" w:rsidRPr="00B305B6">
        <w:rPr>
          <w:color w:val="000000" w:themeColor="text1"/>
        </w:rPr>
        <w:fldChar w:fldCharType="end"/>
      </w:r>
      <w:r w:rsidR="00A72A47" w:rsidRPr="00B305B6">
        <w:rPr>
          <w:color w:val="000000" w:themeColor="text1"/>
          <w:lang w:val="en-US"/>
        </w:rPr>
        <w:t xml:space="preserve">. </w:t>
      </w:r>
    </w:p>
    <w:p w14:paraId="0B5A6195" w14:textId="3A70C3D5" w:rsidR="00D9762D" w:rsidRPr="00B305B6" w:rsidRDefault="00116D2D" w:rsidP="00FC6D79">
      <w:pPr>
        <w:spacing w:line="480" w:lineRule="auto"/>
        <w:ind w:firstLine="720"/>
        <w:rPr>
          <w:color w:val="000000" w:themeColor="text1"/>
        </w:rPr>
      </w:pPr>
      <w:r w:rsidRPr="00B305B6">
        <w:rPr>
          <w:color w:val="000000" w:themeColor="text1"/>
          <w:lang w:val="en-US"/>
        </w:rPr>
        <w:t xml:space="preserve">The </w:t>
      </w:r>
      <w:r w:rsidR="00231762" w:rsidRPr="00B305B6">
        <w:rPr>
          <w:color w:val="000000" w:themeColor="text1"/>
          <w:lang w:val="en-US"/>
        </w:rPr>
        <w:t xml:space="preserve">way in which </w:t>
      </w:r>
      <w:r w:rsidR="00AD5383" w:rsidRPr="00B305B6">
        <w:rPr>
          <w:color w:val="000000" w:themeColor="text1"/>
          <w:lang w:val="en-US"/>
        </w:rPr>
        <w:t>temperature was modelled in each of the studies analyzed here</w:t>
      </w:r>
      <w:r w:rsidR="00127666" w:rsidRPr="00B305B6">
        <w:rPr>
          <w:color w:val="000000" w:themeColor="text1"/>
          <w:lang w:val="en-US"/>
        </w:rPr>
        <w:t>in</w:t>
      </w:r>
      <w:r w:rsidR="00EB3A96" w:rsidRPr="00B305B6">
        <w:rPr>
          <w:color w:val="000000" w:themeColor="text1"/>
          <w:lang w:val="en-US"/>
        </w:rPr>
        <w:t xml:space="preserve"> –</w:t>
      </w:r>
      <w:r w:rsidRPr="00B305B6">
        <w:rPr>
          <w:color w:val="000000" w:themeColor="text1"/>
          <w:lang w:val="en-US"/>
        </w:rPr>
        <w:t xml:space="preserve"> and consequently, which component of thermal performance was captured</w:t>
      </w:r>
      <w:r w:rsidR="00EB3A96" w:rsidRPr="00B305B6">
        <w:rPr>
          <w:color w:val="000000" w:themeColor="text1"/>
          <w:lang w:val="en-US"/>
        </w:rPr>
        <w:t xml:space="preserve"> –</w:t>
      </w:r>
      <w:r w:rsidR="00231762" w:rsidRPr="00B305B6">
        <w:rPr>
          <w:color w:val="000000" w:themeColor="text1"/>
          <w:lang w:val="en-US"/>
        </w:rPr>
        <w:t xml:space="preserve"> is likely to affect the </w:t>
      </w:r>
      <w:r w:rsidR="00231762" w:rsidRPr="00B305B6">
        <w:rPr>
          <w:color w:val="000000" w:themeColor="text1"/>
          <w:lang w:val="en-US"/>
        </w:rPr>
        <w:lastRenderedPageBreak/>
        <w:t>heritability estimate</w:t>
      </w:r>
      <w:r w:rsidR="00077144" w:rsidRPr="00B305B6">
        <w:rPr>
          <w:color w:val="000000" w:themeColor="text1"/>
          <w:lang w:val="en-US"/>
        </w:rPr>
        <w:t>d</w:t>
      </w:r>
      <w:r w:rsidR="00231762" w:rsidRPr="00B305B6">
        <w:rPr>
          <w:color w:val="000000" w:themeColor="text1"/>
          <w:lang w:val="en-US"/>
        </w:rPr>
        <w:t xml:space="preserve">. </w:t>
      </w:r>
      <w:r w:rsidR="00231762" w:rsidRPr="00B305B6">
        <w:rPr>
          <w:color w:val="000000" w:themeColor="text1"/>
        </w:rPr>
        <w:t xml:space="preserve">For example, studies incorporating temperature treatment as a fixed effect </w:t>
      </w:r>
      <w:r w:rsidR="00D0206F" w:rsidRPr="00B305B6">
        <w:rPr>
          <w:color w:val="000000" w:themeColor="text1"/>
        </w:rPr>
        <w:t xml:space="preserve">and estimating heritability using </w:t>
      </w:r>
      <w:r w:rsidR="00231762" w:rsidRPr="00B305B6">
        <w:rPr>
          <w:color w:val="000000" w:themeColor="text1"/>
        </w:rPr>
        <w:t xml:space="preserve">a single model </w:t>
      </w:r>
      <w:r w:rsidR="00231762" w:rsidRPr="00B305B6">
        <w:rPr>
          <w:color w:val="000000" w:themeColor="text1"/>
        </w:rPr>
        <w:fldChar w:fldCharType="begin" w:fldLock="1"/>
      </w:r>
      <w:r w:rsidR="00F91F08" w:rsidRPr="00B305B6">
        <w:rPr>
          <w:color w:val="000000" w:themeColor="text1"/>
        </w:rPr>
        <w:instrText>ADDIN CSL_CITATION {"citationItems":[{"id":"ITEM-1","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1","issue":"6242","issued":{"date-parts":[["2015"]]},"page":"2014-2016","title":"Genomic determinants of coral heat tolerance across latitudes","type":"article-journal","volume":"348"},"uris":["http://www.mendeley.com/documents/?uuid=dd2d35db-4a48-4c04-97dd-8a72a8353702"]},{"id":"ITEM-2","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2","issued":{"date-parts":[["2017"]]},"page":"87-92","publisher":"Elsevier B.V.","title":"Intraspecific variation in phenotype among nursery-reared staghorn coral &lt;i&gt;Acropora cervicornis&lt;/i&gt; (Lamarck, 1816)","type":"article-journal","volume":"486"},"uris":["http://www.mendeley.com/documents/?uuid=e50b1f51-304b-438d-a162-e70f4e68bfa9"]},{"id":"ITEM-3","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3","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4","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4","issue":"Ipcc 2007","issued":{"date-parts":[["2009"]]},"page":"81-92","title":"Genetic variation in responses to a settlement cue and elevated temperature in the reef-building coral Acropora millepora","type":"article-journal","volume":"392"},"uris":["http://www.mendeley.com/documents/?uuid=36c43c35-3177-4818-96cc-c0a778210585"]}],"mendeley":{"formattedCitation":"(Meyer et al. 2009; Dixon et al. 2015; Lohr and Patterson 2017; Manzello et al. 2019)","plainTextFormattedCitation":"(Meyer et al. 2009; Dixon et al. 2015; Lohr and Patterson 2017; Manzello et al. 2019)","previouslyFormattedCitation":"(Meyer et al. 2009; Dixon et al. 2015; Lohr and Patterson 2017; Manzello et al. 2019)"},"properties":{"noteIndex":0},"schema":"https://github.com/citation-style-language/schema/raw/master/csl-citation.json"}</w:instrText>
      </w:r>
      <w:r w:rsidR="00231762" w:rsidRPr="00B305B6">
        <w:rPr>
          <w:color w:val="000000" w:themeColor="text1"/>
        </w:rPr>
        <w:fldChar w:fldCharType="separate"/>
      </w:r>
      <w:r w:rsidR="00231762" w:rsidRPr="00B305B6">
        <w:rPr>
          <w:noProof/>
          <w:color w:val="000000" w:themeColor="text1"/>
        </w:rPr>
        <w:t>(Meyer et al. 2009; Dixon et al. 2015; Lohr and Patterson 2017; Manzello et al. 2019)</w:t>
      </w:r>
      <w:r w:rsidR="00231762" w:rsidRPr="00B305B6">
        <w:rPr>
          <w:color w:val="000000" w:themeColor="text1"/>
        </w:rPr>
        <w:fldChar w:fldCharType="end"/>
      </w:r>
      <w:r w:rsidR="00231762" w:rsidRPr="00B305B6">
        <w:rPr>
          <w:color w:val="000000" w:themeColor="text1"/>
        </w:rPr>
        <w:t xml:space="preserve">, </w:t>
      </w:r>
      <w:r w:rsidR="00D0206F" w:rsidRPr="00B305B6">
        <w:rPr>
          <w:color w:val="000000" w:themeColor="text1"/>
        </w:rPr>
        <w:t>or studies that calculate heritability from the difference</w:t>
      </w:r>
      <w:r w:rsidRPr="00B305B6">
        <w:rPr>
          <w:color w:val="000000" w:themeColor="text1"/>
        </w:rPr>
        <w:t xml:space="preserve"> in </w:t>
      </w:r>
      <w:r w:rsidR="00D0206F" w:rsidRPr="00B305B6">
        <w:rPr>
          <w:color w:val="000000" w:themeColor="text1"/>
        </w:rPr>
        <w:t xml:space="preserve">trait values </w:t>
      </w:r>
      <w:r w:rsidRPr="00B305B6">
        <w:rPr>
          <w:color w:val="000000" w:themeColor="text1"/>
        </w:rPr>
        <w:t xml:space="preserve">between </w:t>
      </w:r>
      <w:r w:rsidR="00D0206F" w:rsidRPr="00B305B6">
        <w:rPr>
          <w:color w:val="000000" w:themeColor="text1"/>
        </w:rPr>
        <w:t>low vs. high temper</w:t>
      </w:r>
      <w:r w:rsidR="00231762" w:rsidRPr="00B305B6">
        <w:rPr>
          <w:color w:val="000000" w:themeColor="text1"/>
        </w:rPr>
        <w:t>a</w:t>
      </w:r>
      <w:r w:rsidR="00D0206F" w:rsidRPr="00B305B6">
        <w:rPr>
          <w:color w:val="000000" w:themeColor="text1"/>
        </w:rPr>
        <w:t>ture treatments</w:t>
      </w:r>
      <w:r w:rsidR="00231762" w:rsidRPr="00B305B6">
        <w:rPr>
          <w:color w:val="000000" w:themeColor="text1"/>
        </w:rPr>
        <w:t xml:space="preserve"> </w:t>
      </w:r>
      <w:r w:rsidR="00231762" w:rsidRPr="00B305B6">
        <w:rPr>
          <w:color w:val="000000" w:themeColor="text1"/>
        </w:rPr>
        <w:fldChar w:fldCharType="begin" w:fldLock="1"/>
      </w:r>
      <w:r w:rsidR="00231762" w:rsidRPr="00B305B6">
        <w:rPr>
          <w:color w:val="000000" w:themeColor="text1"/>
        </w:rPr>
        <w:instrText>ADDIN CSL_CITATION {"citationItems":[{"id":"ITEM-1","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1","issue":"9","issued":{"date-parts":[["2019"]]},"page":"2238-2253","title":"Heritable variation in bleaching responses and its functional genomic basis in reef-building corals (Orbicella faveolata)","type":"article-journal","volume":"28"},"uris":["http://www.mendeley.com/documents/?uuid=68ec6102-5cb5-444d-886c-dfd2f31a6745"]},{"id":"ITEM-2","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2","issue":"3","issued":{"date-parts":[["2010"]]},"page":"e9751","title":"Estimating the Potential for Adaptation of Corals to Climate Warming","type":"article-journal","volume":"5"},"uris":["http://www.mendeley.com/documents/?uuid=fb4da46b-a305-42d7-8c2a-1702ac5c2ec6"]},{"id":"ITEM-3","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3","issued":{"date-parts":[["2020"]]},"page":"45-68","title":"Genetic differences in thermal tolerance among colonies of threatened coral Acropora cervicornis: Potential for adaptation to increasing temperature","type":"article-journal","volume":"646"},"uris":["http://www.mendeley.com/documents/?uuid=85c1bc7c-51ec-4594-afac-2a5e385adf38"]}],"mendeley":{"formattedCitation":"(Császár et al. 2010; Dziedzic et al. 2019; Yetsko et al. 2020)","plainTextFormattedCitation":"(Császár et al. 2010; Dziedzic et al. 2019; Yetsko et al. 2020)","previouslyFormattedCitation":"(Császár et al. 2010; Dziedzic et al. 2019; Yetsko et al. 2020)"},"properties":{"noteIndex":0},"schema":"https://github.com/citation-style-language/schema/raw/master/csl-citation.json"}</w:instrText>
      </w:r>
      <w:r w:rsidR="00231762" w:rsidRPr="00B305B6">
        <w:rPr>
          <w:color w:val="000000" w:themeColor="text1"/>
        </w:rPr>
        <w:fldChar w:fldCharType="separate"/>
      </w:r>
      <w:r w:rsidR="00231762" w:rsidRPr="00B305B6">
        <w:rPr>
          <w:noProof/>
          <w:color w:val="000000" w:themeColor="text1"/>
        </w:rPr>
        <w:t>(Császár et al. 2010; Dziedzic et al. 2019; Yetsko et al. 2020)</w:t>
      </w:r>
      <w:r w:rsidR="00231762" w:rsidRPr="00B305B6">
        <w:rPr>
          <w:color w:val="000000" w:themeColor="text1"/>
        </w:rPr>
        <w:fldChar w:fldCharType="end"/>
      </w:r>
      <w:r w:rsidR="00D0206F" w:rsidRPr="00B305B6">
        <w:rPr>
          <w:color w:val="000000" w:themeColor="text1"/>
        </w:rPr>
        <w:t xml:space="preserve"> likely estimated the heritability of </w:t>
      </w:r>
      <w:r w:rsidRPr="00B305B6">
        <w:rPr>
          <w:color w:val="000000" w:themeColor="text1"/>
        </w:rPr>
        <w:t xml:space="preserve">thermal sensitivity (i.e., how </w:t>
      </w:r>
      <w:r w:rsidR="00D0206F" w:rsidRPr="00B305B6">
        <w:rPr>
          <w:color w:val="000000" w:themeColor="text1"/>
        </w:rPr>
        <w:t xml:space="preserve">performance </w:t>
      </w:r>
      <w:r w:rsidRPr="00B305B6">
        <w:rPr>
          <w:color w:val="000000" w:themeColor="text1"/>
        </w:rPr>
        <w:t xml:space="preserve">changes as </w:t>
      </w:r>
      <w:r w:rsidR="00D0206F" w:rsidRPr="00B305B6">
        <w:rPr>
          <w:color w:val="000000" w:themeColor="text1"/>
        </w:rPr>
        <w:t>temperature change</w:t>
      </w:r>
      <w:r w:rsidRPr="00B305B6">
        <w:rPr>
          <w:color w:val="000000" w:themeColor="text1"/>
        </w:rPr>
        <w:t>s</w:t>
      </w:r>
      <w:r w:rsidR="00077144" w:rsidRPr="00B305B6">
        <w:rPr>
          <w:color w:val="000000" w:themeColor="text1"/>
        </w:rPr>
        <w:t>)</w:t>
      </w:r>
      <w:r w:rsidR="00D0206F" w:rsidRPr="00B305B6">
        <w:rPr>
          <w:color w:val="000000" w:themeColor="text1"/>
        </w:rPr>
        <w:t>. Conversely, studies that used separate models for low-temperature and high-temperature treatments</w:t>
      </w:r>
      <w:r w:rsidR="00597EDD" w:rsidRPr="00B305B6">
        <w:rPr>
          <w:color w:val="000000" w:themeColor="text1"/>
        </w:rPr>
        <w:t xml:space="preserve"> </w:t>
      </w:r>
      <w:r w:rsidR="00597EDD" w:rsidRPr="00B305B6">
        <w:rPr>
          <w:color w:val="000000" w:themeColor="text1"/>
        </w:rPr>
        <w:fldChar w:fldCharType="begin" w:fldLock="1"/>
      </w:r>
      <w:r w:rsidR="00F91F08" w:rsidRPr="00B305B6">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2","issued":{"date-parts":[["2020"]]},"title":"Assessing the role of historical temperature regime and algal symbionts on the heat tolerance of coral juveniles","type":"article-journal"},"uris":["http://www.mendeley.com/documents/?uuid=c8ce00ca-f313-4884-8cd7-3c32bcd7f389"]},{"id":"ITEM-3","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52b0dd8e-d2d8-4cc3-be4c-dfd1f1049dda"]},{"id":"ITEM-4","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4","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dCitation":"(Kirk et al. 2018; Wright et al. 2019; Zhang et al. 2019; Quigley et al. 2020)","plainTextFormattedCitation":"(Kirk et al. 2018; Wright et al. 2019; Zhang et al. 2019; Quigley et al. 2020)","previouslyFormattedCitation":"(Kirk et al. 2018; Wright et al. 2019; Zhang et al. 2019; Quigley et al. 2020)"},"properties":{"noteIndex":0},"schema":"https://github.com/citation-style-language/schema/raw/master/csl-citation.json"}</w:instrText>
      </w:r>
      <w:r w:rsidR="00597EDD" w:rsidRPr="00B305B6">
        <w:rPr>
          <w:color w:val="000000" w:themeColor="text1"/>
        </w:rPr>
        <w:fldChar w:fldCharType="separate"/>
      </w:r>
      <w:r w:rsidR="00597EDD" w:rsidRPr="00B305B6">
        <w:rPr>
          <w:noProof/>
          <w:color w:val="000000" w:themeColor="text1"/>
        </w:rPr>
        <w:t>(Kirk et al. 2018; Wright et al. 2019; Zhang et al. 2019; Quigley et al. 2020)</w:t>
      </w:r>
      <w:r w:rsidR="00597EDD" w:rsidRPr="00B305B6">
        <w:rPr>
          <w:color w:val="000000" w:themeColor="text1"/>
        </w:rPr>
        <w:fldChar w:fldCharType="end"/>
      </w:r>
      <w:r w:rsidR="00D0206F" w:rsidRPr="00B305B6">
        <w:rPr>
          <w:color w:val="000000" w:themeColor="text1"/>
        </w:rPr>
        <w:t xml:space="preserve"> produced </w:t>
      </w:r>
      <w:r w:rsidR="00A008E0" w:rsidRPr="00B305B6">
        <w:rPr>
          <w:color w:val="000000" w:themeColor="text1"/>
        </w:rPr>
        <w:t xml:space="preserve">separate </w:t>
      </w:r>
      <w:r w:rsidR="00D0206F" w:rsidRPr="00B305B6">
        <w:rPr>
          <w:color w:val="000000" w:themeColor="text1"/>
        </w:rPr>
        <w:t xml:space="preserve">estimates </w:t>
      </w:r>
      <w:r w:rsidR="00D9762D" w:rsidRPr="00B305B6">
        <w:rPr>
          <w:color w:val="000000" w:themeColor="text1"/>
        </w:rPr>
        <w:t xml:space="preserve">of the </w:t>
      </w:r>
      <w:r w:rsidR="00D0206F" w:rsidRPr="00B305B6">
        <w:rPr>
          <w:color w:val="000000" w:themeColor="text1"/>
        </w:rPr>
        <w:t>heritability of performance</w:t>
      </w:r>
      <w:r w:rsidR="00A008E0" w:rsidRPr="00B305B6">
        <w:rPr>
          <w:color w:val="000000" w:themeColor="text1"/>
        </w:rPr>
        <w:t xml:space="preserve"> under the two temperatures.</w:t>
      </w:r>
      <w:r w:rsidRPr="00B305B6">
        <w:rPr>
          <w:color w:val="000000" w:themeColor="text1"/>
        </w:rPr>
        <w:t xml:space="preserve"> </w:t>
      </w:r>
      <w:r w:rsidR="00D9762D" w:rsidRPr="00B305B6">
        <w:rPr>
          <w:color w:val="000000" w:themeColor="text1"/>
        </w:rPr>
        <w:t xml:space="preserve">One inherent problem with such an approach arises if there is little or no variation in the trait value for one of the treatment levels (e.g., </w:t>
      </w:r>
      <w:r w:rsidRPr="00B305B6">
        <w:rPr>
          <w:color w:val="000000" w:themeColor="text1"/>
        </w:rPr>
        <w:t xml:space="preserve">no mortality of bleaching observed under </w:t>
      </w:r>
      <w:r w:rsidR="00D9762D" w:rsidRPr="00B305B6">
        <w:rPr>
          <w:color w:val="000000" w:themeColor="text1"/>
        </w:rPr>
        <w:t>control conditions</w:t>
      </w:r>
      <w:r w:rsidR="001761C9" w:rsidRPr="00B305B6">
        <w:rPr>
          <w:color w:val="000000" w:themeColor="text1"/>
        </w:rPr>
        <w:t xml:space="preserve"> or</w:t>
      </w:r>
      <w:r w:rsidR="00D9762D" w:rsidRPr="00B305B6">
        <w:rPr>
          <w:color w:val="000000" w:themeColor="text1"/>
        </w:rPr>
        <w:t xml:space="preserve"> no observable growth when corals are placed in extreme heat)</w:t>
      </w:r>
      <w:r w:rsidRPr="00B305B6">
        <w:rPr>
          <w:color w:val="000000" w:themeColor="text1"/>
        </w:rPr>
        <w:t xml:space="preserve">. The absence of among-individual variation in performance in these cases means that </w:t>
      </w:r>
      <w:r w:rsidR="00D9762D" w:rsidRPr="00B305B6">
        <w:rPr>
          <w:color w:val="000000" w:themeColor="text1"/>
        </w:rPr>
        <w:t xml:space="preserve">the estimated heritability will always be near zero, regardless of any underlying additive genetic variation associated with the trait in question. </w:t>
      </w:r>
      <w:r w:rsidR="009F1A66" w:rsidRPr="00B305B6">
        <w:rPr>
          <w:color w:val="000000" w:themeColor="text1"/>
        </w:rPr>
        <w:t xml:space="preserve">For studies of </w:t>
      </w:r>
      <w:r w:rsidR="007755B6" w:rsidRPr="00B305B6">
        <w:rPr>
          <w:color w:val="000000" w:themeColor="text1"/>
        </w:rPr>
        <w:t xml:space="preserve">thermotolerance, </w:t>
      </w:r>
      <w:r w:rsidR="009F1A66" w:rsidRPr="00B305B6">
        <w:rPr>
          <w:color w:val="000000" w:themeColor="text1"/>
        </w:rPr>
        <w:t>obtaining heritability estimates via differenced treatment values or as a fixed treatment effect</w:t>
      </w:r>
      <w:r w:rsidR="00127666" w:rsidRPr="00B305B6">
        <w:rPr>
          <w:color w:val="000000" w:themeColor="text1"/>
        </w:rPr>
        <w:t xml:space="preserve"> (</w:t>
      </w:r>
      <w:r w:rsidR="009F1A66" w:rsidRPr="00B305B6">
        <w:rPr>
          <w:color w:val="000000" w:themeColor="text1"/>
        </w:rPr>
        <w:t>and thereby provid</w:t>
      </w:r>
      <w:r w:rsidR="00127666" w:rsidRPr="00B305B6">
        <w:rPr>
          <w:color w:val="000000" w:themeColor="text1"/>
        </w:rPr>
        <w:t>ing</w:t>
      </w:r>
      <w:r w:rsidR="009F1A66" w:rsidRPr="00B305B6">
        <w:rPr>
          <w:color w:val="000000" w:themeColor="text1"/>
        </w:rPr>
        <w:t xml:space="preserve"> heritability estimates indicative of the trait’s thermal sensitivity</w:t>
      </w:r>
      <w:r w:rsidR="00127666" w:rsidRPr="00B305B6">
        <w:rPr>
          <w:color w:val="000000" w:themeColor="text1"/>
        </w:rPr>
        <w:t xml:space="preserve">) </w:t>
      </w:r>
      <w:r w:rsidR="007755B6" w:rsidRPr="00B305B6">
        <w:rPr>
          <w:color w:val="000000" w:themeColor="text1"/>
        </w:rPr>
        <w:t xml:space="preserve">is </w:t>
      </w:r>
      <w:r w:rsidR="00127666" w:rsidRPr="00B305B6">
        <w:rPr>
          <w:color w:val="000000" w:themeColor="text1"/>
        </w:rPr>
        <w:t xml:space="preserve">likely </w:t>
      </w:r>
      <w:r w:rsidR="007755B6" w:rsidRPr="00B305B6">
        <w:rPr>
          <w:color w:val="000000" w:themeColor="text1"/>
        </w:rPr>
        <w:t>preferable,</w:t>
      </w:r>
      <w:r w:rsidR="00127666" w:rsidRPr="00B305B6">
        <w:rPr>
          <w:color w:val="000000" w:themeColor="text1"/>
        </w:rPr>
        <w:t xml:space="preserve"> but</w:t>
      </w:r>
      <w:r w:rsidR="007755B6" w:rsidRPr="00B305B6">
        <w:rPr>
          <w:color w:val="000000" w:themeColor="text1"/>
        </w:rPr>
        <w:t xml:space="preserve"> </w:t>
      </w:r>
      <w:r w:rsidR="00A008E0" w:rsidRPr="00B305B6">
        <w:rPr>
          <w:color w:val="000000" w:themeColor="text1"/>
        </w:rPr>
        <w:t xml:space="preserve">ideally </w:t>
      </w:r>
      <w:r w:rsidR="00127666" w:rsidRPr="00B305B6">
        <w:rPr>
          <w:color w:val="000000" w:themeColor="text1"/>
        </w:rPr>
        <w:t xml:space="preserve">future studies would </w:t>
      </w:r>
      <w:r w:rsidR="007755B6" w:rsidRPr="00B305B6">
        <w:rPr>
          <w:color w:val="000000" w:themeColor="text1"/>
        </w:rPr>
        <w:t>characteriz</w:t>
      </w:r>
      <w:r w:rsidR="00127666" w:rsidRPr="00B305B6">
        <w:rPr>
          <w:color w:val="000000" w:themeColor="text1"/>
        </w:rPr>
        <w:t>e responses based on</w:t>
      </w:r>
      <w:r w:rsidR="007755B6" w:rsidRPr="00B305B6">
        <w:rPr>
          <w:color w:val="000000" w:themeColor="text1"/>
        </w:rPr>
        <w:t xml:space="preserve"> many </w:t>
      </w:r>
      <w:r w:rsidR="00127666" w:rsidRPr="00B305B6">
        <w:rPr>
          <w:color w:val="000000" w:themeColor="text1"/>
        </w:rPr>
        <w:t xml:space="preserve">temperature </w:t>
      </w:r>
      <w:r w:rsidR="007755B6" w:rsidRPr="00B305B6">
        <w:rPr>
          <w:color w:val="000000" w:themeColor="text1"/>
        </w:rPr>
        <w:t xml:space="preserve">points </w:t>
      </w:r>
      <w:r w:rsidR="00127666" w:rsidRPr="00B305B6">
        <w:rPr>
          <w:color w:val="000000" w:themeColor="text1"/>
        </w:rPr>
        <w:t>along the</w:t>
      </w:r>
      <w:r w:rsidR="007755B6" w:rsidRPr="00B305B6">
        <w:rPr>
          <w:color w:val="000000" w:themeColor="text1"/>
        </w:rPr>
        <w:t xml:space="preserve"> TPC </w:t>
      </w:r>
      <w:r w:rsidR="00127666" w:rsidRPr="00B305B6">
        <w:rPr>
          <w:color w:val="000000" w:themeColor="text1"/>
        </w:rPr>
        <w:t xml:space="preserve">to obtain </w:t>
      </w:r>
      <w:proofErr w:type="spellStart"/>
      <w:r w:rsidR="007755B6" w:rsidRPr="00B305B6">
        <w:rPr>
          <w:i/>
          <w:color w:val="000000" w:themeColor="text1"/>
        </w:rPr>
        <w:t>CT</w:t>
      </w:r>
      <w:r w:rsidR="007755B6" w:rsidRPr="00B305B6">
        <w:rPr>
          <w:i/>
          <w:color w:val="000000" w:themeColor="text1"/>
          <w:vertAlign w:val="subscript"/>
        </w:rPr>
        <w:t>max</w:t>
      </w:r>
      <w:proofErr w:type="spellEnd"/>
      <w:r w:rsidR="007755B6" w:rsidRPr="00B305B6">
        <w:rPr>
          <w:color w:val="000000" w:themeColor="text1"/>
        </w:rPr>
        <w:t xml:space="preserve">, </w:t>
      </w:r>
      <w:proofErr w:type="spellStart"/>
      <w:r w:rsidR="007755B6" w:rsidRPr="00B305B6">
        <w:rPr>
          <w:i/>
          <w:color w:val="000000" w:themeColor="text1"/>
        </w:rPr>
        <w:t>T</w:t>
      </w:r>
      <w:r w:rsidR="007755B6" w:rsidRPr="00B305B6">
        <w:rPr>
          <w:i/>
          <w:color w:val="000000" w:themeColor="text1"/>
          <w:vertAlign w:val="subscript"/>
        </w:rPr>
        <w:t>opt</w:t>
      </w:r>
      <w:proofErr w:type="spellEnd"/>
      <w:r w:rsidR="007755B6" w:rsidRPr="00B305B6">
        <w:rPr>
          <w:color w:val="000000" w:themeColor="text1"/>
        </w:rPr>
        <w:t xml:space="preserve">, and </w:t>
      </w:r>
      <w:proofErr w:type="spellStart"/>
      <w:r w:rsidR="007755B6" w:rsidRPr="00B305B6">
        <w:rPr>
          <w:i/>
          <w:color w:val="000000" w:themeColor="text1"/>
        </w:rPr>
        <w:t>P</w:t>
      </w:r>
      <w:r w:rsidR="007755B6" w:rsidRPr="00B305B6">
        <w:rPr>
          <w:i/>
          <w:color w:val="000000" w:themeColor="text1"/>
          <w:vertAlign w:val="subscript"/>
        </w:rPr>
        <w:t>max</w:t>
      </w:r>
      <w:proofErr w:type="spellEnd"/>
      <w:r w:rsidR="007755B6" w:rsidRPr="00B305B6">
        <w:rPr>
          <w:color w:val="000000" w:themeColor="text1"/>
        </w:rPr>
        <w:t>.</w:t>
      </w:r>
    </w:p>
    <w:p w14:paraId="260A0219" w14:textId="1126777E" w:rsidR="0007620F" w:rsidRPr="00B305B6" w:rsidRDefault="00A27C77" w:rsidP="00FC6D79">
      <w:pPr>
        <w:spacing w:line="480" w:lineRule="auto"/>
        <w:ind w:firstLine="720"/>
        <w:rPr>
          <w:color w:val="000000" w:themeColor="text1"/>
        </w:rPr>
      </w:pPr>
      <w:r w:rsidRPr="00B305B6">
        <w:rPr>
          <w:color w:val="000000" w:themeColor="text1"/>
        </w:rPr>
        <w:t xml:space="preserve">In this </w:t>
      </w:r>
      <w:r w:rsidR="00527328" w:rsidRPr="00B305B6">
        <w:rPr>
          <w:color w:val="000000" w:themeColor="text1"/>
        </w:rPr>
        <w:t xml:space="preserve">review, </w:t>
      </w:r>
      <w:r w:rsidR="00630C04" w:rsidRPr="00B305B6">
        <w:rPr>
          <w:color w:val="000000" w:themeColor="text1"/>
        </w:rPr>
        <w:t xml:space="preserve">we were unable to assess whether </w:t>
      </w:r>
      <w:r w:rsidR="00EA42EF" w:rsidRPr="00B305B6">
        <w:rPr>
          <w:color w:val="000000" w:themeColor="text1"/>
        </w:rPr>
        <w:t xml:space="preserve">heritabilities associated with thermal sensitivity in performance </w:t>
      </w:r>
      <w:r w:rsidRPr="00B305B6">
        <w:rPr>
          <w:color w:val="000000" w:themeColor="text1"/>
        </w:rPr>
        <w:t>were different from heri</w:t>
      </w:r>
      <w:r w:rsidR="001761C9" w:rsidRPr="00B305B6">
        <w:rPr>
          <w:color w:val="000000" w:themeColor="text1"/>
        </w:rPr>
        <w:t>t</w:t>
      </w:r>
      <w:r w:rsidRPr="00B305B6">
        <w:rPr>
          <w:color w:val="000000" w:themeColor="text1"/>
        </w:rPr>
        <w:t xml:space="preserve">abilities of </w:t>
      </w:r>
      <w:r w:rsidR="00EA42EF" w:rsidRPr="00B305B6">
        <w:rPr>
          <w:color w:val="000000" w:themeColor="text1"/>
        </w:rPr>
        <w:t xml:space="preserve">performance itself </w:t>
      </w:r>
      <w:r w:rsidR="00630C04" w:rsidRPr="00B305B6">
        <w:rPr>
          <w:color w:val="000000" w:themeColor="text1"/>
        </w:rPr>
        <w:t>(Fig. S</w:t>
      </w:r>
      <w:r w:rsidR="00922086">
        <w:rPr>
          <w:color w:val="000000" w:themeColor="text1"/>
        </w:rPr>
        <w:t>10</w:t>
      </w:r>
      <w:r w:rsidR="00630C04" w:rsidRPr="00B305B6">
        <w:rPr>
          <w:color w:val="000000" w:themeColor="text1"/>
        </w:rPr>
        <w:t>)</w:t>
      </w:r>
      <w:r w:rsidR="003C5266" w:rsidRPr="00B305B6">
        <w:rPr>
          <w:color w:val="000000" w:themeColor="text1"/>
        </w:rPr>
        <w:t>. H</w:t>
      </w:r>
      <w:r w:rsidR="00630C04" w:rsidRPr="00B305B6">
        <w:rPr>
          <w:color w:val="000000" w:themeColor="text1"/>
        </w:rPr>
        <w:t>owever,</w:t>
      </w:r>
      <w:r w:rsidR="003C5266" w:rsidRPr="00B305B6">
        <w:rPr>
          <w:color w:val="000000" w:themeColor="text1"/>
        </w:rPr>
        <w:t xml:space="preserve"> the</w:t>
      </w:r>
      <w:r w:rsidR="00630C04" w:rsidRPr="00B305B6">
        <w:rPr>
          <w:color w:val="000000" w:themeColor="text1"/>
        </w:rPr>
        <w:t xml:space="preserve"> </w:t>
      </w:r>
      <w:r w:rsidR="003C5266" w:rsidRPr="00B305B6">
        <w:rPr>
          <w:color w:val="000000" w:themeColor="text1"/>
        </w:rPr>
        <w:t xml:space="preserve">evolution of both </w:t>
      </w:r>
      <w:r w:rsidR="005C09FB" w:rsidRPr="00B305B6">
        <w:rPr>
          <w:color w:val="000000" w:themeColor="text1"/>
        </w:rPr>
        <w:t>maximal performance</w:t>
      </w:r>
      <w:r w:rsidR="003C5266" w:rsidRPr="00B305B6">
        <w:rPr>
          <w:color w:val="000000" w:themeColor="text1"/>
        </w:rPr>
        <w:t xml:space="preserve"> and </w:t>
      </w:r>
      <w:r w:rsidR="005C09FB" w:rsidRPr="00B305B6">
        <w:rPr>
          <w:color w:val="000000" w:themeColor="text1"/>
        </w:rPr>
        <w:t xml:space="preserve">the </w:t>
      </w:r>
      <w:r w:rsidR="008413A6" w:rsidRPr="00B305B6">
        <w:rPr>
          <w:color w:val="000000" w:themeColor="text1"/>
        </w:rPr>
        <w:t>thermal sensitivity</w:t>
      </w:r>
      <w:r w:rsidR="003C5266" w:rsidRPr="00B305B6">
        <w:rPr>
          <w:color w:val="000000" w:themeColor="text1"/>
        </w:rPr>
        <w:t xml:space="preserve"> </w:t>
      </w:r>
      <w:r w:rsidR="005C09FB" w:rsidRPr="00B305B6">
        <w:rPr>
          <w:color w:val="000000" w:themeColor="text1"/>
        </w:rPr>
        <w:t>are</w:t>
      </w:r>
      <w:r w:rsidR="003C5266" w:rsidRPr="00B305B6">
        <w:rPr>
          <w:color w:val="000000" w:themeColor="text1"/>
        </w:rPr>
        <w:t xml:space="preserve"> inherently linked </w:t>
      </w:r>
      <w:r w:rsidR="005C09FB" w:rsidRPr="00B305B6">
        <w:rPr>
          <w:color w:val="000000" w:themeColor="text1"/>
        </w:rPr>
        <w:t>by the shape of the TPC</w:t>
      </w:r>
      <w:r w:rsidR="001D35CA" w:rsidRPr="00B305B6">
        <w:rPr>
          <w:color w:val="000000" w:themeColor="text1"/>
        </w:rPr>
        <w:t xml:space="preserve"> (e.g., </w:t>
      </w:r>
      <w:r w:rsidR="005B3352" w:rsidRPr="00B305B6">
        <w:rPr>
          <w:color w:val="000000" w:themeColor="text1"/>
        </w:rPr>
        <w:t>a higher peak in the TPC would result in higher trait values and greater trait thermal sensitivity)</w:t>
      </w:r>
      <w:r w:rsidR="001D35CA" w:rsidRPr="00B305B6">
        <w:rPr>
          <w:color w:val="000000" w:themeColor="text1"/>
        </w:rPr>
        <w:t>,</w:t>
      </w:r>
      <w:r w:rsidR="008413A6" w:rsidRPr="00B305B6">
        <w:rPr>
          <w:color w:val="000000" w:themeColor="text1"/>
        </w:rPr>
        <w:t xml:space="preserve"> </w:t>
      </w:r>
      <w:r w:rsidR="00332696" w:rsidRPr="00B305B6">
        <w:rPr>
          <w:color w:val="000000" w:themeColor="text1"/>
        </w:rPr>
        <w:t xml:space="preserve">and </w:t>
      </w:r>
      <w:r w:rsidR="00CC193E" w:rsidRPr="00B305B6">
        <w:rPr>
          <w:color w:val="000000" w:themeColor="text1"/>
        </w:rPr>
        <w:t>thus their</w:t>
      </w:r>
      <w:r w:rsidR="00332696" w:rsidRPr="00B305B6">
        <w:rPr>
          <w:color w:val="000000" w:themeColor="text1"/>
        </w:rPr>
        <w:t xml:space="preserve"> </w:t>
      </w:r>
      <w:r w:rsidR="00CC193E" w:rsidRPr="00B305B6">
        <w:rPr>
          <w:color w:val="000000" w:themeColor="text1"/>
        </w:rPr>
        <w:t xml:space="preserve">relationship </w:t>
      </w:r>
      <w:r w:rsidR="001761C9" w:rsidRPr="00B305B6">
        <w:rPr>
          <w:color w:val="000000" w:themeColor="text1"/>
        </w:rPr>
        <w:t xml:space="preserve">may be correlated </w:t>
      </w:r>
      <w:r w:rsidR="00147ECB" w:rsidRPr="00B305B6">
        <w:rPr>
          <w:color w:val="000000" w:themeColor="text1"/>
        </w:rPr>
        <w:fldChar w:fldCharType="begin" w:fldLock="1"/>
      </w:r>
      <w:r w:rsidR="00F91F08" w:rsidRPr="00B305B6">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147ECB" w:rsidRPr="00B305B6">
        <w:rPr>
          <w:color w:val="000000" w:themeColor="text1"/>
        </w:rPr>
        <w:fldChar w:fldCharType="separate"/>
      </w:r>
      <w:r w:rsidR="00147ECB" w:rsidRPr="00B305B6">
        <w:rPr>
          <w:noProof/>
          <w:color w:val="000000" w:themeColor="text1"/>
        </w:rPr>
        <w:t>(Janhunen et al. 2016)</w:t>
      </w:r>
      <w:r w:rsidR="00147ECB" w:rsidRPr="00B305B6">
        <w:rPr>
          <w:color w:val="000000" w:themeColor="text1"/>
        </w:rPr>
        <w:fldChar w:fldCharType="end"/>
      </w:r>
      <w:r w:rsidR="00147ECB" w:rsidRPr="00B305B6">
        <w:rPr>
          <w:color w:val="000000" w:themeColor="text1"/>
        </w:rPr>
        <w:t xml:space="preserve">. </w:t>
      </w:r>
      <w:r w:rsidR="00EA42EF" w:rsidRPr="00B305B6">
        <w:rPr>
          <w:color w:val="000000" w:themeColor="text1"/>
        </w:rPr>
        <w:t xml:space="preserve">For example, with the evolution of higher upper thermotolerance (e.g., increasing </w:t>
      </w:r>
      <w:proofErr w:type="spellStart"/>
      <w:r w:rsidR="00EA42EF" w:rsidRPr="00B305B6">
        <w:rPr>
          <w:i/>
          <w:color w:val="000000" w:themeColor="text1"/>
        </w:rPr>
        <w:t>CT</w:t>
      </w:r>
      <w:r w:rsidR="00EA42EF" w:rsidRPr="00B305B6">
        <w:rPr>
          <w:i/>
          <w:color w:val="000000" w:themeColor="text1"/>
          <w:vertAlign w:val="subscript"/>
        </w:rPr>
        <w:t>max</w:t>
      </w:r>
      <w:proofErr w:type="spellEnd"/>
      <w:r w:rsidR="00EA42EF" w:rsidRPr="00B305B6">
        <w:rPr>
          <w:color w:val="000000" w:themeColor="text1"/>
        </w:rPr>
        <w:t>), organisms may face reduced thermal performance breadth and thermal plasticity (Hoffmann et al. 2013; Comte and Olden 2017; Baker et al. 2018). G</w:t>
      </w:r>
      <w:r w:rsidR="00147ECB" w:rsidRPr="00B305B6">
        <w:rPr>
          <w:color w:val="000000" w:themeColor="text1"/>
        </w:rPr>
        <w:t xml:space="preserve">rowth and the thermal sensitivity of growth </w:t>
      </w:r>
      <w:r w:rsidR="00EA42EF" w:rsidRPr="00B305B6">
        <w:rPr>
          <w:color w:val="000000" w:themeColor="text1"/>
        </w:rPr>
        <w:t>are</w:t>
      </w:r>
      <w:r w:rsidR="00147ECB" w:rsidRPr="00B305B6">
        <w:rPr>
          <w:color w:val="000000" w:themeColor="text1"/>
        </w:rPr>
        <w:t xml:space="preserve"> negatively correlated </w:t>
      </w:r>
      <w:r w:rsidR="00EA42EF" w:rsidRPr="00B305B6">
        <w:rPr>
          <w:color w:val="000000" w:themeColor="text1"/>
        </w:rPr>
        <w:t xml:space="preserve">for </w:t>
      </w:r>
      <w:r w:rsidR="00DC4921" w:rsidRPr="00B305B6">
        <w:rPr>
          <w:color w:val="000000" w:themeColor="text1"/>
        </w:rPr>
        <w:t>one</w:t>
      </w:r>
      <w:r w:rsidR="00EA42EF" w:rsidRPr="00B305B6">
        <w:rPr>
          <w:color w:val="000000" w:themeColor="text1"/>
        </w:rPr>
        <w:t>-year-old rainbow trout (</w:t>
      </w:r>
      <w:r w:rsidR="00EA42EF" w:rsidRPr="00B305B6">
        <w:rPr>
          <w:i/>
          <w:color w:val="000000" w:themeColor="text1"/>
        </w:rPr>
        <w:t>Oncorhynchus mykiss</w:t>
      </w:r>
      <w:r w:rsidR="00EA42EF" w:rsidRPr="00B305B6">
        <w:rPr>
          <w:color w:val="000000" w:themeColor="text1"/>
        </w:rPr>
        <w:t xml:space="preserve">) </w:t>
      </w:r>
      <w:r w:rsidR="00147ECB" w:rsidRPr="00B305B6">
        <w:rPr>
          <w:color w:val="000000" w:themeColor="text1"/>
        </w:rPr>
        <w:t>at low temperatures</w:t>
      </w:r>
      <w:r w:rsidR="00733FF4" w:rsidRPr="00B305B6">
        <w:rPr>
          <w:color w:val="000000" w:themeColor="text1"/>
        </w:rPr>
        <w:t xml:space="preserve">, </w:t>
      </w:r>
      <w:r w:rsidR="00733FF4" w:rsidRPr="00B305B6">
        <w:rPr>
          <w:color w:val="000000" w:themeColor="text1"/>
        </w:rPr>
        <w:lastRenderedPageBreak/>
        <w:t>but not at higher temperatures</w:t>
      </w:r>
      <w:r w:rsidR="00147ECB" w:rsidRPr="00B305B6">
        <w:rPr>
          <w:color w:val="000000" w:themeColor="text1"/>
        </w:rPr>
        <w:t xml:space="preserve">, thus while there is moderate </w:t>
      </w:r>
      <w:r w:rsidR="00733FF4" w:rsidRPr="00B305B6">
        <w:rPr>
          <w:color w:val="000000" w:themeColor="text1"/>
        </w:rPr>
        <w:t>heritability for both growth (</w:t>
      </w:r>
      <w:r w:rsidR="00733FF4" w:rsidRPr="00B305B6">
        <w:rPr>
          <w:i/>
          <w:color w:val="000000" w:themeColor="text1"/>
        </w:rPr>
        <w:t>h</w:t>
      </w:r>
      <w:r w:rsidR="00733FF4" w:rsidRPr="00B305B6">
        <w:rPr>
          <w:i/>
          <w:color w:val="000000" w:themeColor="text1"/>
          <w:vertAlign w:val="superscript"/>
        </w:rPr>
        <w:t>2</w:t>
      </w:r>
      <w:r w:rsidR="00733FF4" w:rsidRPr="00B305B6">
        <w:rPr>
          <w:color w:val="000000" w:themeColor="text1"/>
        </w:rPr>
        <w:t xml:space="preserve"> = 0.46) and </w:t>
      </w:r>
      <w:r w:rsidR="00147ECB" w:rsidRPr="00B305B6">
        <w:rPr>
          <w:color w:val="000000" w:themeColor="text1"/>
        </w:rPr>
        <w:t xml:space="preserve">thermal sensitivity </w:t>
      </w:r>
      <w:r w:rsidR="00733FF4" w:rsidRPr="00B305B6">
        <w:rPr>
          <w:color w:val="000000" w:themeColor="text1"/>
        </w:rPr>
        <w:t>of</w:t>
      </w:r>
      <w:r w:rsidR="00147ECB" w:rsidRPr="00B305B6">
        <w:rPr>
          <w:color w:val="000000" w:themeColor="text1"/>
        </w:rPr>
        <w:t xml:space="preserve"> growth (</w:t>
      </w:r>
      <w:r w:rsidR="00147ECB" w:rsidRPr="00B305B6">
        <w:rPr>
          <w:i/>
          <w:color w:val="000000" w:themeColor="text1"/>
        </w:rPr>
        <w:t>h</w:t>
      </w:r>
      <w:r w:rsidR="00147ECB" w:rsidRPr="00B305B6">
        <w:rPr>
          <w:i/>
          <w:color w:val="000000" w:themeColor="text1"/>
          <w:vertAlign w:val="superscript"/>
        </w:rPr>
        <w:t>2</w:t>
      </w:r>
      <w:r w:rsidR="00147ECB" w:rsidRPr="00B305B6">
        <w:rPr>
          <w:color w:val="000000" w:themeColor="text1"/>
        </w:rPr>
        <w:t xml:space="preserve"> = 0.24)</w:t>
      </w:r>
      <w:r w:rsidR="00733FF4" w:rsidRPr="00B305B6">
        <w:rPr>
          <w:color w:val="000000" w:themeColor="text1"/>
        </w:rPr>
        <w:t xml:space="preserve">, </w:t>
      </w:r>
      <w:r w:rsidR="00147ECB" w:rsidRPr="00B305B6">
        <w:rPr>
          <w:color w:val="000000" w:themeColor="text1"/>
        </w:rPr>
        <w:t xml:space="preserve">selection </w:t>
      </w:r>
      <w:r w:rsidR="00733FF4" w:rsidRPr="00B305B6">
        <w:rPr>
          <w:color w:val="000000" w:themeColor="text1"/>
        </w:rPr>
        <w:t xml:space="preserve">for higher </w:t>
      </w:r>
      <w:r w:rsidR="00147ECB" w:rsidRPr="00B305B6">
        <w:rPr>
          <w:color w:val="000000" w:themeColor="text1"/>
        </w:rPr>
        <w:t>growth</w:t>
      </w:r>
      <w:r w:rsidR="00733FF4" w:rsidRPr="00B305B6">
        <w:rPr>
          <w:color w:val="000000" w:themeColor="text1"/>
        </w:rPr>
        <w:t xml:space="preserve"> is </w:t>
      </w:r>
      <w:r w:rsidR="00FD75CB" w:rsidRPr="00B305B6">
        <w:rPr>
          <w:color w:val="000000" w:themeColor="text1"/>
        </w:rPr>
        <w:t xml:space="preserve">predicted </w:t>
      </w:r>
      <w:r w:rsidR="00733FF4" w:rsidRPr="00B305B6">
        <w:rPr>
          <w:color w:val="000000" w:themeColor="text1"/>
        </w:rPr>
        <w:t xml:space="preserve">to result in </w:t>
      </w:r>
      <w:r w:rsidR="00FD75CB" w:rsidRPr="00B305B6">
        <w:rPr>
          <w:color w:val="000000" w:themeColor="text1"/>
        </w:rPr>
        <w:t>increased</w:t>
      </w:r>
      <w:r w:rsidR="00733FF4" w:rsidRPr="00B305B6">
        <w:rPr>
          <w:color w:val="000000" w:themeColor="text1"/>
        </w:rPr>
        <w:t xml:space="preserve"> thermal sensitivity </w:t>
      </w:r>
      <w:r w:rsidR="00FD75CB" w:rsidRPr="00B305B6">
        <w:rPr>
          <w:color w:val="000000" w:themeColor="text1"/>
        </w:rPr>
        <w:t xml:space="preserve">in future generations held </w:t>
      </w:r>
      <w:r w:rsidR="00CC193E" w:rsidRPr="00B305B6">
        <w:rPr>
          <w:color w:val="000000" w:themeColor="text1"/>
        </w:rPr>
        <w:t xml:space="preserve">at low temperatures, but unlikely to affect thermal sensitivity </w:t>
      </w:r>
      <w:r w:rsidR="00FD75CB" w:rsidRPr="00B305B6">
        <w:rPr>
          <w:color w:val="000000" w:themeColor="text1"/>
        </w:rPr>
        <w:t>at</w:t>
      </w:r>
      <w:r w:rsidR="00CC193E" w:rsidRPr="00B305B6">
        <w:rPr>
          <w:color w:val="000000" w:themeColor="text1"/>
        </w:rPr>
        <w:t xml:space="preserve"> higher temperatures </w:t>
      </w:r>
      <w:r w:rsidR="00CC193E" w:rsidRPr="00B305B6">
        <w:rPr>
          <w:color w:val="000000" w:themeColor="text1"/>
        </w:rPr>
        <w:fldChar w:fldCharType="begin" w:fldLock="1"/>
      </w:r>
      <w:r w:rsidR="00F91F08" w:rsidRPr="00B305B6">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CC193E" w:rsidRPr="00B305B6">
        <w:rPr>
          <w:color w:val="000000" w:themeColor="text1"/>
        </w:rPr>
        <w:fldChar w:fldCharType="separate"/>
      </w:r>
      <w:r w:rsidR="00CC193E" w:rsidRPr="00B305B6">
        <w:rPr>
          <w:noProof/>
          <w:color w:val="000000" w:themeColor="text1"/>
        </w:rPr>
        <w:t>(Janhunen et al. 2016)</w:t>
      </w:r>
      <w:r w:rsidR="00CC193E" w:rsidRPr="00B305B6">
        <w:rPr>
          <w:color w:val="000000" w:themeColor="text1"/>
        </w:rPr>
        <w:fldChar w:fldCharType="end"/>
      </w:r>
      <w:r w:rsidR="00CC193E" w:rsidRPr="00B305B6">
        <w:rPr>
          <w:color w:val="000000" w:themeColor="text1"/>
        </w:rPr>
        <w:t>.</w:t>
      </w:r>
      <w:r w:rsidR="006A0ED2" w:rsidRPr="00B305B6">
        <w:rPr>
          <w:color w:val="000000" w:themeColor="text1"/>
        </w:rPr>
        <w:t xml:space="preserve"> Similar </w:t>
      </w:r>
      <w:r w:rsidR="002817FE" w:rsidRPr="00B305B6">
        <w:rPr>
          <w:color w:val="000000" w:themeColor="text1"/>
        </w:rPr>
        <w:t xml:space="preserve">trade-offs of growth vs. sensitivity have been observed as well in adult rainbow trout </w:t>
      </w:r>
      <w:r w:rsidR="002817FE" w:rsidRPr="00B305B6">
        <w:rPr>
          <w:color w:val="000000" w:themeColor="text1"/>
        </w:rPr>
        <w:fldChar w:fldCharType="begin" w:fldLock="1"/>
      </w:r>
      <w:r w:rsidR="008B12B2" w:rsidRPr="00B305B6">
        <w:rPr>
          <w:color w:val="000000" w:themeColor="text1"/>
        </w:rPr>
        <w:instrText>ADDIN CSL_CITATION {"citationItems":[{"id":"ITEM-1","itemData":{"DOI":"10.1371/journal.pone.0135133","ISSN":"19326203","PMID":"26267268","abstract":"Rainbow trout is farmed globally under diverse uncontrollable environments. Fish with low macroenvironmental sensitivity (ES) of growth is important to thrive and grow under these uncontrollable environments. The ES may evolve as a correlated response to selection for growth in one environment when the genetic correlation between ES and growth is nonzero. The aims of this study were to quantify additive genetic variance for ES of body weight (BW), defined as the slope of reaction norm across breeding environment (BE) and production environment (PE), and to estimate the genetic correlation (r&lt;inf&gt;g(int, sl&lt;/inf&gt;)) between BW and ES. To estimate heritable variance of ES, the coheritability of ES was derived using selection index theory. The BW records from 43,040 rainbow trout performing either in freshwater or seawater were analysed using a reaction norm model. High additive genetic variance for ES (9584) was observed, inferring that genetic changes in ES can be expected. The coheritability for ES was either -0.06 (intercept at PE) or -0.08 (intercept at BE), suggesting that BW observation in either PE or BE results in low accuracy of selection for ES. Yet, the r&lt;inf&gt;g(int, sl&lt;/inf&gt;) was negative (-0.41 to -0.33) indicating that selection for BW in one environment is expected to result in more sensitive fish. To avoid an increase of ES while selecting for BW, it is possible to have equal genetic gain in BW in both environments so that ES is maintained stable.","author":[{"dropping-particle":"","family":"Sae-Lim","given":"Panya","non-dropping-particle":"","parse-names":false,"suffix":""},{"dropping-particle":"","family":"Mulder","given":"Han","non-dropping-particle":"","parse-names":false,"suffix":""},{"dropping-particle":"","family":"Gjerde","given":"Bjarne","non-dropping-particle":"","parse-names":false,"suffix":""},{"dropping-particle":"","family":"Koskinen","given":"Heikki","non-dropping-particle":"","parse-names":false,"suffix":""},{"dropping-particle":"","family":"Lillehammer","given":"Marie","non-dropping-particle":"","parse-names":false,"suffix":""},{"dropping-particle":"","family":"Kause","given":"Antti","non-dropping-particle":"","parse-names":false,"suffix":""}],"container-title":"PLoS ONE","id":"ITEM-1","issue":"8","issued":{"date-parts":[["2015"]]},"page":"1-17","title":"Genetics of growth reaction norms in farmed rainbow trout","type":"article-journal","volume":"10"},"uris":["http://www.mendeley.com/documents/?uuid=59e3a152-3e98-4d09-889d-8987d86dc78d"]}],"mendeley":{"formattedCitation":"(Sae-Lim et al. 2015)","plainTextFormattedCitation":"(Sae-Lim et al. 2015)","previouslyFormattedCitation":"(Sae-Lim et al. 2015)"},"properties":{"noteIndex":0},"schema":"https://github.com/citation-style-language/schema/raw/master/csl-citation.json"}</w:instrText>
      </w:r>
      <w:r w:rsidR="002817FE" w:rsidRPr="00B305B6">
        <w:rPr>
          <w:color w:val="000000" w:themeColor="text1"/>
        </w:rPr>
        <w:fldChar w:fldCharType="separate"/>
      </w:r>
      <w:r w:rsidR="002817FE" w:rsidRPr="00B305B6">
        <w:rPr>
          <w:noProof/>
          <w:color w:val="000000" w:themeColor="text1"/>
        </w:rPr>
        <w:t>(Sae-Lim et al. 2015)</w:t>
      </w:r>
      <w:r w:rsidR="002817FE" w:rsidRPr="00B305B6">
        <w:rPr>
          <w:color w:val="000000" w:themeColor="text1"/>
        </w:rPr>
        <w:fldChar w:fldCharType="end"/>
      </w:r>
      <w:r w:rsidR="002817FE" w:rsidRPr="00B305B6">
        <w:rPr>
          <w:color w:val="000000" w:themeColor="text1"/>
        </w:rPr>
        <w:t>.</w:t>
      </w:r>
      <w:r w:rsidR="008B12B2" w:rsidRPr="00B305B6">
        <w:rPr>
          <w:color w:val="000000" w:themeColor="text1"/>
        </w:rPr>
        <w:t xml:space="preserve"> </w:t>
      </w:r>
      <w:r w:rsidR="00EA42EF" w:rsidRPr="00B305B6">
        <w:rPr>
          <w:color w:val="000000" w:themeColor="text1"/>
        </w:rPr>
        <w:t>Further complicating the matter, some genetic correlations among life history traits may be temperature</w:t>
      </w:r>
      <w:r w:rsidR="00CB4576" w:rsidRPr="00B305B6">
        <w:rPr>
          <w:color w:val="000000" w:themeColor="text1"/>
        </w:rPr>
        <w:t>-</w:t>
      </w:r>
      <w:r w:rsidR="00EA42EF" w:rsidRPr="00B305B6">
        <w:rPr>
          <w:color w:val="000000" w:themeColor="text1"/>
        </w:rPr>
        <w:t xml:space="preserve">specific (reviewed in </w:t>
      </w:r>
      <w:r w:rsidR="00EA42EF" w:rsidRPr="00B305B6">
        <w:rPr>
          <w:color w:val="000000" w:themeColor="text1"/>
        </w:rPr>
        <w:fldChar w:fldCharType="begin" w:fldLock="1"/>
      </w:r>
      <w:r w:rsidR="00EA42EF" w:rsidRPr="00B305B6">
        <w:rPr>
          <w:color w:val="000000" w:themeColor="text1"/>
        </w:rPr>
        <w:instrText>ADDIN CSL_CITATION {"citationItems":[{"id":"ITEM-1","itemData":{"DOI":"10.1038/sj.hdy.6800532","ISSN":"0018067X","PMID":"15280897","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author":[{"dropping-particle":"","family":"Sgrò","given":"C. M.","non-dropping-particle":"","parse-names":false,"suffix":""},{"dropping-particle":"","family":"Hoffmann","given":"A. A.","non-dropping-particle":"","parse-names":false,"suffix":""}],"container-title":"Heredity","id":"ITEM-1","issue":"3","issued":{"date-parts":[["2004"]]},"page":"241-248","title":"Genetic correlations, tradeoffs and environmental variation","type":"article-journal","volume":"93"},"uris":["http://www.mendeley.com/documents/?uuid=1cc37436-9fad-46a3-a9b8-d64484489881"]}],"mendeley":{"formattedCitation":"(Sgrò and Hoffmann 2004)","manualFormatting":"Sgrò and Hoffmann 2004)","plainTextFormattedCitation":"(Sgrò and Hoffmann 2004)","previouslyFormattedCitation":"(Sgrò and Hoffmann 2004)"},"properties":{"noteIndex":0},"schema":"https://github.com/citation-style-language/schema/raw/master/csl-citation.json"}</w:instrText>
      </w:r>
      <w:r w:rsidR="00EA42EF" w:rsidRPr="00B305B6">
        <w:rPr>
          <w:color w:val="000000" w:themeColor="text1"/>
        </w:rPr>
        <w:fldChar w:fldCharType="separate"/>
      </w:r>
      <w:r w:rsidR="00EA42EF" w:rsidRPr="00B305B6">
        <w:rPr>
          <w:noProof/>
          <w:color w:val="000000" w:themeColor="text1"/>
        </w:rPr>
        <w:t>Sgrò and Hoffmann 2004)</w:t>
      </w:r>
      <w:r w:rsidR="00EA42EF" w:rsidRPr="00B305B6">
        <w:rPr>
          <w:color w:val="000000" w:themeColor="text1"/>
        </w:rPr>
        <w:fldChar w:fldCharType="end"/>
      </w:r>
      <w:r w:rsidR="00EA42EF" w:rsidRPr="00B305B6">
        <w:rPr>
          <w:color w:val="000000" w:themeColor="text1"/>
        </w:rPr>
        <w:t xml:space="preserve">, including cases where negative genetic correlations can become positive at higher temperatures and vice-versa. </w:t>
      </w:r>
      <w:r w:rsidR="00353D78" w:rsidRPr="00B305B6">
        <w:rPr>
          <w:color w:val="000000" w:themeColor="text1"/>
        </w:rPr>
        <w:t xml:space="preserve">Thus, coral trait evolution may further be complicated by (currently unmeasured) genetic correlations </w:t>
      </w:r>
      <w:r w:rsidR="00CC3FB1" w:rsidRPr="00B305B6">
        <w:rPr>
          <w:color w:val="000000" w:themeColor="text1"/>
        </w:rPr>
        <w:t>across TPC metrics.</w:t>
      </w:r>
    </w:p>
    <w:p w14:paraId="1E43863A" w14:textId="1F812DE6" w:rsidR="0066121A" w:rsidRPr="00B305B6" w:rsidRDefault="0066121A" w:rsidP="00FC6D79">
      <w:pPr>
        <w:spacing w:line="480" w:lineRule="auto"/>
        <w:rPr>
          <w:color w:val="000000" w:themeColor="text1"/>
        </w:rPr>
      </w:pPr>
    </w:p>
    <w:p w14:paraId="39CA8754" w14:textId="5C47032F" w:rsidR="0066121A" w:rsidRPr="00B305B6" w:rsidRDefault="0066121A" w:rsidP="00FC6D79">
      <w:pPr>
        <w:spacing w:line="480" w:lineRule="auto"/>
        <w:rPr>
          <w:b/>
          <w:color w:val="000000" w:themeColor="text1"/>
        </w:rPr>
      </w:pPr>
      <w:r w:rsidRPr="00B305B6">
        <w:rPr>
          <w:b/>
          <w:color w:val="000000" w:themeColor="text1"/>
        </w:rPr>
        <w:t>Conclusion</w:t>
      </w:r>
    </w:p>
    <w:p w14:paraId="3271FE64" w14:textId="11BF9612" w:rsidR="007B090C" w:rsidRPr="00B305B6" w:rsidRDefault="003F2CB4" w:rsidP="00D74301">
      <w:pPr>
        <w:spacing w:line="480" w:lineRule="auto"/>
        <w:ind w:firstLine="720"/>
        <w:rPr>
          <w:color w:val="000000" w:themeColor="text1"/>
        </w:rPr>
      </w:pPr>
      <w:r w:rsidRPr="00B305B6">
        <w:rPr>
          <w:color w:val="000000" w:themeColor="text1"/>
        </w:rPr>
        <w:t xml:space="preserve">Our </w:t>
      </w:r>
      <w:r w:rsidR="00AA5747" w:rsidRPr="00B305B6">
        <w:rPr>
          <w:color w:val="000000" w:themeColor="text1"/>
        </w:rPr>
        <w:t>meta-</w:t>
      </w:r>
      <w:r w:rsidRPr="00B305B6">
        <w:rPr>
          <w:color w:val="000000" w:themeColor="text1"/>
        </w:rPr>
        <w:t xml:space="preserve">analysis </w:t>
      </w:r>
      <w:r w:rsidR="00AA5747" w:rsidRPr="00B305B6">
        <w:rPr>
          <w:color w:val="000000" w:themeColor="text1"/>
        </w:rPr>
        <w:t>estimates</w:t>
      </w:r>
      <w:r w:rsidR="00371F1C" w:rsidRPr="00B305B6">
        <w:rPr>
          <w:color w:val="000000" w:themeColor="text1"/>
        </w:rPr>
        <w:t xml:space="preserve"> </w:t>
      </w:r>
      <w:r w:rsidRPr="00B305B6">
        <w:rPr>
          <w:color w:val="000000" w:themeColor="text1"/>
        </w:rPr>
        <w:t xml:space="preserve">relatively high </w:t>
      </w:r>
      <w:r w:rsidR="00371F1C" w:rsidRPr="00B305B6">
        <w:rPr>
          <w:color w:val="000000" w:themeColor="text1"/>
        </w:rPr>
        <w:t xml:space="preserve">heritability for </w:t>
      </w:r>
      <w:r w:rsidRPr="00B305B6">
        <w:rPr>
          <w:color w:val="000000" w:themeColor="text1"/>
        </w:rPr>
        <w:t>some traits, such as survival and growth. This, coupled with the fact that heritability does not appreciably decline with increasing temperature manipulation</w:t>
      </w:r>
      <w:r w:rsidR="00747271" w:rsidRPr="00B305B6">
        <w:rPr>
          <w:color w:val="000000" w:themeColor="text1"/>
        </w:rPr>
        <w:t>,</w:t>
      </w:r>
      <w:r w:rsidRPr="00B305B6">
        <w:rPr>
          <w:color w:val="000000" w:themeColor="text1"/>
        </w:rPr>
        <w:t xml:space="preserve"> suggests </w:t>
      </w:r>
      <w:r w:rsidR="00371F1C" w:rsidRPr="00B305B6">
        <w:rPr>
          <w:color w:val="000000" w:themeColor="text1"/>
        </w:rPr>
        <w:t xml:space="preserve">the </w:t>
      </w:r>
      <w:r w:rsidRPr="00B305B6">
        <w:rPr>
          <w:color w:val="000000" w:themeColor="text1"/>
        </w:rPr>
        <w:t>potential for coral adaptation to future conditions of weak to moderate climate change.</w:t>
      </w:r>
      <w:r w:rsidR="00346353" w:rsidRPr="00B305B6">
        <w:rPr>
          <w:color w:val="000000" w:themeColor="text1"/>
        </w:rPr>
        <w:t xml:space="preserve"> </w:t>
      </w:r>
      <w:r w:rsidR="00796F5E" w:rsidRPr="00B305B6">
        <w:rPr>
          <w:color w:val="000000" w:themeColor="text1"/>
        </w:rPr>
        <w:t>Nevertheless, potential</w:t>
      </w:r>
      <w:r w:rsidR="00346353" w:rsidRPr="00B305B6">
        <w:rPr>
          <w:color w:val="000000" w:themeColor="text1"/>
        </w:rPr>
        <w:t xml:space="preserve"> confounding </w:t>
      </w:r>
      <w:r w:rsidR="00796F5E" w:rsidRPr="00B305B6">
        <w:rPr>
          <w:color w:val="000000" w:themeColor="text1"/>
        </w:rPr>
        <w:t>factors that could bias some of our heritability estimates upwards</w:t>
      </w:r>
      <w:r w:rsidR="00346353" w:rsidRPr="00B305B6">
        <w:rPr>
          <w:color w:val="000000" w:themeColor="text1"/>
        </w:rPr>
        <w:t xml:space="preserve"> remain to be explored, including </w:t>
      </w:r>
      <w:r w:rsidR="00796F5E" w:rsidRPr="00B305B6">
        <w:rPr>
          <w:color w:val="000000" w:themeColor="text1"/>
        </w:rPr>
        <w:t xml:space="preserve">the effects of </w:t>
      </w:r>
      <w:r w:rsidR="00346353" w:rsidRPr="00B305B6">
        <w:rPr>
          <w:color w:val="000000" w:themeColor="text1"/>
        </w:rPr>
        <w:t xml:space="preserve">preconditioning </w:t>
      </w:r>
      <w:r w:rsidR="00466D74" w:rsidRPr="00B305B6">
        <w:rPr>
          <w:color w:val="000000" w:themeColor="text1"/>
        </w:rPr>
        <w:t xml:space="preserve">and </w:t>
      </w:r>
      <w:r w:rsidR="00137222" w:rsidRPr="00B305B6">
        <w:rPr>
          <w:color w:val="000000" w:themeColor="text1"/>
        </w:rPr>
        <w:t>canalization</w:t>
      </w:r>
      <w:r w:rsidR="00466D74" w:rsidRPr="00B305B6">
        <w:rPr>
          <w:color w:val="000000" w:themeColor="text1"/>
        </w:rPr>
        <w:t xml:space="preserve"> </w:t>
      </w:r>
      <w:r w:rsidR="00346353" w:rsidRPr="00B305B6">
        <w:rPr>
          <w:color w:val="000000" w:themeColor="text1"/>
        </w:rPr>
        <w:t xml:space="preserve">in adults, parental and symbiont effects, and transgenerational inheritance of </w:t>
      </w:r>
      <w:proofErr w:type="spellStart"/>
      <w:r w:rsidR="00346353" w:rsidRPr="00B305B6">
        <w:rPr>
          <w:color w:val="000000" w:themeColor="text1"/>
        </w:rPr>
        <w:t>CgP</w:t>
      </w:r>
      <w:proofErr w:type="spellEnd"/>
      <w:r w:rsidR="00346353" w:rsidRPr="00B305B6">
        <w:rPr>
          <w:color w:val="000000" w:themeColor="text1"/>
        </w:rPr>
        <w:t xml:space="preserve"> methylation.</w:t>
      </w:r>
      <w:r w:rsidRPr="00B305B6">
        <w:rPr>
          <w:color w:val="000000" w:themeColor="text1"/>
        </w:rPr>
        <w:t xml:space="preserve"> </w:t>
      </w:r>
      <w:r w:rsidR="00796F5E" w:rsidRPr="00B305B6">
        <w:rPr>
          <w:color w:val="000000" w:themeColor="text1"/>
        </w:rPr>
        <w:t>R</w:t>
      </w:r>
      <w:r w:rsidRPr="00B305B6">
        <w:rPr>
          <w:color w:val="000000" w:themeColor="text1"/>
        </w:rPr>
        <w:t xml:space="preserve">ecent evolutionary models of corals consider the heritability of the thermal optimum for corals, </w:t>
      </w:r>
      <w:proofErr w:type="spellStart"/>
      <w:r w:rsidRPr="00B305B6">
        <w:rPr>
          <w:i/>
          <w:color w:val="000000" w:themeColor="text1"/>
        </w:rPr>
        <w:t>T</w:t>
      </w:r>
      <w:r w:rsidRPr="00B305B6">
        <w:rPr>
          <w:i/>
          <w:color w:val="000000" w:themeColor="text1"/>
          <w:vertAlign w:val="subscript"/>
        </w:rPr>
        <w:t>opt</w:t>
      </w:r>
      <w:proofErr w:type="spellEnd"/>
      <w:r w:rsidRPr="00B305B6">
        <w:rPr>
          <w:color w:val="000000" w:themeColor="text1"/>
        </w:rPr>
        <w:t xml:space="preserve">, to be anywhere from negligible (e.g., </w:t>
      </w:r>
      <w:r w:rsidRPr="00B305B6">
        <w:rPr>
          <w:i/>
          <w:color w:val="000000" w:themeColor="text1"/>
        </w:rPr>
        <w:t>h</w:t>
      </w:r>
      <w:r w:rsidRPr="00B305B6">
        <w:rPr>
          <w:i/>
          <w:color w:val="000000" w:themeColor="text1"/>
          <w:vertAlign w:val="superscript"/>
        </w:rPr>
        <w:t>2</w:t>
      </w:r>
      <w:r w:rsidRPr="00B305B6">
        <w:rPr>
          <w:color w:val="000000" w:themeColor="text1"/>
        </w:rPr>
        <w:t xml:space="preserve"> = 0.01) to low/medium (e.g., </w:t>
      </w:r>
      <w:r w:rsidRPr="00B305B6">
        <w:rPr>
          <w:i/>
          <w:color w:val="000000" w:themeColor="text1"/>
        </w:rPr>
        <w:t>h</w:t>
      </w:r>
      <w:r w:rsidRPr="00B305B6">
        <w:rPr>
          <w:i/>
          <w:color w:val="000000" w:themeColor="text1"/>
          <w:vertAlign w:val="superscript"/>
        </w:rPr>
        <w:t>2</w:t>
      </w:r>
      <w:r w:rsidRPr="00B305B6">
        <w:rPr>
          <w:color w:val="000000" w:themeColor="text1"/>
        </w:rPr>
        <w:t xml:space="preserve"> = 0.16</w:t>
      </w:r>
      <w:r w:rsidR="00F05E9E" w:rsidRPr="00B305B6">
        <w:rPr>
          <w:color w:val="000000" w:themeColor="text1"/>
        </w:rPr>
        <w:t>–0.50</w:t>
      </w:r>
      <w:r w:rsidRPr="00B305B6">
        <w:rPr>
          <w:color w:val="000000" w:themeColor="text1"/>
        </w:rPr>
        <w:t xml:space="preserve">) </w:t>
      </w:r>
      <w:r w:rsidRPr="00B305B6">
        <w:rPr>
          <w:color w:val="000000" w:themeColor="text1"/>
        </w:rPr>
        <w:fldChar w:fldCharType="begin" w:fldLock="1"/>
      </w:r>
      <w:r w:rsidR="00F91F08" w:rsidRPr="00B305B6">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nd Norbury 2020; Matz et al. 2020; Logan et al. 2021)","plainTextFormattedCitation":"(Cropp and Norbury 2020; Matz et al. 2020; Logan et al. 2021)","previouslyFormattedCitation":"(Cropp and Norbury 2020; Matz et al. 2020; Logan et al. 2021)"},"properties":{"noteIndex":0},"schema":"https://github.com/citation-style-language/schema/raw/master/csl-citation.json"}</w:instrText>
      </w:r>
      <w:r w:rsidRPr="00B305B6">
        <w:rPr>
          <w:color w:val="000000" w:themeColor="text1"/>
        </w:rPr>
        <w:fldChar w:fldCharType="separate"/>
      </w:r>
      <w:r w:rsidR="00065311" w:rsidRPr="00B305B6">
        <w:rPr>
          <w:noProof/>
          <w:color w:val="000000" w:themeColor="text1"/>
        </w:rPr>
        <w:t>(Cropp and Norbury 2020; Matz et al. 2020; Logan et al. 2021)</w:t>
      </w:r>
      <w:r w:rsidRPr="00B305B6">
        <w:rPr>
          <w:color w:val="000000" w:themeColor="text1"/>
        </w:rPr>
        <w:fldChar w:fldCharType="end"/>
      </w:r>
      <w:r w:rsidRPr="00B305B6">
        <w:rPr>
          <w:color w:val="000000" w:themeColor="text1"/>
        </w:rPr>
        <w:t xml:space="preserve">. However, there are no available estimates for coral thermal performance traits such as </w:t>
      </w:r>
      <w:proofErr w:type="spellStart"/>
      <w:r w:rsidRPr="00B305B6">
        <w:rPr>
          <w:i/>
          <w:color w:val="000000" w:themeColor="text1"/>
        </w:rPr>
        <w:t>T</w:t>
      </w:r>
      <w:r w:rsidRPr="00B305B6">
        <w:rPr>
          <w:i/>
          <w:color w:val="000000" w:themeColor="text1"/>
          <w:vertAlign w:val="subscript"/>
        </w:rPr>
        <w:t>opt</w:t>
      </w:r>
      <w:proofErr w:type="spellEnd"/>
      <w:r w:rsidRPr="00B305B6">
        <w:rPr>
          <w:color w:val="000000" w:themeColor="text1"/>
        </w:rPr>
        <w:t xml:space="preserve">, </w:t>
      </w:r>
      <w:proofErr w:type="spellStart"/>
      <w:r w:rsidRPr="00B305B6">
        <w:rPr>
          <w:i/>
          <w:color w:val="000000" w:themeColor="text1"/>
        </w:rPr>
        <w:t>CT</w:t>
      </w:r>
      <w:r w:rsidRPr="00B305B6">
        <w:rPr>
          <w:i/>
          <w:color w:val="000000" w:themeColor="text1"/>
          <w:vertAlign w:val="subscript"/>
        </w:rPr>
        <w:t>min</w:t>
      </w:r>
      <w:proofErr w:type="spellEnd"/>
      <w:r w:rsidRPr="00B305B6">
        <w:rPr>
          <w:color w:val="000000" w:themeColor="text1"/>
        </w:rPr>
        <w:t xml:space="preserve">, </w:t>
      </w:r>
      <w:proofErr w:type="spellStart"/>
      <w:r w:rsidRPr="00B305B6">
        <w:rPr>
          <w:i/>
          <w:color w:val="000000" w:themeColor="text1"/>
        </w:rPr>
        <w:t>CT</w:t>
      </w:r>
      <w:r w:rsidRPr="00B305B6">
        <w:rPr>
          <w:i/>
          <w:color w:val="000000" w:themeColor="text1"/>
          <w:vertAlign w:val="subscript"/>
        </w:rPr>
        <w:t>max</w:t>
      </w:r>
      <w:proofErr w:type="spellEnd"/>
      <w:r w:rsidRPr="00B305B6">
        <w:rPr>
          <w:color w:val="000000" w:themeColor="text1"/>
        </w:rPr>
        <w:t xml:space="preserve">, and </w:t>
      </w:r>
      <w:r w:rsidRPr="00B305B6">
        <w:rPr>
          <w:i/>
          <w:color w:val="000000" w:themeColor="text1"/>
        </w:rPr>
        <w:t>B80</w:t>
      </w:r>
      <w:r w:rsidRPr="00B305B6">
        <w:rPr>
          <w:color w:val="000000" w:themeColor="text1"/>
        </w:rPr>
        <w:t>, and our knowledge of how TPC parameters co-evolve remains very limited. For example, the evolution of higher thermal optima (</w:t>
      </w:r>
      <w:proofErr w:type="spellStart"/>
      <w:r w:rsidRPr="00B305B6">
        <w:rPr>
          <w:i/>
          <w:color w:val="000000" w:themeColor="text1"/>
        </w:rPr>
        <w:t>T</w:t>
      </w:r>
      <w:r w:rsidRPr="00B305B6">
        <w:rPr>
          <w:i/>
          <w:color w:val="000000" w:themeColor="text1"/>
          <w:vertAlign w:val="subscript"/>
        </w:rPr>
        <w:t>opt</w:t>
      </w:r>
      <w:proofErr w:type="spellEnd"/>
      <w:r w:rsidRPr="00B305B6">
        <w:rPr>
          <w:color w:val="000000" w:themeColor="text1"/>
        </w:rPr>
        <w:t>) may result in reduced maximal performance (</w:t>
      </w:r>
      <w:proofErr w:type="spellStart"/>
      <w:r w:rsidRPr="00B305B6">
        <w:rPr>
          <w:i/>
          <w:color w:val="000000" w:themeColor="text1"/>
        </w:rPr>
        <w:t>P</w:t>
      </w:r>
      <w:r w:rsidRPr="00B305B6">
        <w:rPr>
          <w:i/>
          <w:color w:val="000000" w:themeColor="text1"/>
          <w:vertAlign w:val="subscript"/>
        </w:rPr>
        <w:t>max</w:t>
      </w:r>
      <w:proofErr w:type="spellEnd"/>
      <w:r w:rsidRPr="00B305B6">
        <w:rPr>
          <w:color w:val="000000" w:themeColor="text1"/>
        </w:rPr>
        <w:t>) or performance breadth (</w:t>
      </w:r>
      <w:proofErr w:type="spellStart"/>
      <w:r w:rsidRPr="00B305B6">
        <w:rPr>
          <w:i/>
          <w:color w:val="000000" w:themeColor="text1"/>
        </w:rPr>
        <w:t>CT</w:t>
      </w:r>
      <w:r w:rsidRPr="00B305B6">
        <w:rPr>
          <w:i/>
          <w:color w:val="000000" w:themeColor="text1"/>
          <w:vertAlign w:val="subscript"/>
        </w:rPr>
        <w:t>min</w:t>
      </w:r>
      <w:proofErr w:type="spellEnd"/>
      <w:r w:rsidRPr="00B305B6">
        <w:rPr>
          <w:color w:val="000000" w:themeColor="text1"/>
        </w:rPr>
        <w:t xml:space="preserve">, </w:t>
      </w:r>
      <w:proofErr w:type="spellStart"/>
      <w:r w:rsidRPr="00B305B6">
        <w:rPr>
          <w:i/>
          <w:color w:val="000000" w:themeColor="text1"/>
        </w:rPr>
        <w:t>CT</w:t>
      </w:r>
      <w:r w:rsidRPr="00B305B6">
        <w:rPr>
          <w:i/>
          <w:color w:val="000000" w:themeColor="text1"/>
          <w:vertAlign w:val="subscript"/>
        </w:rPr>
        <w:t>max</w:t>
      </w:r>
      <w:proofErr w:type="spellEnd"/>
      <w:r w:rsidRPr="00B305B6">
        <w:rPr>
          <w:color w:val="000000" w:themeColor="text1"/>
        </w:rPr>
        <w:t xml:space="preserve">, and </w:t>
      </w:r>
      <w:r w:rsidRPr="00B305B6">
        <w:rPr>
          <w:i/>
          <w:color w:val="000000" w:themeColor="text1"/>
        </w:rPr>
        <w:t>B80</w:t>
      </w:r>
      <w:r w:rsidRPr="00B305B6">
        <w:rPr>
          <w:color w:val="000000" w:themeColor="text1"/>
        </w:rPr>
        <w:t xml:space="preserve">). Other genetic trade-offs such as growth vs. thermotolerance for both corals and symbionts may exist, further constraining coral evolution to climate change. Future studies would ideally construct TPCs using multiple temperatures across a known pedigree of individuals in order to calculate heritabilities and associated trade-offs for TPC parameters across </w:t>
      </w:r>
      <w:r w:rsidRPr="00B305B6">
        <w:rPr>
          <w:color w:val="000000" w:themeColor="text1"/>
        </w:rPr>
        <w:lastRenderedPageBreak/>
        <w:t>one or multiple traits. Combined with our current knowledge of trait heritabilities, this would allow better predict</w:t>
      </w:r>
      <w:r w:rsidR="00CF4FDA" w:rsidRPr="00B305B6">
        <w:rPr>
          <w:color w:val="000000" w:themeColor="text1"/>
        </w:rPr>
        <w:t>ion</w:t>
      </w:r>
      <w:r w:rsidRPr="00B305B6">
        <w:rPr>
          <w:color w:val="000000" w:themeColor="text1"/>
        </w:rPr>
        <w:t xml:space="preserve">s regarding thermal evolution of corals in response to climate change. </w:t>
      </w:r>
      <w:r w:rsidRPr="00B305B6">
        <w:rPr>
          <w:color w:val="000000" w:themeColor="text1"/>
          <w:lang w:val="en-US"/>
        </w:rPr>
        <w:t xml:space="preserve">Nevertheless, our findings </w:t>
      </w:r>
      <w:r w:rsidR="00A110DE" w:rsidRPr="00B305B6">
        <w:rPr>
          <w:color w:val="000000" w:themeColor="text1"/>
          <w:lang w:val="en-US"/>
        </w:rPr>
        <w:t xml:space="preserve">suggest </w:t>
      </w:r>
      <w:r w:rsidRPr="00B305B6">
        <w:rPr>
          <w:color w:val="000000" w:themeColor="text1"/>
          <w:lang w:val="en-US"/>
        </w:rPr>
        <w:t xml:space="preserve">that corals may be capable of adapting more rapidly to the thermal challenges imposed by climate change than previously thought. </w:t>
      </w:r>
      <w:bookmarkEnd w:id="5"/>
      <w:r w:rsidR="007B090C" w:rsidRPr="00B305B6">
        <w:rPr>
          <w:color w:val="000000" w:themeColor="text1"/>
        </w:rPr>
        <w:br w:type="page"/>
      </w:r>
    </w:p>
    <w:p w14:paraId="269433B6" w14:textId="09CE300B" w:rsidR="007B090C" w:rsidRPr="00B305B6" w:rsidRDefault="007B090C" w:rsidP="00FC6D79">
      <w:pPr>
        <w:spacing w:line="480" w:lineRule="auto"/>
        <w:rPr>
          <w:color w:val="000000" w:themeColor="text1"/>
        </w:rPr>
      </w:pPr>
      <w:r w:rsidRPr="00B305B6">
        <w:rPr>
          <w:b/>
          <w:color w:val="000000" w:themeColor="text1"/>
        </w:rPr>
        <w:lastRenderedPageBreak/>
        <w:t>Acknowledgements</w:t>
      </w:r>
    </w:p>
    <w:p w14:paraId="4615DD2E" w14:textId="63C939C1" w:rsidR="007652DD" w:rsidRPr="00B305B6" w:rsidRDefault="007B090C" w:rsidP="00FC6D79">
      <w:pPr>
        <w:spacing w:line="480" w:lineRule="auto"/>
        <w:rPr>
          <w:color w:val="000000" w:themeColor="text1"/>
        </w:rPr>
      </w:pPr>
      <w:r w:rsidRPr="00B305B6">
        <w:rPr>
          <w:color w:val="000000" w:themeColor="text1"/>
        </w:rPr>
        <w:t xml:space="preserve">We would like to thank Kate Quigley for </w:t>
      </w:r>
      <w:r w:rsidR="002E7B3A" w:rsidRPr="00B305B6">
        <w:rPr>
          <w:color w:val="000000" w:themeColor="text1"/>
          <w:lang w:val="en-US"/>
        </w:rPr>
        <w:t>helpful suggestions and discussions at various stages throughout the project</w:t>
      </w:r>
      <w:r w:rsidRPr="00B305B6">
        <w:rPr>
          <w:color w:val="000000" w:themeColor="text1"/>
        </w:rPr>
        <w:t xml:space="preserve">, as well as Holland Elder, Carly </w:t>
      </w:r>
      <w:proofErr w:type="spellStart"/>
      <w:r w:rsidRPr="00B305B6">
        <w:rPr>
          <w:color w:val="000000" w:themeColor="text1"/>
        </w:rPr>
        <w:t>Kenkel</w:t>
      </w:r>
      <w:proofErr w:type="spellEnd"/>
      <w:r w:rsidRPr="00B305B6">
        <w:rPr>
          <w:color w:val="000000" w:themeColor="text1"/>
        </w:rPr>
        <w:t xml:space="preserve">, Mikhail Matz, </w:t>
      </w:r>
      <w:proofErr w:type="spellStart"/>
      <w:r w:rsidRPr="00B305B6">
        <w:rPr>
          <w:color w:val="000000" w:themeColor="text1"/>
        </w:rPr>
        <w:t>Hanaka</w:t>
      </w:r>
      <w:proofErr w:type="spellEnd"/>
      <w:r w:rsidRPr="00B305B6">
        <w:rPr>
          <w:color w:val="000000" w:themeColor="text1"/>
        </w:rPr>
        <w:t xml:space="preserve"> </w:t>
      </w:r>
      <w:proofErr w:type="spellStart"/>
      <w:r w:rsidRPr="00B305B6">
        <w:rPr>
          <w:color w:val="000000" w:themeColor="text1"/>
        </w:rPr>
        <w:t>Mera</w:t>
      </w:r>
      <w:proofErr w:type="spellEnd"/>
      <w:r w:rsidRPr="00B305B6">
        <w:rPr>
          <w:color w:val="000000" w:themeColor="text1"/>
        </w:rPr>
        <w:t xml:space="preserve">, Rachel Wright, and </w:t>
      </w:r>
      <w:proofErr w:type="spellStart"/>
      <w:r w:rsidRPr="00B305B6">
        <w:rPr>
          <w:color w:val="000000" w:themeColor="text1"/>
        </w:rPr>
        <w:t>Yingqi</w:t>
      </w:r>
      <w:proofErr w:type="spellEnd"/>
      <w:r w:rsidRPr="00B305B6">
        <w:rPr>
          <w:color w:val="000000" w:themeColor="text1"/>
        </w:rPr>
        <w:t xml:space="preserve"> Zhang for </w:t>
      </w:r>
      <w:r w:rsidR="00FB45B3" w:rsidRPr="00B305B6">
        <w:rPr>
          <w:color w:val="000000" w:themeColor="text1"/>
        </w:rPr>
        <w:t xml:space="preserve">aiding in </w:t>
      </w:r>
      <w:r w:rsidRPr="00B305B6">
        <w:rPr>
          <w:color w:val="000000" w:themeColor="text1"/>
        </w:rPr>
        <w:t xml:space="preserve">locating further heritability estimates from past and current projects. </w:t>
      </w:r>
      <w:r w:rsidR="00BF76CD" w:rsidRPr="00B305B6">
        <w:rPr>
          <w:color w:val="000000" w:themeColor="text1"/>
        </w:rPr>
        <w:t>KRB-N</w:t>
      </w:r>
      <w:r w:rsidR="00FF682C" w:rsidRPr="00B305B6">
        <w:rPr>
          <w:color w:val="000000" w:themeColor="text1"/>
        </w:rPr>
        <w:t xml:space="preserve"> is supported</w:t>
      </w:r>
      <w:r w:rsidR="00BF76CD" w:rsidRPr="00B305B6">
        <w:rPr>
          <w:color w:val="000000" w:themeColor="text1"/>
        </w:rPr>
        <w:t xml:space="preserve"> </w:t>
      </w:r>
      <w:r w:rsidR="00FF682C" w:rsidRPr="00B305B6">
        <w:rPr>
          <w:color w:val="000000" w:themeColor="text1"/>
        </w:rPr>
        <w:t>by an Australian Government Research Training Program Scholarship a</w:t>
      </w:r>
      <w:r w:rsidR="00BF76CD" w:rsidRPr="00B305B6">
        <w:rPr>
          <w:color w:val="000000" w:themeColor="text1"/>
        </w:rPr>
        <w:t xml:space="preserve">nd </w:t>
      </w:r>
      <w:proofErr w:type="spellStart"/>
      <w:r w:rsidR="00185971" w:rsidRPr="00B305B6">
        <w:rPr>
          <w:color w:val="000000" w:themeColor="text1"/>
        </w:rPr>
        <w:t>MJHvO</w:t>
      </w:r>
      <w:proofErr w:type="spellEnd"/>
      <w:r w:rsidR="00185971" w:rsidRPr="00B305B6">
        <w:rPr>
          <w:color w:val="000000" w:themeColor="text1"/>
        </w:rPr>
        <w:t xml:space="preserve"> acknowledges Australian Research Council Laureate Fellowship FL180100036.</w:t>
      </w:r>
      <w:r w:rsidR="00946728" w:rsidRPr="00B305B6">
        <w:rPr>
          <w:color w:val="000000" w:themeColor="text1"/>
        </w:rPr>
        <w:t xml:space="preserve"> The authors have no conflicts of interest to declare.</w:t>
      </w:r>
    </w:p>
    <w:p w14:paraId="51EB1A52" w14:textId="146143B5" w:rsidR="001F37DC" w:rsidRPr="00B305B6" w:rsidRDefault="001F37DC" w:rsidP="00FC6D79">
      <w:pPr>
        <w:spacing w:line="480" w:lineRule="auto"/>
        <w:rPr>
          <w:color w:val="000000" w:themeColor="text1"/>
        </w:rPr>
      </w:pPr>
    </w:p>
    <w:p w14:paraId="726F3BC3" w14:textId="55C2343F" w:rsidR="001F37DC" w:rsidRPr="00B305B6" w:rsidRDefault="001F37DC" w:rsidP="00FC6D79">
      <w:pPr>
        <w:spacing w:line="480" w:lineRule="auto"/>
        <w:rPr>
          <w:b/>
          <w:color w:val="000000" w:themeColor="text1"/>
        </w:rPr>
      </w:pPr>
      <w:r w:rsidRPr="00B305B6">
        <w:rPr>
          <w:b/>
          <w:color w:val="000000" w:themeColor="text1"/>
        </w:rPr>
        <w:t xml:space="preserve">Data </w:t>
      </w:r>
      <w:r w:rsidR="00946728" w:rsidRPr="00B305B6">
        <w:rPr>
          <w:b/>
          <w:color w:val="000000" w:themeColor="text1"/>
        </w:rPr>
        <w:t>a</w:t>
      </w:r>
      <w:r w:rsidRPr="00B305B6">
        <w:rPr>
          <w:b/>
          <w:color w:val="000000" w:themeColor="text1"/>
        </w:rPr>
        <w:t xml:space="preserve">ccessibility </w:t>
      </w:r>
      <w:r w:rsidR="00946728" w:rsidRPr="00B305B6">
        <w:rPr>
          <w:b/>
          <w:color w:val="000000" w:themeColor="text1"/>
        </w:rPr>
        <w:t>s</w:t>
      </w:r>
      <w:r w:rsidRPr="00B305B6">
        <w:rPr>
          <w:b/>
          <w:color w:val="000000" w:themeColor="text1"/>
        </w:rPr>
        <w:t>tatement</w:t>
      </w:r>
    </w:p>
    <w:p w14:paraId="79CFDDF3" w14:textId="4E31124C" w:rsidR="007652DD" w:rsidRPr="00B305B6" w:rsidRDefault="00420358" w:rsidP="00FC6D79">
      <w:pPr>
        <w:spacing w:line="480" w:lineRule="auto"/>
        <w:rPr>
          <w:color w:val="000000" w:themeColor="text1"/>
        </w:rPr>
      </w:pPr>
      <w:r w:rsidRPr="00B305B6">
        <w:rPr>
          <w:color w:val="000000" w:themeColor="text1"/>
        </w:rPr>
        <w:t xml:space="preserve">All </w:t>
      </w:r>
      <w:r w:rsidR="00BD397D" w:rsidRPr="00B305B6">
        <w:rPr>
          <w:color w:val="000000" w:themeColor="text1"/>
        </w:rPr>
        <w:t>extracted heritability estimates</w:t>
      </w:r>
      <w:r w:rsidRPr="00B305B6">
        <w:rPr>
          <w:color w:val="000000" w:themeColor="text1"/>
        </w:rPr>
        <w:t xml:space="preserve"> and </w:t>
      </w:r>
      <w:r w:rsidR="00BD397D" w:rsidRPr="00B305B6">
        <w:rPr>
          <w:color w:val="000000" w:themeColor="text1"/>
        </w:rPr>
        <w:t>s</w:t>
      </w:r>
      <w:r w:rsidRPr="00B305B6">
        <w:rPr>
          <w:color w:val="000000" w:themeColor="text1"/>
        </w:rPr>
        <w:t xml:space="preserve">upplementary </w:t>
      </w:r>
      <w:r w:rsidR="00BD397D" w:rsidRPr="00B305B6">
        <w:rPr>
          <w:color w:val="000000" w:themeColor="text1"/>
        </w:rPr>
        <w:t>c</w:t>
      </w:r>
      <w:r w:rsidRPr="00B305B6">
        <w:rPr>
          <w:color w:val="000000" w:themeColor="text1"/>
        </w:rPr>
        <w:t xml:space="preserve">ode </w:t>
      </w:r>
      <w:r w:rsidR="00BD397D" w:rsidRPr="00B305B6">
        <w:rPr>
          <w:color w:val="000000" w:themeColor="text1"/>
        </w:rPr>
        <w:t>are</w:t>
      </w:r>
      <w:r w:rsidRPr="00B305B6">
        <w:rPr>
          <w:color w:val="000000" w:themeColor="text1"/>
        </w:rPr>
        <w:t xml:space="preserve"> available at </w:t>
      </w:r>
      <w:hyperlink r:id="rId21" w:history="1">
        <w:r w:rsidR="00B305B6" w:rsidRPr="00B305B6">
          <w:rPr>
            <w:rStyle w:val="Hyperlink"/>
          </w:rPr>
          <w:t>https://github.com/ecolology/heritability-meta</w:t>
        </w:r>
      </w:hyperlink>
      <w:r w:rsidR="00BD397D" w:rsidRPr="00B305B6">
        <w:rPr>
          <w:color w:val="000000" w:themeColor="text1"/>
        </w:rPr>
        <w:t xml:space="preserve"> (pending article acceptance).</w:t>
      </w:r>
      <w:r w:rsidR="007652DD" w:rsidRPr="00B305B6">
        <w:rPr>
          <w:color w:val="000000" w:themeColor="text1"/>
        </w:rPr>
        <w:br w:type="page"/>
      </w:r>
    </w:p>
    <w:p w14:paraId="481DDCED" w14:textId="2A1A35AA" w:rsidR="007B090C" w:rsidRPr="00B305B6" w:rsidRDefault="006E086D" w:rsidP="00BE137F">
      <w:pPr>
        <w:spacing w:line="480" w:lineRule="auto"/>
        <w:ind w:left="709" w:hanging="720"/>
        <w:rPr>
          <w:b/>
          <w:color w:val="000000" w:themeColor="text1"/>
        </w:rPr>
      </w:pPr>
      <w:r w:rsidRPr="00B305B6">
        <w:rPr>
          <w:b/>
          <w:color w:val="000000" w:themeColor="text1"/>
        </w:rPr>
        <w:lastRenderedPageBreak/>
        <w:t>References</w:t>
      </w:r>
    </w:p>
    <w:p w14:paraId="2D30D1AE" w14:textId="6BA0A8B0" w:rsidR="004961AE" w:rsidRPr="004961AE" w:rsidRDefault="006E086D" w:rsidP="00BE137F">
      <w:pPr>
        <w:widowControl w:val="0"/>
        <w:autoSpaceDE w:val="0"/>
        <w:autoSpaceDN w:val="0"/>
        <w:adjustRightInd w:val="0"/>
        <w:spacing w:line="480" w:lineRule="auto"/>
        <w:ind w:left="709" w:hanging="720"/>
        <w:rPr>
          <w:noProof/>
          <w:lang w:val="en-US"/>
        </w:rPr>
      </w:pPr>
      <w:r w:rsidRPr="00B305B6">
        <w:rPr>
          <w:color w:val="000000" w:themeColor="text1"/>
        </w:rPr>
        <w:fldChar w:fldCharType="begin" w:fldLock="1"/>
      </w:r>
      <w:r w:rsidRPr="00B305B6">
        <w:rPr>
          <w:color w:val="000000" w:themeColor="text1"/>
        </w:rPr>
        <w:instrText xml:space="preserve">ADDIN Mendeley Bibliography CSL_BIBLIOGRAPHY </w:instrText>
      </w:r>
      <w:r w:rsidRPr="00B305B6">
        <w:rPr>
          <w:color w:val="000000" w:themeColor="text1"/>
        </w:rPr>
        <w:fldChar w:fldCharType="separate"/>
      </w:r>
      <w:r w:rsidR="004961AE" w:rsidRPr="004961AE">
        <w:rPr>
          <w:noProof/>
          <w:lang w:val="en-US"/>
        </w:rPr>
        <w:t>Ahrens CW, Andrew ME, Mazanec RA, Ruthrof KX, Challis A, Hardy G, Byrne M, Tissue DT, Rymer PD. 2020. Plant functional traits differ in adaptability and are predicted to be differentially affected by climate change. Ecol Evol. 10(1):232–248. doi:10.1002/ece3.5890.</w:t>
      </w:r>
    </w:p>
    <w:p w14:paraId="44E8DE1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Angiletta M. 2009. Thermal Adaptation: A Theoretical and Empirical Synthesis. Oxford: Oxford University Press.</w:t>
      </w:r>
    </w:p>
    <w:p w14:paraId="349D2F6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Angilletta MJ. 2009. Thermal Adaptation: A Theoretical and Empirical Synthesis. Oxford Scholarship Online.</w:t>
      </w:r>
    </w:p>
    <w:p w14:paraId="0D30B02E"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Archambault JM, Cope WG, Kwak TJ. 2018. Chasing a changing climate: Reproductive and dispersal traits predict how sessile species respond to global warming. Diversity and Distributions. 24(7):880–891. doi:10.1111/ddi.12740.</w:t>
      </w:r>
    </w:p>
    <w:p w14:paraId="1FE390CE"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an SS, Graham NAJ, Connolly SR. 2014. Evidence for multiple stressor interactions and effects on coral reefs. Glob Chang Biol. 20(3):681–697. doi:10.1111/gcb.12453.</w:t>
      </w:r>
    </w:p>
    <w:p w14:paraId="7836FC3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aums IB, Devlin-Durante MK, Polato NR, Xu D, Giri S, Altman NS, Ruiz D, Parkinson JE, Boulay JN. 2013. Genotypic variation influences reproductive success and thermal stress tolerance in the reef building coral, Acropora palmata. Coral Reefs. 32(3):703–717. doi:10.1007/s00338-013-1012-6.</w:t>
      </w:r>
    </w:p>
    <w:p w14:paraId="70777BF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ay RA, Rose NH, Logan CA, Palumbi SR. 2017. Genomic models predict successful coral adaptation if future ocean warming rates are reduced. Science Advances. 3:e1701413.</w:t>
      </w:r>
    </w:p>
    <w:p w14:paraId="32DC6BD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erkelmans R, Van Oppen MJH. 2006. The role of zooxanthellae in the thermal tolerance of corals: A “nugget of hope” for coral reefs in an era of climate change. Proc R Soc B. 273(1599):2305–2312. doi:10.1098/rspb.2006.3567.</w:t>
      </w:r>
    </w:p>
    <w:p w14:paraId="4D228D65"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odensteiner BL, Agudelo-Cantero GA, Arietta AZA, Gunderson AR, Muñoz MM, Refsnider JM, Gangloff EJ. 2020. Thermal adaptation revisited: How conserved are thermal traits of reptiles and amphibians? Journal of Experimental Zoology Part A: Ecological and Integrative Physiology.(April):1–22. doi:10.1002/jez.2414.</w:t>
      </w:r>
    </w:p>
    <w:p w14:paraId="4197378E"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Bouchard Jr. T. 2013. The Wilson Effect: the increase in heritability of IQ with age. Twin research </w:t>
      </w:r>
      <w:r w:rsidRPr="004961AE">
        <w:rPr>
          <w:noProof/>
          <w:lang w:val="en-US"/>
        </w:rPr>
        <w:lastRenderedPageBreak/>
        <w:t>and human genetics : the official journal of the International Society for Twin Studies. 16(5):923–930. doi:10.1017/thg.2013.54.</w:t>
      </w:r>
    </w:p>
    <w:p w14:paraId="613B109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ubliy OA, Loeschcke V. 2002. Effect of low stressful temperature on genetic variation of five quantitative traits in drosophila melanogaster. Heredity. 89(1):70–75. doi:10.1038/sj.hdy.6800104.</w:t>
      </w:r>
    </w:p>
    <w:p w14:paraId="31F827B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uerger P, Alvarez-Roa C, Coppin C, Pearce S, Chakravarti L, Oakeshott J, Edwards O, van Oppen M. 2020. Heat-evolved microalgal symbionts increase coral bleaching tolerance. Science Advances. 6:eaba2498.</w:t>
      </w:r>
    </w:p>
    <w:p w14:paraId="1817FCB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urke L, Reytar K, Spalding M, Perry A. 2011. Reefs at Risk Revisited.</w:t>
      </w:r>
    </w:p>
    <w:p w14:paraId="6B4771B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Burnham KP, Anderson DR. 2004. Multimodel inference: Understanding AIC and BIC in model selection. Sociological Methods and Research. 33(2):261–304. doi:10.1177/0049124104268644.</w:t>
      </w:r>
    </w:p>
    <w:p w14:paraId="2EE1726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Carlon DB, Budd AF, Lippé C, Andrew RL. 2011. The quantitative genetics of incipient speciation: Heritability and genetic correlations of skeletal traits in populations of diverging </w:t>
      </w:r>
      <w:r w:rsidRPr="004961AE">
        <w:rPr>
          <w:i/>
          <w:iCs/>
          <w:noProof/>
          <w:lang w:val="en-US"/>
        </w:rPr>
        <w:t>Favia fragum</w:t>
      </w:r>
      <w:r w:rsidRPr="004961AE">
        <w:rPr>
          <w:noProof/>
          <w:lang w:val="en-US"/>
        </w:rPr>
        <w:t xml:space="preserve"> ecomorphs. Evolution. 65(12):3428–3447. doi:10.1111/j.1558-5646.2011.01389.x.</w:t>
      </w:r>
    </w:p>
    <w:p w14:paraId="19EE06C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Castañeda LE, Romero-Soriano V, Mesas A, Roff DA, Santos M. 2019. Evolutionary potential of thermal preference and heat tolerance in </w:t>
      </w:r>
      <w:r w:rsidRPr="004961AE">
        <w:rPr>
          <w:i/>
          <w:iCs/>
          <w:noProof/>
          <w:lang w:val="en-US"/>
        </w:rPr>
        <w:t>Drosophila subobscura</w:t>
      </w:r>
      <w:r w:rsidRPr="004961AE">
        <w:rPr>
          <w:noProof/>
          <w:lang w:val="en-US"/>
        </w:rPr>
        <w:t>. J Evol Biol. 32(8):818–824. doi:10.1111/jeb.13483.</w:t>
      </w:r>
    </w:p>
    <w:p w14:paraId="5B86A65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hakravarti LJ, Beltran VH, Oppen MJH Van, van Oppen MJH, Oppen MJH Van, van Oppen MJH. 2017. Rapid thermal adaptation in photosymbionts of reef-building corals. Glob Chang Biol. 23(11):4675–4688. doi:10.1111/gcb.13702.</w:t>
      </w:r>
    </w:p>
    <w:p w14:paraId="57A8D56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harmantier A, Garant D. 2005. Environmental quality and evolutionary potential : lessons from wild populations. (June):1415–1425. doi:10.1098/rspb.2005.3117.</w:t>
      </w:r>
    </w:p>
    <w:p w14:paraId="030F192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harmantier A, Perrins C, McCleery RH, Sheldon BC. 2006a. Age-dependent genetic variance in a life-history trait in the mute swan. Proc R Soc B. 273(1583):225–232. doi:10.1098/rspb.2005.3294.</w:t>
      </w:r>
    </w:p>
    <w:p w14:paraId="7543922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Charmantier A, Perrins C, McCleery RH, Sheldon BC. 2006b. Quantitative genetics of age at </w:t>
      </w:r>
      <w:r w:rsidRPr="004961AE">
        <w:rPr>
          <w:noProof/>
          <w:lang w:val="en-US"/>
        </w:rPr>
        <w:lastRenderedPageBreak/>
        <w:t>reproduction in wild swans: Support for antagonistic pleiotropy models of senescence. Proceedings of the National Academy of Sciences of the United States of America. 103(17):6587–6592. doi:10.1073/pnas.0511123103.</w:t>
      </w:r>
    </w:p>
    <w:p w14:paraId="3C4ABE7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hown SL, Jumbam KR, Sørensen JG, Terblanche JS. 2009. Phenotypic variance, plasticity and heritability estimates of critical thermal limits depend on methodological context. Funct Ecol. 23(1):133–140. doi:10.1111/j.1365-2435.2008.01481.x.</w:t>
      </w:r>
    </w:p>
    <w:p w14:paraId="1A7A5D3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omte L, Olden JD. 2017. Evolutionary and environmental determinants of freshwater fish thermal tolerance and plasticity. Glob Chang Biol. 23(2):728–736. doi:10.1111/gcb.13427.</w:t>
      </w:r>
    </w:p>
    <w:p w14:paraId="6356A30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ook RD, Weisberg S. 1982. Residuals and influence in regression. London: Chapman and Hall.</w:t>
      </w:r>
    </w:p>
    <w:p w14:paraId="0DB834A8"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ropp R, Norbury J. 2020. The potential for coral reefs to adapt to a changing climate - an eco-evolutionary modelling perspective. Ecol Modell. 426(March):109038. doi:10.1016/j.ecolmodel.2020.109038. https://doi.org/10.1016/j.ecolmodel.2020.109038.</w:t>
      </w:r>
    </w:p>
    <w:p w14:paraId="6EC8DBF5"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sászár NBM, Ralph PJ, Frankham R, Berkelmans R, van Oppen MJH. 2010. Estimating the Potential for Adaptation of Corals to Climate Warming. PLoS One. 5(3):e9751. doi:10.1371/journal.pone.0009751.</w:t>
      </w:r>
    </w:p>
    <w:p w14:paraId="2AAB386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Cunning R, Gillette P, Capo T, Galvez K, Baker AC. 2015. Growth tradeoffs associated with thermotolerant symbionts in the coral Pocillopora damicornis are lost in warmer oceans. Coral Reefs. 34(1):155–160. doi:10.1007/s00338-014-1216-4.</w:t>
      </w:r>
    </w:p>
    <w:p w14:paraId="05A048C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Dajka JC, Wilson SK, Robinson JPW, Chong-Seng KM, Harris A, Graham NAJ. 2019. Uncovering drivers of juvenile coral density following mass bleaching. Coral Reefs. 38(4):637–649. doi:10.1007/s00338-019-01785-w. https://doi.org/10.1007/s00338-019-01785-w.</w:t>
      </w:r>
    </w:p>
    <w:p w14:paraId="7115917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Davies SW, Scarpino S V., Pongwarin T, Scott J, Matz M V. 2015. Estimating Trait Heritability in Highly Fecund Species. G3&amp;amp;#58; Genes|Genomes|Genetics. 5(12):2639–2645. doi:10.1534/g3.115.020701. http://g3journal.org/lookup/doi/10.1534/g3.115.020701.</w:t>
      </w:r>
    </w:p>
    <w:p w14:paraId="637AC737"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Dixon G, Davies S, Aglyamova G, Meyer E, Bay L, Matz M. 2015. Genomic determinants of coral heat tolerance across latitudes. Science. 348(6242):2014–2016.</w:t>
      </w:r>
    </w:p>
    <w:p w14:paraId="7839775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Doropoulos C, Ward S, Marshell A, Diaz-Pulido G, Mumby PJ. 2012. Interactions among chronic </w:t>
      </w:r>
      <w:r w:rsidRPr="004961AE">
        <w:rPr>
          <w:noProof/>
          <w:lang w:val="en-US"/>
        </w:rPr>
        <w:lastRenderedPageBreak/>
        <w:t>and acute impacts on coral recruits: the importance of size-escape thresholds. Ecology. 93(10):2131–2138.</w:t>
      </w:r>
    </w:p>
    <w:p w14:paraId="4FA4808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Doyle CM, Leberg PL, Klerks PL. 2011. Heritability of heat tolerance in a small livebearing fish, Heterandria formosa. Ecotoxicology. 20(3):535–542. doi:10.1007/s10646-011-0624-2.</w:t>
      </w:r>
    </w:p>
    <w:p w14:paraId="74E383C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Dziedzic KE, Elder H, Tavalire H, Meyer E. 2019. Heritable variation in bleaching responses and its functional genomic basis in reef-building corals (Orbicella faveolata). Mol Ecol. 28(9):2238–2253. doi:10.1111/mec.15081.</w:t>
      </w:r>
    </w:p>
    <w:p w14:paraId="57441142"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Falconer DS, Mackay TF. 1996. Introduction to Quantitative Genetics. Essex, UK: Longman.</w:t>
      </w:r>
    </w:p>
    <w:p w14:paraId="6956FD65"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Fisher R. 1930. The Genetical Theory of Natural Selection. Oxford: Clarendon.</w:t>
      </w:r>
    </w:p>
    <w:p w14:paraId="4944058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Flood PJ, Kruijer W, Schnabel SK, Schoor R, Jalink H, Snel JFH, Harbinson J, Aarts MGM. 2016. Phenomics for photosynthesis, growth and reflectance in Arabidopsis thaliana reveals circadian and long-term fluctuations in heritability. Plant Methods. 12(1):1–14. doi:10.1186/s13007-016-0113-y.</w:t>
      </w:r>
    </w:p>
    <w:p w14:paraId="5194CCD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Fuller ZL, Mocellin VJL, Morris L, Cantin N, Shepherd J, Sarre L, Peng J, Liao Y, Pickrell J, Andolfatto P, et al. 2019. Population genetics of the coral Acropora millepora: Towards a genomic predictor of bleaching. bioRxiv.:867754. doi:10.1101/867754.</w:t>
      </w:r>
    </w:p>
    <w:p w14:paraId="5483CBF8"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Geber MA, Dawson TE. 1997. Genetic variation in stomatal and biochemical limitations to photosynthesis in the annual plant, Polygonum arenastrum. Oecologia. 109(4):535–546. doi:10.1007/s004420050114.</w:t>
      </w:r>
    </w:p>
    <w:p w14:paraId="5F34BDD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Guest JR, Baird AH, Maynard JA, Muttaqin E, Edwards AJ, Campbell SJ, Yewdall K, Affendi YA, Chou LM. 2012. Contrasting patterns of coral bleaching susceptibility in 2010 suggest an adaptive response to thermal stress. PLoS One. 7(3):1–8. doi:10.1371/journal.pone.0033353.</w:t>
      </w:r>
    </w:p>
    <w:p w14:paraId="0563A54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Gunay F, Alten B, Ozsoy ED. 2011. Narrow-sense heritability of body size and its response to different developmental temperatures in Culex quinquefasciatus (Say 1923). Journal of Vector Ecology. 36(2):348–354. doi:10.1111/j.1948-7134.2011.00175.x.</w:t>
      </w:r>
    </w:p>
    <w:p w14:paraId="5AC8ECF6"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van Heerwaarden B, Kellermann V, Sgr CM. 2016. Limited scope for plasticity to increase upper thermal limits. Funct Ecol. 30:1947–1956. doi:10.1111/1365-2435.12687.</w:t>
      </w:r>
    </w:p>
    <w:p w14:paraId="6937747A"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lastRenderedPageBreak/>
        <w:t>Herben T, Klimešová J, Chytrý M. 2018. Effects of disturbance frequency and severity on plant traits: An assessment across a temperate flora. Funct Ecol. 32(3):799–808. doi:10.1111/1365-2435.13011.</w:t>
      </w:r>
    </w:p>
    <w:p w14:paraId="0F7C67B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Higgins JPT, Thompson SG. 2002. Quantifying heterogeneity in a meta-analysis. Stat Med. 21(11):1539–1558. doi:10.1002/sim.1186.</w:t>
      </w:r>
    </w:p>
    <w:p w14:paraId="32A42AA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Hoegh-Guldberg O, Poloczanska ES, Skirving W, Dove S. 2017. Coral reef ecosystems under climate change and ocean acidification. Frontiers in Marine Science. 4:158. doi:10.3389/fmars.2017.00158.</w:t>
      </w:r>
    </w:p>
    <w:p w14:paraId="5F043715"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Hughes T, Baird A, Bellwood D, Card M, Connolly S, Folke C, Grosberg R, Hoegh-Guldberg O, Jackson JBC, Kleypas J, et al. 2003. Climate change, human impacts, and the resilience of coral reefs. Science. 301:877–1000.</w:t>
      </w:r>
    </w:p>
    <w:p w14:paraId="3FC1FD3E"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Hughes TP, Anderson KD, Connolly SR, Heron SF, Kerry JT, Lough JM, Baird AH, Baum JK, Berumen ML, Bridge TC, et al. 2018a. Spatial and temporal patterns of mass bleaching of corals in the Anthropocene. Science. 359(6371):80–83. doi:10.1126/science.aan8048.</w:t>
      </w:r>
    </w:p>
    <w:p w14:paraId="101CFA7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Hughes TP, Kerry JT, Baird AH, Connolly SR, Chase TJ, Dietzel A, Hill T, Hoey AS, Hoogenboom MO, Jacobson M, et al. 2019. Global warming impairs stock–recruitment dynamics of corals. Nature. doi:10.1038/s41586-019-1081-y. http://www.nature.com/articles/s41586-019-1081-y.</w:t>
      </w:r>
    </w:p>
    <w:p w14:paraId="42C21B0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Hughes TP, Kerry JT, Baird AH, Connolly SR, Dietzel A, Eakin CM, Heron SF, Hoey AS, Hoogenboom MO, Liu G, et al. 2018b. Global warming transforms coral reef assemblages. Nature. 556(7702):492–496. doi:10.1038/s41586-018-0041-2. http://dx.doi.org/10.1038/s41586-018-0041-2.</w:t>
      </w:r>
    </w:p>
    <w:p w14:paraId="2B94777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Janhunen M, Koskela J, Ninh NH, Vehviläinen H, Koskinen H, Nousiainen A, Thoa NP. 2016. Thermal sensitivity of growth indicates heritable variation in 1-year-old rainbow trout (</w:t>
      </w:r>
      <w:r w:rsidRPr="004961AE">
        <w:rPr>
          <w:i/>
          <w:iCs/>
          <w:noProof/>
          <w:lang w:val="en-US"/>
        </w:rPr>
        <w:t>Oncorhynchus mykiss</w:t>
      </w:r>
      <w:r w:rsidRPr="004961AE">
        <w:rPr>
          <w:noProof/>
          <w:lang w:val="en-US"/>
        </w:rPr>
        <w:t>). Genet Sel Evol. 48(1):1–11. doi:10.1186/s12711-016-0272-3.</w:t>
      </w:r>
    </w:p>
    <w:p w14:paraId="79B7335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Jump AS, Peñuelas J. 2005. Running to stand still: Adaptation and the response of plants to rapid climate change. Ecol Lett. 8(9):1010–1020. doi:10.1111/j.1461-0248.2005.00796.x.</w:t>
      </w:r>
    </w:p>
    <w:p w14:paraId="0438A1A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lastRenderedPageBreak/>
        <w:t>Jury CP, Toonen RJ. 2019. Adaptive responses and local stressor mitigation drive coral resilience in warmer, more acidic oceans. Proceedings of the Royal Society B. 286:20190614.</w:t>
      </w:r>
    </w:p>
    <w:p w14:paraId="0B9DC3C2"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Kenkel CD, Almanza AT, Matz M V. 2015a. Fine-scale environmental specialization of reef-building corals might be limiting reef recovery in the Florida Keys. Ecology. 96(12):3197–3212. doi:10.1890/14-2297.1.</w:t>
      </w:r>
    </w:p>
    <w:p w14:paraId="3E6B9F47"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Kenkel CD, Setta SP, Matz M V. 2015b. Heritable differences in fitness-related traits among populations of the mustard hill coral, Porites astreoides. Heredity. 115(6):509–516. doi:10.1038/hdy.2015.52. http://dx.doi.org/10.1038/hdy.2015.52.</w:t>
      </w:r>
    </w:p>
    <w:p w14:paraId="41CA2A4E"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Kirk NL, Howells EJ, Abrego D, Burt JA, Meyer E. 2018. Genomic and transcriptomic signals of thermal tolerance in heat-tolerant corals (Platygyra daedalea) of the Arabian/Persian Gulf. Mol Ecol. 27(24):5180–5194. doi:10.1111/mec.14934.</w:t>
      </w:r>
    </w:p>
    <w:p w14:paraId="03C5BF11" w14:textId="77777777" w:rsidR="004961AE" w:rsidRPr="00B50907" w:rsidRDefault="004961AE" w:rsidP="00BE137F">
      <w:pPr>
        <w:widowControl w:val="0"/>
        <w:autoSpaceDE w:val="0"/>
        <w:autoSpaceDN w:val="0"/>
        <w:adjustRightInd w:val="0"/>
        <w:spacing w:line="480" w:lineRule="auto"/>
        <w:ind w:left="709" w:hanging="720"/>
        <w:rPr>
          <w:noProof/>
          <w:lang w:val="fr-FR"/>
        </w:rPr>
      </w:pPr>
      <w:r w:rsidRPr="004961AE">
        <w:rPr>
          <w:noProof/>
          <w:lang w:val="en-US"/>
        </w:rPr>
        <w:t xml:space="preserve">Knapp G, Hartung J. 2003. Improved tests for a random effects meta-regression with a single covariate. </w:t>
      </w:r>
      <w:r w:rsidRPr="00B50907">
        <w:rPr>
          <w:noProof/>
          <w:lang w:val="fr-FR"/>
        </w:rPr>
        <w:t>Stat Med. 22(17):2693–2710. doi:10.1002/sim.1482.</w:t>
      </w:r>
    </w:p>
    <w:p w14:paraId="543FA2A7" w14:textId="77777777" w:rsidR="004961AE" w:rsidRPr="00B50907" w:rsidRDefault="004961AE" w:rsidP="00BE137F">
      <w:pPr>
        <w:widowControl w:val="0"/>
        <w:autoSpaceDE w:val="0"/>
        <w:autoSpaceDN w:val="0"/>
        <w:adjustRightInd w:val="0"/>
        <w:spacing w:line="480" w:lineRule="auto"/>
        <w:ind w:left="709" w:hanging="720"/>
        <w:rPr>
          <w:noProof/>
          <w:lang w:val="fr-FR"/>
        </w:rPr>
      </w:pPr>
      <w:r w:rsidRPr="00B50907">
        <w:rPr>
          <w:noProof/>
          <w:lang w:val="fr-FR"/>
        </w:rPr>
        <w:t>Koenker R. 2020. quantreg: Quantile Regression. R package version 5.67.</w:t>
      </w:r>
    </w:p>
    <w:p w14:paraId="284FB257"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Koenker R, Hallock KF. 2001. Quantile regression. Journal of Economic Perspectives. 15(4):143–156.</w:t>
      </w:r>
    </w:p>
    <w:p w14:paraId="14798CFF"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Kremer A, Ronce O, Robledo-Arnuncio JJ, Guillaume F, Bohrer G, Nathan R, Bridle JR, Gomulkiewicz R, Klein EK, Ritland K, et al. 2012. Long-distance gene flow and adaptation of forest trees to rapid climate change. Ecol Lett. 15(4):378–392. doi:10.1111/j.1461-0248.2012.01746.x.</w:t>
      </w:r>
    </w:p>
    <w:p w14:paraId="1622E0D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Lande R. 1979. Quantitative genetic analysis of multivariate evolution, applied to brain: body size allometry. Evolution. 33(1):402–416.</w:t>
      </w:r>
    </w:p>
    <w:p w14:paraId="53194A0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Liew YJ, Howells EJ, Wang X, Michell CT, Burt JA, Idaghdour Y, Aranda M. 2020. Intergenerational epigenetic inheritance in reef-building corals. Nat Clim Chang. 10(3):254–259. doi:10.1038/s41558-019-0687-2. http://dx.doi.org/10.1038/s41558-019-0687-2.</w:t>
      </w:r>
    </w:p>
    <w:p w14:paraId="0C3A2D9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Lin L, Xu C. 2020. Arcsine-based transformations for meta-analysis of proportions: Pros, cons, and alternatives. Health Science Reports. 3(3):1–6. doi:10.1002/hsr2.178.</w:t>
      </w:r>
    </w:p>
    <w:p w14:paraId="2EF49A8E" w14:textId="77777777" w:rsidR="004961AE" w:rsidRPr="00B50907" w:rsidRDefault="004961AE" w:rsidP="00BE137F">
      <w:pPr>
        <w:widowControl w:val="0"/>
        <w:autoSpaceDE w:val="0"/>
        <w:autoSpaceDN w:val="0"/>
        <w:adjustRightInd w:val="0"/>
        <w:spacing w:line="480" w:lineRule="auto"/>
        <w:ind w:left="709" w:hanging="720"/>
        <w:rPr>
          <w:noProof/>
          <w:lang w:val="fr-FR"/>
        </w:rPr>
      </w:pPr>
      <w:r w:rsidRPr="004961AE">
        <w:rPr>
          <w:noProof/>
          <w:lang w:val="en-US"/>
        </w:rPr>
        <w:lastRenderedPageBreak/>
        <w:t xml:space="preserve">Little AF, Oppen MJH Van, Willis BL. 2004. Flexibility in Algal Endosymbioses Shapes Growth in Reef Corals. </w:t>
      </w:r>
      <w:r w:rsidRPr="00B50907">
        <w:rPr>
          <w:noProof/>
          <w:lang w:val="fr-FR"/>
        </w:rPr>
        <w:t>304(June):1492–1495.</w:t>
      </w:r>
    </w:p>
    <w:p w14:paraId="78DA0E1A"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B50907">
        <w:rPr>
          <w:noProof/>
          <w:lang w:val="fr-FR"/>
        </w:rPr>
        <w:t xml:space="preserve">Logan CA, Dunne JP, Eakin CM, Donner SD. 2014a. </w:t>
      </w:r>
      <w:r w:rsidRPr="004961AE">
        <w:rPr>
          <w:noProof/>
          <w:lang w:val="en-US"/>
        </w:rPr>
        <w:t>Incorporating adaptive responses into future projections of coral bleaching. Glob Chang Biol. 20(1):125–139. doi:10.1111/gcb.12390.</w:t>
      </w:r>
    </w:p>
    <w:p w14:paraId="605BF77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Logan CA, Dunne JP, Ryan JS, Baskett ML, Donner SD. 2021. Quantifying global potential for coral evolutionary response to climate change. Nat Clim Chang. 11(6):537–542. doi:10.1038/s41558-021-01037-2. http://dx.doi.org/10.1038/s41558-021-01037-2.</w:t>
      </w:r>
    </w:p>
    <w:p w14:paraId="4330E84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Logan ML, Cox RM, Calsbeek R. 2014b. Natural selection on thermal performance in a novel thermal environment. Proceedings of the National Academy of Sciences of the United States of America. 111(39):14165–14169. doi:10.1073/pnas.1404885111.</w:t>
      </w:r>
    </w:p>
    <w:p w14:paraId="464C663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Lohr KE, Patterson JT. 2017. Intraspecific variation in phenotype among nursery-reared staghorn coral </w:t>
      </w:r>
      <w:r w:rsidRPr="004961AE">
        <w:rPr>
          <w:i/>
          <w:iCs/>
          <w:noProof/>
          <w:lang w:val="en-US"/>
        </w:rPr>
        <w:t>Acropora cervicornis</w:t>
      </w:r>
      <w:r w:rsidRPr="004961AE">
        <w:rPr>
          <w:noProof/>
          <w:lang w:val="en-US"/>
        </w:rPr>
        <w:t xml:space="preserve"> (Lamarck, 1816). J Exp Mar Bio Ecol. 486:87–92. doi:10.1016/j.jembe.2016.10.005. http://dx.doi.org/10.1016/j.jembe.2016.10.005.</w:t>
      </w:r>
    </w:p>
    <w:p w14:paraId="7BF9B46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Lough JM, Anderson KD, Hughes TP. 2018. Increasing thermal stress for tropical coral reefs: 1871-2017. Sci Rep. 8(1):1–8. doi:10.1038/s41598-018-24530-9. http://dx.doi.org/10.1038/s41598-018-24530-9.</w:t>
      </w:r>
    </w:p>
    <w:p w14:paraId="3589BEC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Lush JL. 1937. Animal breeding plans. Ames, Iowa: Iowa State College Press.</w:t>
      </w:r>
    </w:p>
    <w:p w14:paraId="00680A4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a FZ, Lü ZC, Wang R, Wan FH. 2014. Heritability and evolutionary potential in thermal tolerance traits in the invasive Mediterranean cryptic species of Bemisia tabaci (Hemiptera: Aleyrodidae). PLoS One. 9(7):1–7. doi:10.1371/journal.pone.0103279.</w:t>
      </w:r>
    </w:p>
    <w:p w14:paraId="325FB5B7"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adin JS, Baird AH, Baskett ML, Connolly SR, Dornelas MA, Madin JS. 2020. Partitioning colony size variation into growth and partial mortality.</w:t>
      </w:r>
    </w:p>
    <w:p w14:paraId="1CCAF87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adin JS, Baird AH, Dornelas M, Connolly SR. 2014. Mechanical vulnerability explains size-dependent mortality of reef corals. Ecol Lett. 17(8):1008–1015. doi:10.1111/ele.12306.</w:t>
      </w:r>
    </w:p>
    <w:p w14:paraId="31AB8E7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Manzello DP, Matz M V., Enochs IC, Valentino L, Carlton RD, Kolodziej G, Serrano X, Towle EK, Jankulak M. 2019. Role of host genetics and heat-tolerant algal symbionts in sustaining populations of the endangered coral Orbicella faveolata in the Florida Keys with ocean </w:t>
      </w:r>
      <w:r w:rsidRPr="004961AE">
        <w:rPr>
          <w:noProof/>
          <w:lang w:val="en-US"/>
        </w:rPr>
        <w:lastRenderedPageBreak/>
        <w:t>warming. Glob Chang Biol.:0–2. doi:10.1111/gcb.14545.</w:t>
      </w:r>
    </w:p>
    <w:p w14:paraId="1D84D71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artins F, Kruuk L, Llewelyn J, Moritz C, Phillips B. 2019. Heritability of climate-relevant traits in a rainforest skink. Heredity. 122(1):41–52. doi:10.1038/s41437-018-0085-y. http://dx.doi.org/10.1038/s41437-018-0085-y.</w:t>
      </w:r>
    </w:p>
    <w:p w14:paraId="0C3BD31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atz M V., Treml E, Haller BC. 2020. Estimating the potential for coral adaptation to global warming across the Indo-West Pacific. Glob Chang Biol. 26:3473–3481. doi:10.1101/722314.</w:t>
      </w:r>
    </w:p>
    <w:p w14:paraId="6E1CDA8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aynard JA, Anthony KRN, Marshall PA, Masiri I. 2008. Major bleaching events can lead to increased thermal tolerance in corals. Marine Biology. 155(2):173–182. doi:10.1007/s00227-008-1015-y.</w:t>
      </w:r>
    </w:p>
    <w:p w14:paraId="63F7BB4A"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eyer E, Davies S, Wang S, Willis BL, Abrego D, Juenger TE, Matz M V. 2009. Genetic variation in responses to a settlement cue and elevated temperature in the reef-building coral Acropora millepora. Mar Ecol Prog Ser. 392(Ipcc 2007):81–92. doi:10.3354/meps08208.</w:t>
      </w:r>
    </w:p>
    <w:p w14:paraId="31D8EEB5"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øller AP, Jennions MD. 2001. Testing and adjusting for publication bias. Trends Ecol Evol. 16(10):580–586. doi:10.1016/S0169-5347(01)02235-2.</w:t>
      </w:r>
    </w:p>
    <w:p w14:paraId="6A4A740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orikawa MK, Palumbi SR. 2019. Using naturally occurring climate resilient corals to construct bleaching-resistant nurseries. Proceedings of the National Academy of Sciences of the United States of America. 116(21):10586–10591. doi:10.1073/pnas.1721415116.</w:t>
      </w:r>
    </w:p>
    <w:p w14:paraId="4551844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Mousseau TA, Roff DA. 1987. Natural selection and the heritability of fitness components. Heredity. 59(181–197):181–197.</w:t>
      </w:r>
    </w:p>
    <w:p w14:paraId="634BCAC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Noble DWA, Mcfarlane SE, Keogh JS, Whiting MJ. 2014. Maternal and additive genetic effects contribute to variation in offspring traits in a lizard. Behav Ecol. 25(3):633–640. doi:10.1093/beheco/aru032.</w:t>
      </w:r>
    </w:p>
    <w:p w14:paraId="6DAEA588"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Pandolfi JM, Connolly SR, Marshall DJ, Cohen AL. 2011. Projecting coral reef futures under global warming and ocean acidification. Science. 333(6041):418–422. doi:10.1126/science.1204794.</w:t>
      </w:r>
    </w:p>
    <w:p w14:paraId="6011349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Polderman TJC, Benyamin B, Leeuw CA De, Sullivan PF, van Bochoven A, Visscher PM, </w:t>
      </w:r>
      <w:r w:rsidRPr="004961AE">
        <w:rPr>
          <w:noProof/>
          <w:lang w:val="en-US"/>
        </w:rPr>
        <w:lastRenderedPageBreak/>
        <w:t>Posthuma D. 2015. Meta-analysis of the heritability of human traits based on fifty years of twin studies. Nature Genetics. 47(7):702–709. doi:10.1038/ng.3285. http://dx.doi.org/10.1038/ng.3285.</w:t>
      </w:r>
    </w:p>
    <w:p w14:paraId="0F1A505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Pratchett MS, Anderson KD, Hoogenboom MO, Widman E, Baird AH, Pandolfi JM, Edmunds PJ, Lough JM. 2015. Spatial, temporal and taxonomic variation in coral growth-implications for the structure and function of coral reef ecosystems. Oceanography and Marine Biology: An Annual Review. 53:215–295. doi:10.1201/b18733.</w:t>
      </w:r>
    </w:p>
    <w:p w14:paraId="7F8976F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Pratchett MS, Hoey AS, Wilson SK, Messmer V, Graham NAJ. 2011. Changes in biodiversity and functioning of reef fish assemblages following coral bleaching and coral loss. Diversity. 3(3):424–452. doi:10.3390/d3030424.</w:t>
      </w:r>
    </w:p>
    <w:p w14:paraId="57A4EB1E"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Pratchett MS, McWilliam MJ, Riegl B. 2020. Contrasting shifts in coral assemblages with increasing disturbances. Coral Reefs. 39(3):783–793. doi:10.1007/s00338-020-01936-4. https://doi.org/10.1007/s00338-020-01936-4.</w:t>
      </w:r>
    </w:p>
    <w:p w14:paraId="6CDCC99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Price T, Schluter D. 1991. On the Low Heritability of Life-History Traits. Evolution. 45(4):853. doi:10.2307/2409693.</w:t>
      </w:r>
    </w:p>
    <w:p w14:paraId="6D2DC08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Putnam HM, Gates RD. 2015. Preconditioning in the reef-building coral Pocillopora damicornis and the potential for trans-generational acclimatization in coral larvae under future climate change conditions. J Exp Biol. 218(15):2365–2372. doi:10.1242/jeb.123018.</w:t>
      </w:r>
    </w:p>
    <w:p w14:paraId="0F40CB4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Qu M, Zheng G, Hamdani S, Essemine J, Song Q, Wang H, Chu C, Sirault X, Zhu XG. 2017. Leaf photosynthetic parameters related to biomass accumulation in a global rice diversity survey. Plant Physiology. 175(1):248–258. doi:10.1104/pp.17.00332.</w:t>
      </w:r>
    </w:p>
    <w:p w14:paraId="43C20AA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Quigley KM, Randall CJ, van Oppen MJ, Bay LK. 2020. Assessing the role of historical temperature regime and algal symbionts on the heat tolerance of coral juveniles. J Exp Biol.</w:t>
      </w:r>
    </w:p>
    <w:p w14:paraId="061E74B2"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Quigley KM, Warner PA, Bay LK, Willis BL. 2018. Unexpected mixed-mode transmission and moderate genetic regulation of Symbiodinium communities in a brooding coral. Heredity. 121(6):524–536. doi:10.1038/s41437-018-0059-0. http://dx.doi.org/10.1038/s41437-018-0059-0.</w:t>
      </w:r>
    </w:p>
    <w:p w14:paraId="596F789A"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lastRenderedPageBreak/>
        <w:t>Quigley KM, Willis BL, Bay LK. 2017. Heritability of the Symbiodinium community in vertically-and horizontally-transmitting broadcast spawning corals. Sci Rep. 7(1):1–14. doi:10.1038/s41598-017-08179-4.</w:t>
      </w:r>
    </w:p>
    <w:p w14:paraId="24727EA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Raudenbush SW. 2009. Analyzing effect sizes: random effects models. In: Cooper H, Hedges L V., Valentine JC, editors. The handbook of research synthesis and meta-analysis. 2nd ed. New York: Russell Sage Foundation. p. 295–315.</w:t>
      </w:r>
    </w:p>
    <w:p w14:paraId="57722DFA"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Rosenberg MS. 2005. The file-drawer problem revisited: a general weighted method for calculating fail-safe numbers in meta-analysis. Evolution. 59:464–468.</w:t>
      </w:r>
    </w:p>
    <w:p w14:paraId="525AB11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Rosenthal R. 1991. Meta-analytic Procedures for Social Research. Newbury Park, CA: Sage Publications, Inc.</w:t>
      </w:r>
    </w:p>
    <w:p w14:paraId="7C481D42" w14:textId="77777777" w:rsidR="004961AE" w:rsidRPr="00B50907" w:rsidRDefault="004961AE" w:rsidP="00BE137F">
      <w:pPr>
        <w:widowControl w:val="0"/>
        <w:autoSpaceDE w:val="0"/>
        <w:autoSpaceDN w:val="0"/>
        <w:adjustRightInd w:val="0"/>
        <w:spacing w:line="480" w:lineRule="auto"/>
        <w:ind w:left="709" w:hanging="720"/>
        <w:rPr>
          <w:noProof/>
          <w:lang w:val="fr-FR"/>
        </w:rPr>
      </w:pPr>
      <w:r w:rsidRPr="004961AE">
        <w:rPr>
          <w:noProof/>
          <w:lang w:val="en-US"/>
        </w:rPr>
        <w:t xml:space="preserve">Rothschild D, Weissbrod O, Barkan E, Kurilshikov A, Korem T, Zeevi D, Costea PI, Godneva A, Kalka IN, Bar N, et al. 2018. Environment dominates over host genetics in shaping human gut microbiota. </w:t>
      </w:r>
      <w:r w:rsidRPr="00B50907">
        <w:rPr>
          <w:noProof/>
          <w:lang w:val="fr-FR"/>
        </w:rPr>
        <w:t>Nature. 555(7695):210–215. doi:10.1038/nature25973. http://dx.doi.org/10.1038/nature25973.</w:t>
      </w:r>
    </w:p>
    <w:p w14:paraId="75977AB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B50907">
        <w:rPr>
          <w:noProof/>
          <w:lang w:val="fr-FR"/>
        </w:rPr>
        <w:t xml:space="preserve">Rowínski PK, Rogell B. 2017. </w:t>
      </w:r>
      <w:r w:rsidRPr="004961AE">
        <w:rPr>
          <w:noProof/>
          <w:lang w:val="en-US"/>
        </w:rPr>
        <w:t>Environmental stress correlates with increases in both genetic and residual variances: a meta-analysis of animal studies. Evolution. 17(5):1339–1351. doi:10.1111/evo.13201.</w:t>
      </w:r>
    </w:p>
    <w:p w14:paraId="4F4C97F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Sae-Lim P, Mulder H, Gjerde B, Koskinen H, Lillehammer M, Kause A. 2015. Genetics of growth reaction norms in farmed rainbow trout. PLoS One. 10(8):1–17. doi:10.1371/journal.pone.0135133.</w:t>
      </w:r>
    </w:p>
    <w:p w14:paraId="486F1A47"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Sasaki MC, Dam HG. 2019. Integrating patterns of thermal tolerance and phenotypic plasticity with population genetics to improve understanding of vulnerability to warming in a widespread copepod. (August):4147–4164. doi:10.1111/gcb.14811.</w:t>
      </w:r>
    </w:p>
    <w:p w14:paraId="694FE21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Schloss CA, Nuñez TA, Lawler JJ. 2012. Dispersal will limit ability of mammals to track climate change in the Western Hemisphere. Proc Natl Acad Sci. 109(22):8606–8611. doi:10.1073/pnas.1116791109.</w:t>
      </w:r>
    </w:p>
    <w:p w14:paraId="38A0A2EF"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 xml:space="preserve">Sgrò CM, Hoffmann AA. 2004. Genetic correlations, tradeoffs and environmental variation. </w:t>
      </w:r>
      <w:r w:rsidRPr="004961AE">
        <w:rPr>
          <w:noProof/>
          <w:lang w:val="en-US"/>
        </w:rPr>
        <w:lastRenderedPageBreak/>
        <w:t>Heredity. 93(3):241–248. doi:10.1038/sj.hdy.6800532.</w:t>
      </w:r>
    </w:p>
    <w:p w14:paraId="05976ED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Sully S, Burkepile DE, Donovan MK, Hodgson G, van Woesik R. 2019. A global analysis of coral bleaching over the past two decades. Nature Communications. 10(1):1–5. doi:10.1038/s41467-019-09238-2. http://dx.doi.org/10.1038/s41467-019-09238-2.</w:t>
      </w:r>
    </w:p>
    <w:p w14:paraId="1D84C51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Teplitsky C, Mills JA, Yarrall JW, Merilä J. 2009. Heritability of fitness components in a wild bird population. Evolution. 63(3):716–726. doi:10.1111/j.1558-5646.2008.00581.x.</w:t>
      </w:r>
    </w:p>
    <w:p w14:paraId="0988DA2C"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Torda G, Donelson JM, Aranda M, Barshis DJ, Bay L, Berumen ML, Bourne DG, Cantin N, Foret S, Matz M, et al. 2017. Rapid adaptive responses to climate change in corals. Nat Clim Chang. 7(9):627–636. doi:10.1038/nclimate3374. http://dx.doi.org/10.1038/nclimate3374.</w:t>
      </w:r>
    </w:p>
    <w:p w14:paraId="622677EA"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Tuhina-Khatun M, Hanafi MM, Rafii Yusop M, Wong MY, Salleh FM, Ferdous J. 2015. Genetic Variation, Heritability, and Diversity Analysis of Upland Rice (</w:t>
      </w:r>
      <w:r w:rsidRPr="004961AE">
        <w:rPr>
          <w:i/>
          <w:iCs/>
          <w:noProof/>
          <w:lang w:val="en-US"/>
        </w:rPr>
        <w:t>Oryza sativa</w:t>
      </w:r>
      <w:r w:rsidRPr="004961AE">
        <w:rPr>
          <w:noProof/>
          <w:lang w:val="en-US"/>
        </w:rPr>
        <w:t xml:space="preserve"> L.) Genotypes Based on Quantitative Traits. BioMed Research International. 2015:1–8. doi:10.1155/2015/290861.</w:t>
      </w:r>
    </w:p>
    <w:p w14:paraId="78D3331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VanAert RCM, Jackson D. 2019. A new justification of the Hartung-Knapp method for random-effects meta-analysis based on weighted least squares regression. Research Synthesis Methods. 10(4):515–527. doi:10.1002/jrsm.1356.</w:t>
      </w:r>
    </w:p>
    <w:p w14:paraId="595C909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Vermeij MJA, Sandin SA. 2008. Density-dependent settlement and mortality structure the earliest life phases of a coral population. Ecology. 89(7):1994–2004. doi:10.1890/07-1296.1.</w:t>
      </w:r>
    </w:p>
    <w:p w14:paraId="4F24AFF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Viechtbauer W. 2010. Conducting meta-analyses in R with the metafor package. Journal of Statistical Software. 36(3):1–48.</w:t>
      </w:r>
    </w:p>
    <w:p w14:paraId="4D7FD499"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Viechtbauer W, López-López JA, Sánchez-Meca J, Marín-Martínez F. 2015. A comparison of procedures to test for moderators in mixed-effects meta-regression models. Psychological Methods. 20:360–374.</w:t>
      </w:r>
    </w:p>
    <w:p w14:paraId="3C0BD61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Visscher PM, Hill WG, Wray NR. 2008. Heritability in the genomics area – concepts and misconceptions. Nature Reviews Genetics. 9:255–267. doi:10.1038/nrg2322.</w:t>
      </w:r>
    </w:p>
    <w:p w14:paraId="2D1FED8B"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Visser ME. 2008. Keeping up with a warming world; assessing the rate of adaptation to climate change. Proc R Soc B. 275(1635):649–659. doi:10.1098/rspb.2007.0997.</w:t>
      </w:r>
    </w:p>
    <w:p w14:paraId="3CE8BD25"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lastRenderedPageBreak/>
        <w:t>Walters RJ, Berger D. 2019. Implications of existing local (mal)adaptations for ecological forecasting under environmental change. Evolutionary Applications. 12(7):1487–1502. doi:10.1111/eva.12840.</w:t>
      </w:r>
    </w:p>
    <w:p w14:paraId="47AD118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Wheelwright NT, Keller LF, Postma E. 2014. The effect of trait type and strength of selection on heritability and evolvability in an island bird population. Evolution. 68:3325–3336.</w:t>
      </w:r>
    </w:p>
    <w:p w14:paraId="55854C44"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Wilson AJ, Charmantier A, Hadfield JD. 2008. Evolutionary genetics of ageing in the wild : empirical patterns and future perspectives. Funct Ecol. 22:431–442. doi:10.1111/j.1365-2435.2008.0.</w:t>
      </w:r>
    </w:p>
    <w:p w14:paraId="75CBB4B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Wilson AJ, Pemberton JM, Pilkington JG, Coltman DW, Mifsud D V., Clutton-Brock TH, Kruuk LEB. 2006. Environmental coupling of selection and heritability limits evolution. PLoS Biology. 4(7):1270–1275. doi:10.1371/journal.pbio.0040216.</w:t>
      </w:r>
    </w:p>
    <w:p w14:paraId="22E03BBA"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Wright RM, Mera H, Kenkel CD, Nayfa M, Bay LK, Matz M V. 2019. Positive genetic associations among fitness traits support evolvability of a reef-building coral under multiple stressors. Glob Chang Biol. 25(10):3294–3304. doi:10.1111/gcb.14764.</w:t>
      </w:r>
    </w:p>
    <w:p w14:paraId="0F601C6D"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Wulff JL. 2006. Rapid diversity and abundance decline in a Caribbean coral reef sponge community. Biological Conservation. 127(2):167–176. doi:10.1016/j.biocon.2005.08.007.</w:t>
      </w:r>
    </w:p>
    <w:p w14:paraId="752F2A81"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Yang S, Liu Y, Jiang N, Chen J, Leach L, Luo Z, Wang M. 2014. Genome-wide eQTLs and heritability for gene expression traits in unrelated individuals. BMC Genomics. 15(1). doi:10.1186/1471-2164-15-13.</w:t>
      </w:r>
    </w:p>
    <w:p w14:paraId="2D7E9DD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Yetsko K, Ross M, Bellantuono A, Merselis D, Lanetty MR, Gilg MR. 2020. Genetic differences in thermal tolerance among colonies of threatened coral Acropora cervicornis: Potential for adaptation to increasing temperature. Mar Ecol Prog Ser. 646:45–68. doi:10.3354/meps13407.</w:t>
      </w:r>
    </w:p>
    <w:p w14:paraId="6D78ED48"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Zhang Y, Million WC, Ruggeri M, Kenkel CD. 2019. Family matters: Variation in the physiology of brooded Porites astreoides larvae is driven by parent colony effects. Comparative Biochemistry and Physiology Part A: Molecular and Integrative Physiology. 238(August):110562. doi:10.1016/j.cbpa.2019.110562.</w:t>
      </w:r>
    </w:p>
    <w:p w14:paraId="5333D040"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lastRenderedPageBreak/>
        <w:t>Zuk O, Hechter E, Sunyaev SR, Lander ES. 2012. The mystery of missing heritability: Genetic interactions create phantom heritability. Proceedings of the National Academy of Sciences of the United States of America. 109(4):1193–1198. doi:10.1073/pnas.1119675109.</w:t>
      </w:r>
    </w:p>
    <w:p w14:paraId="05C91313" w14:textId="77777777" w:rsidR="004961AE" w:rsidRPr="004961AE" w:rsidRDefault="004961AE" w:rsidP="00BE137F">
      <w:pPr>
        <w:widowControl w:val="0"/>
        <w:autoSpaceDE w:val="0"/>
        <w:autoSpaceDN w:val="0"/>
        <w:adjustRightInd w:val="0"/>
        <w:spacing w:line="480" w:lineRule="auto"/>
        <w:ind w:left="709" w:hanging="720"/>
        <w:rPr>
          <w:noProof/>
          <w:lang w:val="en-US"/>
        </w:rPr>
      </w:pPr>
      <w:r w:rsidRPr="004961AE">
        <w:rPr>
          <w:noProof/>
          <w:lang w:val="en-US"/>
        </w:rPr>
        <w:t>Zuur AF, Ieno EN, Smith GM. 2007. Analysing Ecological Data. New York: Springer Science + Business Media, LCC.</w:t>
      </w:r>
    </w:p>
    <w:p w14:paraId="0DED81FE" w14:textId="77777777" w:rsidR="004961AE" w:rsidRPr="004961AE" w:rsidRDefault="004961AE" w:rsidP="00BE137F">
      <w:pPr>
        <w:widowControl w:val="0"/>
        <w:autoSpaceDE w:val="0"/>
        <w:autoSpaceDN w:val="0"/>
        <w:adjustRightInd w:val="0"/>
        <w:spacing w:line="480" w:lineRule="auto"/>
        <w:ind w:left="709" w:hanging="720"/>
        <w:rPr>
          <w:noProof/>
        </w:rPr>
      </w:pPr>
      <w:r w:rsidRPr="004961AE">
        <w:rPr>
          <w:noProof/>
          <w:lang w:val="en-US"/>
        </w:rPr>
        <w:t>Zuur AF, Ieno EN, Walker NJ, Saveliev AA, Smith GM. 2009. Mixed Effects Models and Extensions in Ecology with R. New York: Springer Science+Business Media, LLC.</w:t>
      </w:r>
    </w:p>
    <w:p w14:paraId="4A8990DA" w14:textId="0B908972" w:rsidR="006E086D" w:rsidRPr="00B305B6" w:rsidRDefault="006E086D" w:rsidP="00BE137F">
      <w:pPr>
        <w:widowControl w:val="0"/>
        <w:autoSpaceDE w:val="0"/>
        <w:autoSpaceDN w:val="0"/>
        <w:adjustRightInd w:val="0"/>
        <w:spacing w:line="480" w:lineRule="auto"/>
        <w:ind w:left="709" w:hanging="720"/>
        <w:rPr>
          <w:color w:val="000000" w:themeColor="text1"/>
        </w:rPr>
      </w:pPr>
      <w:r w:rsidRPr="00B305B6">
        <w:rPr>
          <w:color w:val="000000" w:themeColor="text1"/>
        </w:rPr>
        <w:fldChar w:fldCharType="end"/>
      </w:r>
    </w:p>
    <w:p w14:paraId="2C64E693" w14:textId="1B86C4EA" w:rsidR="00B75508" w:rsidRPr="00B305B6" w:rsidRDefault="00B75508" w:rsidP="00B75508">
      <w:pPr>
        <w:widowControl w:val="0"/>
        <w:autoSpaceDE w:val="0"/>
        <w:autoSpaceDN w:val="0"/>
        <w:adjustRightInd w:val="0"/>
        <w:spacing w:line="480" w:lineRule="auto"/>
        <w:rPr>
          <w:color w:val="000000" w:themeColor="text1"/>
        </w:rPr>
      </w:pPr>
    </w:p>
    <w:p w14:paraId="1C3D0320" w14:textId="6EA42069" w:rsidR="00B75508" w:rsidRPr="00B305B6" w:rsidRDefault="00B75508" w:rsidP="00B75508">
      <w:pPr>
        <w:widowControl w:val="0"/>
        <w:autoSpaceDE w:val="0"/>
        <w:autoSpaceDN w:val="0"/>
        <w:adjustRightInd w:val="0"/>
        <w:spacing w:line="480" w:lineRule="auto"/>
        <w:rPr>
          <w:color w:val="000000" w:themeColor="text1"/>
        </w:rPr>
      </w:pPr>
      <w:r w:rsidRPr="00B305B6">
        <w:rPr>
          <w:color w:val="000000" w:themeColor="text1"/>
        </w:rPr>
        <w:t>References used for meta-analysis:</w:t>
      </w:r>
    </w:p>
    <w:p w14:paraId="33CF276E" w14:textId="7EB75E1F" w:rsidR="00B75508" w:rsidRPr="00B305B6" w:rsidRDefault="00B75508" w:rsidP="00B75508">
      <w:pPr>
        <w:widowControl w:val="0"/>
        <w:autoSpaceDE w:val="0"/>
        <w:autoSpaceDN w:val="0"/>
        <w:adjustRightInd w:val="0"/>
        <w:spacing w:line="480" w:lineRule="auto"/>
        <w:rPr>
          <w:color w:val="000000" w:themeColor="text1"/>
          <w:lang w:val="fr-FR"/>
        </w:rPr>
      </w:pPr>
      <w:r w:rsidRPr="00B305B6">
        <w:rPr>
          <w:color w:val="000000" w:themeColor="text1"/>
        </w:rPr>
        <w:fldChar w:fldCharType="begin" w:fldLock="1"/>
      </w:r>
      <w:r w:rsidR="003C1C20">
        <w:rPr>
          <w:color w:val="000000" w:themeColor="text1"/>
        </w:rPr>
        <w:instrText>ADDIN CSL_CITATION {"citationItems":[{"id":"ITEM-1","itemData":{"DOI":"10.1007/s00338-013-1012-6","ISSN":"07224028","abstract":"The branching coral Acropora palmata is a foundation species of Caribbean reefs that has been deci- mated in recent decades by anthropogenic and natural stressors. Declines in population density and genotypic diversity likely reduce successful sexual reproduction in this self-incompatible hermaphrodite and might impede recov- ery. We investigated variation among genotypes in larval development under thermally stressful conditions. Six two- parent crosses and three four-parent batches were reared under three temperatures and sampled over time. Fertiliza- tion rates differed widely with two-parent crosses having lower fertilization rates (5–56 %, mean 22 % ± 22 SD) than batches (from 31 to 87 %, mean 59 % ± 28 SD). Par- entage analysis of larvae in batch cultures showed differ- ences in gamete compatibility among parents, coinciding with significant variation in both sperm morphology and egg size. While all larval batches developed more rapidly at increased water temperatures, rate of progression through developmental stages varied among batches, as did swim- ming speed. Together, these results indicate that loss of genotypic diversity exacerbates already severe limitations in sexual reproductive success of A. palmata. Nevertheless, surviving parental genotypes produce larvae that do vary in their phenotypic response to thermal stress, with implica- tions for adaptation, larval dispersal and population con- nectivity in the face of warming sea surface temperatures.","author":[{"dropping-particle":"","family":"Baums","given":"I. B.","non-dropping-particle":"","parse-names":false,"suffix":""},{"dropping-particle":"","family":"Devlin-Durante","given":"M. K.","non-dropping-particle":"","parse-names":false,"suffix":""},{"dropping-particle":"","family":"Polato","given":"N. R.","non-dropping-particle":"","parse-names":false,"suffix":""},{"dropping-particle":"","family":"Xu","given":"D.","non-dropping-particle":"","parse-names":false,"suffix":""},{"dropping-particle":"","family":"Giri","given":"S.","non-dropping-particle":"","parse-names":false,"suffix":""},{"dropping-particle":"","family":"Altman","given":"N. S.","non-dropping-particle":"","parse-names":false,"suffix":""},{"dropping-particle":"","family":"Ruiz","given":"D.","non-dropping-particle":"","parse-names":false,"suffix":""},{"dropping-particle":"","family":"Parkinson","given":"J. E.","non-dropping-particle":"","parse-names":false,"suffix":""},{"dropping-particle":"","family":"Boulay","given":"J. N.","non-dropping-particle":"","parse-names":false,"suffix":""}],"container-title":"Coral Reefs","id":"ITEM-1","issue":"3","issued":{"date-parts":[["2013"]]},"page":"703-717","title":"Genotypic variation influences reproductive success and thermal stress tolerance in the reef building coral, Acropora palmata","type":"article-journal","volume":"32"},"uris":["http://www.mendeley.com/documents/?uuid=c2587c4c-dbed-4d0c-aa89-56c949fe9db8"]},{"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id":"ITEM-3","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3","issue":"3","issued":{"date-parts":[["2010"]]},"page":"e9751","title":"Estimating the Potential for Adaptation of Corals to Climate Warming","type":"article-journal","volume":"5"},"uris":["http://www.mendeley.com/documents/?uuid=fb4da46b-a305-42d7-8c2a-1702ac5c2ec6"]},{"id":"ITEM-4","itemData":{"DOI":"10.1534/g3.115.020701","ISBN":"2160-1836","ISSN":"2160-1836","PMID":"26438295","abstract":"Increasingly, researchers are interested in estimating the heritability of traits for nonmodel organisms. However, estimating the heritability of these traits presents both experimental and statistical challenges, which typically arise from logistical difficulties associated with rearing large numbers of families independently in the field, a lack of known pedigree, the need to account for group or batch effects, etc. Here we develop both an empirical and computational methodology for estimating the narrow-sense heritability of traits for highly fecund species. Our experimental approach controls for undesirable culturing effects while minimizing culture numbers, increasing feasibility in the field. Our statistical approach accounts for known issues with model-selection by using a permutation test to calculate significance values and includes both fitting and power calculation methods. We further demonstrate that even with moderately high sample-sizes, the p-values derived from asymptotic properties of the likelihood ratio test are overly conservative, thus reducing statistical power. We illustrate our methodology by estimating the narrow-sense heritability for larval settlement, a key life-history trait, in the reef-building coral Orbicella faveolata. The experimental, statistical, and computational methods, along with all of the data from this study, are available in the R package multiDimBio.","author":[{"dropping-particle":"","family":"Davies","given":"Sarah W.","non-dropping-particle":"","parse-names":false,"suffix":""},{"dropping-particle":"V.","family":"Scarpino","given":"Samuel","non-dropping-particle":"","parse-names":false,"suffix":""},{"dropping-particle":"","family":"Pongwarin","given":"Thanapat","non-dropping-particle":"","parse-names":false,"suffix":""},{"dropping-particle":"","family":"Scott","given":"James","non-dropping-particle":"","parse-names":false,"suffix":""},{"dropping-particle":"V.","family":"Matz","given":"Mikhail","non-dropping-particle":"","parse-names":false,"suffix":""}],"container-title":"G3&amp;amp;#58; Genes|Genomes|Genetics","id":"ITEM-4","issue":"12","issued":{"date-parts":[["2015"]]},"page":"2639-2645","title":"Estimating Trait Heritability in Highly Fecund Species","type":"article-journal","volume":"5"},"uris":["http://www.mendeley.com/documents/?uuid=56ee4747-46de-4315-9eca-d04d80d42783"]},{"id":"ITEM-5","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5","issue":"6242","issued":{"date-parts":[["2015"]]},"page":"2014-2016","title":"Genomic determinants of coral heat tolerance across latitudes","type":"article-journal","volume":"348"},"uris":["http://www.mendeley.com/documents/?uuid=dd2d35db-4a48-4c04-97dd-8a72a8353702"]},{"id":"ITEM-6","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6","issue":"9","issued":{"date-parts":[["2019"]]},"page":"2238-2253","title":"Heritable variation in bleaching responses and its functional genomic basis in reef-building corals (Orbicella faveolata)","type":"article-journal","volume":"28"},"uris":["http://www.mendeley.com/documents/?uuid=68ec6102-5cb5-444d-886c-dfd2f31a6745"]},{"id":"ITEM-7","itemData":{"DOI":"10.1101/867754","abstract":"Although reef-building corals are rapidly declining worldwide, responses to bleaching vary both within and among species. Because these inter-individual differences are partly heritable, they should in principle be predictable from genomic data. Towards that goal, we generated a chromosome-scale genome assembly for the coral Acropora millepora . We then obtained whole genome sequences for 237 phenotyped samples collected at 12 reefs distributed along the Great Barrier Reef, among which we inferred very little population structure. Scanning the genome for evidence of local adaptation, we detected signatures of long-term balancing selection in the heat-shock co-chaperone sacsin . We further used 213 of the samples to conduct a genome-wide association study of visual bleaching score, incorporating the polygenic score derived from it into a predictive model for bleaching in the wild. These results set the stage for the use of genomics-based approaches in conservation strategies.","author":[{"dropping-particle":"","family":"Fuller","given":"Zachary L.","non-dropping-particle":"","parse-names":false,"suffix":""},{"dropping-particle":"","family":"Mocellin","given":"Veronique J.L.","non-dropping-particle":"","parse-names":false,"suffix":""},{"dropping-particle":"","family":"Morris","given":"Luke","non-dropping-particle":"","parse-names":false,"suffix":""},{"dropping-particle":"","family":"Cantin","given":"Neal","non-dropping-particle":"","parse-names":false,"suffix":""},{"dropping-particle":"","family":"Shepherd","given":"Jihanne","non-dropping-particle":"","parse-names":false,"suffix":""},{"dropping-particle":"","family":"Sarre","given":"Luke","non-dropping-particle":"","parse-names":false,"suffix":""},{"dropping-particle":"","family":"Peng","given":"Julie","non-dropping-particle":"","parse-names":false,"suffix":""},{"dropping-particle":"","family":"Liao","given":"Yi","non-dropping-particle":"","parse-names":false,"suffix":""},{"dropping-particle":"","family":"Pickrell","given":"Joseph","non-dropping-particle":"","parse-names":false,"suffix":""},{"dropping-particle":"","family":"Andolfatto","given":"Peter","non-dropping-particle":"","parse-names":false,"suffix":""},{"dropping-particle":"","family":"Matz","given":"Mikhail","non-dropping-particle":"","parse-names":false,"suffix":""},{"dropping-particle":"","family":"Bay","given":"Line K.","non-dropping-particle":"","parse-names":false,"suffix":""},{"dropping-particle":"","family":"Przeworski","given":"Molly","non-dropping-particle":"","parse-names":false,"suffix":""}],"container-title":"bioRxiv","id":"ITEM-7","issued":{"date-parts":[["2019"]]},"page":"867754","title":"Population genetics of the coral Acropora millepora: Towards a genomic predictor of bleaching","type":"article-journal"},"uris":["http://www.mendeley.com/documents/?uuid=89f69c67-8075-4fb0-bbb4-1e63c2451ca4"]},{"id":"ITEM-8","itemData":{"author":[{"dropping-particle":"","family":"Jury","given":"Christopher P","non-dropping-particle":"","parse-names":false,"suffix":""},{"dropping-particle":"","family":"Toonen","given":"Robert J","non-dropping-particle":"","parse-names":false,"suffix":""}],"container-title":"Proceedings of the Royal Society B.","id":"ITEM-8","issued":{"date-parts":[["2019"]]},"page":"20190614","title":"Adaptive responses and local stressor mitigation drive coral resilience in warmer, more acidic oceans","type":"article-journal","volume":"286"},"uris":["http://www.mendeley.com/documents/?uuid=67ce09c2-27b8-428f-8cf8-f497f07b102a"]},{"id":"ITEM-9","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9","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10","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0","issue":"24","issued":{"date-parts":[["2018"]]},"page":"5180-5194","title":"Genomic and transcriptomic signals of thermal tolerance in heat-tolerant corals (Platygyra daedalea) of the Arabian/Persian Gulf","type":"article-journal","volume":"27"},"uris":["http://www.mendeley.com/documents/?uuid=71fc488b-1768-4fcd-9d70-cfddf21f98d5"]},{"id":"ITEM-11","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11","issued":{"date-parts":[["2017"]]},"page":"87-92","publisher":"Elsevier B.V.","title":"Intraspecific variation in phenotype among nursery-reared staghorn coral &lt;i&gt;Acropora cervicornis&lt;/i&gt; (Lamarck, 1816)","type":"article-journal","volume":"486"},"uris":["http://www.mendeley.com/documents/?uuid=e50b1f51-304b-438d-a162-e70f4e68bfa9"]},{"id":"ITEM-12","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12","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13","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13","issue":"Ipcc 2007","issued":{"date-parts":[["2009"]]},"page":"81-92","title":"Genetic variation in responses to a settlement cue and elevated temperature in the reef-building coral Acropora millepora","type":"article-journal","volume":"392"},"uris":["http://www.mendeley.com/documents/?uuid=c3d45041-faa2-4a45-8b79-f5582db88fd9"]},{"id":"ITEM-14","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4","issue":"1","issued":{"date-parts":[["2017"]]},"page":"1-14","title":"Heritability of the Symbiodinium community in vertically-and horizontally-transmitting broadcast spawning corals","type":"article-journal","volume":"7"},"uris":["http://www.mendeley.com/documents/?uuid=1b4d3f62-f47a-4a11-8008-32744a3d8f6c"]},{"id":"ITEM-15","itemData":{"DOI":"10.1038/s41437-018-0059-0","ISSN":"13652540","abstract":"Determining the extent to which Symbiodinium communities in corals are inherited versus environmentally acquired is fundamental to understanding coral resilience and to predicting coral responses to stressors like warming oceans that disrupt this critical endosymbiosis. We examined the fidelity with which Symbiodinium communities in the brooding coral Seriatopora hystrix are vertically transmitted and the extent to which communities are genetically regulated, by genotyping the symbiont communities within 60 larvae and their parents (9 maternal and 45 paternal colonies) using high-throughput sequencing of the ITS2 locus. Unexpectedly, Symbiodinium communities associated with brooded larvae were distinct from those within parent colonies, including the presence of types not detected in adults. Bayesian heritability (h2) analysis revealed that 33% of variability in larval Symbiodinium communities was genetically controlled. Results highlight flexibility in the establishment of larval symbiont communities and demonstrate that symbiont transmission is not exclusively vertical in brooding corals. Instead, we show that Symbiodinium transmission in S. hystrix involves a mixed-mode strategy, similar to many terrestrial invertebrate symbioses. Also, variation in the abundances of common Symbiodinium types among adult corals suggests that microhabitat differences influence the structure of in hospite Symbiodinium communities. Partial genetic regulation coupled with flexibility in the environmentally acquired component of Symbiodinium communities implies that corals with vertical transmission, like S. hystrix, may be more resilient to environmental change than previously thought.","author":[{"dropping-particle":"","family":"Quigley","given":"Kate M.","non-dropping-particle":"","parse-names":false,"suffix":""},{"dropping-particle":"","family":"Warner","given":"Patricia A.","non-dropping-particle":"","parse-names":false,"suffix":""},{"dropping-particle":"","family":"Bay","given":"Line K.","non-dropping-particle":"","parse-names":false,"suffix":""},{"dropping-particle":"","family":"Willis","given":"Bette L.","non-dropping-particle":"","parse-names":false,"suffix":""}],"container-title":"Heredity","id":"ITEM-15","issue":"6","issued":{"date-parts":[["2018"]]},"page":"524-536","publisher":"Springer US","title":"Unexpected mixed-mode transmission and moderate genetic regulation of Symbiodinium communities in a brooding coral","type":"article-journal","volume":"121"},"uris":["http://www.mendeley.com/documents/?uuid=905def76-6f73-4f6f-ab20-803b0cb22b9e"]},{"id":"ITEM-16","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16","issued":{"date-parts":[["2020"]]},"title":"Assessing the role of historical temperature regime and algal symbionts on the heat tolerance of coral juveniles","type":"article-journal"},"uris":["http://www.mendeley.com/documents/?uuid=c8ce00ca-f313-4884-8cd7-3c32bcd7f389"]},{"id":"ITEM-17","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7","issue":"10","issued":{"date-parts":[["2019"]]},"page":"3294-3304","title":"Positive genetic associations among fitness traits support evolvability of a reef-building coral under multiple stressors","type":"article-journal","volume":"25"},"uris":["http://www.mendeley.com/documents/?uuid=52b0dd8e-d2d8-4cc3-be4c-dfd1f1049dda"]},{"id":"ITEM-18","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18","issued":{"date-parts":[["2020"]]},"page":"45-68","title":"Genetic differences in thermal tolerance among colonies of threatened coral Acropora cervicornis: Potential for adaptation to increasing temperature","type":"article-journal","volume":"646"},"uris":["http://www.mendeley.com/documents/?uuid=85c1bc7c-51ec-4594-afac-2a5e385adf38"]},{"id":"ITEM-19","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19","issue":"August","issued":{"date-parts":[["2019"]]},"page":"110562","publisher":"Elsevier","title":"Family matters: Variation in the physiology of brooded Porites astreoides larvae is driven by parent colony effects","type":"article-journa</w:instrText>
      </w:r>
      <w:r w:rsidR="003C1C20" w:rsidRPr="00537899">
        <w:rPr>
          <w:color w:val="000000" w:themeColor="text1"/>
          <w:lang w:val="fr-FR"/>
        </w:rPr>
        <w:instrText>l","volume":"238"},"uris":["http://www.mendeley.com/documents/?uuid=681a2122-cad6-4f01-976f-2da6a3875921"]}],"mendeley":{"formattedCitation":"(Meyer et al. 2009; Császár et al. 2010; Carlon et al. 2011; Baums et al. 2013; Davies et al. 2015; Dixon et al. 2015; Kenkel et al. 2015b; Lohr and Patterson 2017; Quigley et al. 2017; Kirk et al. 2018; Quigley et al. 2018; Dziedzic et al. 2019; Jury and Toonen 2019; Wright et al. 2019; Zhang et al. 2019; Fuller et al. 2019; Manzello et al. 2019; Yetsko et al. 2020; Quigley et al. 2020)","plainTextFormattedCitation":"(Meyer et al. 2009; Császár et al. 2010; Carlon et al. 2011; Baums et al. 2013; Davies et al. 2015; Dixon et al. 2015; Kenkel et al. 2015b; Lohr and Patterson 2017; Quigley et al. 2017; Kirk et al. 2018; Quigley et al. 2018; Dziedzic et al. 2019; Jury and Toonen 2019; Wright et al. 2019; Zhang et al. 2019; Fuller et al. 2019; Manzello et al. 2019; Yetsko et al. 2020; Quigley et al. 2020)","previouslyFormattedCitation":"(Meyer et al. 2009; Császár et al. 2010; Carlon et al. 2011; Baums et al. 2013; Davies et al. 2015; Dixon et al. 2015; Kenkel et al. 2015b; Lohr and Patterson 2017; Quigley et al. 2017; Kirk et al. 2018; Quigley et al. 2018; Dziedzic et al. 2019; Jury and Toonen 2019; Wright et al. 2019; Zhang et al. 2019; Fuller et al. 2019; Manzello et al. 2019; Yetsko et al. 2020; Quigley et al. 2020)"},"properties":{"noteIndex":0},"schema":"https://github.com/citation-style-language/schema/raw/master/csl-citation.json"}</w:instrText>
      </w:r>
      <w:r w:rsidRPr="00B305B6">
        <w:rPr>
          <w:color w:val="000000" w:themeColor="text1"/>
        </w:rPr>
        <w:fldChar w:fldCharType="separate"/>
      </w:r>
      <w:r w:rsidR="003C1C20" w:rsidRPr="003C1C20">
        <w:rPr>
          <w:noProof/>
          <w:color w:val="000000" w:themeColor="text1"/>
          <w:lang w:val="fr-FR"/>
        </w:rPr>
        <w:t>(Meyer et al. 2009; Császár et al. 2010; Carlon et al. 2011; Baums et al. 2013; Davies et al. 2015; Dixon et al. 2015; Kenkel et al. 2015b; Lohr and Patterson 2017; Quigley et al. 2017; Kirk et al. 2018; Quigley et al. 2018; Dziedzic et al. 2019; Jury and Toonen 2019; Wright et al. 2019; Zhang et al. 2019; Fuller et al. 2019; Manzello et al. 2019; Yetsko et al. 2020; Quigley et al. 2020)</w:t>
      </w:r>
      <w:r w:rsidRPr="00B305B6">
        <w:rPr>
          <w:color w:val="000000" w:themeColor="text1"/>
        </w:rPr>
        <w:fldChar w:fldCharType="end"/>
      </w:r>
    </w:p>
    <w:sectPr w:rsidR="00B75508" w:rsidRPr="00B305B6" w:rsidSect="008B53BE">
      <w:endnotePr>
        <w:numFmt w:val="decimal"/>
      </w:endnotePr>
      <w:pgSz w:w="11907" w:h="16840" w:code="9"/>
      <w:pgMar w:top="1440" w:right="1134" w:bottom="709" w:left="1134" w:header="720" w:footer="720" w:gutter="0"/>
      <w:lnNumType w:countBy="1" w:restart="continuous"/>
      <w:cols w:space="708"/>
      <w:docGrid w:linePitch="435"/>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30D3B" w16cex:dateUtc="2021-07-22T02:16:00Z"/>
  <w16cex:commentExtensible w16cex:durableId="24A3C01E" w16cex:dateUtc="2021-07-22T14:59:00Z"/>
  <w16cex:commentExtensible w16cex:durableId="24A4585F" w16cex:dateUtc="2021-07-23T01: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781AA" w14:textId="77777777" w:rsidR="00F76C75" w:rsidRDefault="00F76C75">
      <w:r>
        <w:separator/>
      </w:r>
    </w:p>
  </w:endnote>
  <w:endnote w:type="continuationSeparator" w:id="0">
    <w:p w14:paraId="645D03AF" w14:textId="77777777" w:rsidR="00F76C75" w:rsidRDefault="00F76C75">
      <w:r>
        <w:continuationSeparator/>
      </w:r>
    </w:p>
  </w:endnote>
  <w:endnote w:type="continuationNotice" w:id="1">
    <w:p w14:paraId="7FE5368C" w14:textId="77777777" w:rsidR="00F76C75" w:rsidRDefault="00F76C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5912504"/>
      <w:docPartObj>
        <w:docPartGallery w:val="Page Numbers (Bottom of Page)"/>
        <w:docPartUnique/>
      </w:docPartObj>
    </w:sdtPr>
    <w:sdtEndPr>
      <w:rPr>
        <w:rStyle w:val="PageNumber"/>
      </w:rPr>
    </w:sdtEndPr>
    <w:sdtContent>
      <w:p w14:paraId="4F826305" w14:textId="047969B8"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996257" w14:textId="77777777" w:rsidR="00FD7278" w:rsidRDefault="00FD7278" w:rsidP="00ED4D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5585490"/>
      <w:docPartObj>
        <w:docPartGallery w:val="Page Numbers (Bottom of Page)"/>
        <w:docPartUnique/>
      </w:docPartObj>
    </w:sdtPr>
    <w:sdtEndPr>
      <w:rPr>
        <w:rStyle w:val="PageNumber"/>
      </w:rPr>
    </w:sdtEndPr>
    <w:sdtContent>
      <w:p w14:paraId="282D8877" w14:textId="7F389A9F"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5D81C338" w14:textId="77777777" w:rsidR="00FD7278" w:rsidRDefault="00FD7278" w:rsidP="00ED4D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9179154"/>
      <w:docPartObj>
        <w:docPartGallery w:val="Page Numbers (Bottom of Page)"/>
        <w:docPartUnique/>
      </w:docPartObj>
    </w:sdtPr>
    <w:sdtEndPr>
      <w:rPr>
        <w:rStyle w:val="PageNumber"/>
      </w:rPr>
    </w:sdtEndPr>
    <w:sdtContent>
      <w:p w14:paraId="3BD2BDE4" w14:textId="7A7FAE7A"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14:paraId="4E09A4D1" w14:textId="77777777" w:rsidR="00FD7278" w:rsidRDefault="00FD7278" w:rsidP="00ED4DC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B4397" w14:textId="77777777" w:rsidR="00FD7278" w:rsidRDefault="00FD7278"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5CB573" w14:textId="77777777" w:rsidR="00FD7278" w:rsidRDefault="00FD7278" w:rsidP="009E0C2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1AADA" w14:textId="60006E77" w:rsidR="00FD7278" w:rsidRDefault="00FD7278"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002447A3" w14:textId="77777777" w:rsidR="00FD7278" w:rsidRDefault="00FD7278" w:rsidP="009E0C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46053" w14:textId="77777777" w:rsidR="00F76C75" w:rsidRDefault="00F76C75">
      <w:r>
        <w:separator/>
      </w:r>
    </w:p>
  </w:footnote>
  <w:footnote w:type="continuationSeparator" w:id="0">
    <w:p w14:paraId="3D7F950F" w14:textId="77777777" w:rsidR="00F76C75" w:rsidRDefault="00F76C75">
      <w:r>
        <w:continuationSeparator/>
      </w:r>
    </w:p>
  </w:footnote>
  <w:footnote w:type="continuationNotice" w:id="1">
    <w:p w14:paraId="51B94317" w14:textId="77777777" w:rsidR="00F76C75" w:rsidRDefault="00F76C7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707C6" w14:textId="77777777" w:rsidR="00FD7278" w:rsidRDefault="00FD72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9258E6"/>
    <w:multiLevelType w:val="hybridMultilevel"/>
    <w:tmpl w:val="BD34F98C"/>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16B011D"/>
    <w:multiLevelType w:val="hybridMultilevel"/>
    <w:tmpl w:val="22BA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C44A42"/>
    <w:multiLevelType w:val="multilevel"/>
    <w:tmpl w:val="0CCEB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B023A"/>
    <w:multiLevelType w:val="hybridMultilevel"/>
    <w:tmpl w:val="317CCF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2182ED8"/>
    <w:multiLevelType w:val="hybridMultilevel"/>
    <w:tmpl w:val="ADB0B53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52861B89"/>
    <w:multiLevelType w:val="hybridMultilevel"/>
    <w:tmpl w:val="18E4248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6452443"/>
    <w:multiLevelType w:val="hybridMultilevel"/>
    <w:tmpl w:val="CC86CD24"/>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C9B07A4"/>
    <w:multiLevelType w:val="multilevel"/>
    <w:tmpl w:val="B39E3A04"/>
    <w:lvl w:ilvl="0">
      <w:start w:val="1"/>
      <w:numFmt w:val="bullet"/>
      <w:lvlText w:val=""/>
      <w:lvlJc w:val="left"/>
      <w:pPr>
        <w:tabs>
          <w:tab w:val="num" w:pos="360"/>
        </w:tabs>
        <w:ind w:left="360" w:hanging="360"/>
      </w:pPr>
      <w:rPr>
        <w:rFonts w:ascii="Wingdings" w:hAnsi="Wingdings" w:hint="default"/>
      </w:rPr>
    </w:lvl>
    <w:lvl w:ilvl="1">
      <w:start w:val="1"/>
      <w:numFmt w:val="decimal"/>
      <w:lvlText w:val="%1.%2."/>
      <w:lvlJc w:val="left"/>
      <w:pPr>
        <w:tabs>
          <w:tab w:val="num" w:pos="-360"/>
        </w:tabs>
        <w:ind w:left="360" w:hanging="720"/>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1.%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num w:numId="1">
    <w:abstractNumId w:val="7"/>
  </w:num>
  <w:num w:numId="2">
    <w:abstractNumId w:val="0"/>
  </w:num>
  <w:num w:numId="3">
    <w:abstractNumId w:val="3"/>
  </w:num>
  <w:num w:numId="4">
    <w:abstractNumId w:val="5"/>
  </w:num>
  <w:num w:numId="5">
    <w:abstractNumId w:val="6"/>
  </w:num>
  <w:num w:numId="6">
    <w:abstractNumId w:val="4"/>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activeWritingStyle w:appName="MSWord" w:lang="fr-FR" w:vendorID="64" w:dllVersion="6" w:nlCheck="1" w:checkStyle="0"/>
  <w:activeWritingStyle w:appName="MSWord" w:lang="en-ZA" w:vendorID="64" w:dllVersion="6" w:nlCheck="1" w:checkStyle="1"/>
  <w:activeWritingStyle w:appName="MSWord" w:lang="en-US" w:vendorID="64" w:dllVersion="6" w:nlCheck="1" w:checkStyle="1"/>
  <w:activeWritingStyle w:appName="MSWord" w:lang="en-AU"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CA" w:vendorID="64" w:dllVersion="6" w:nlCheck="1" w:checkStyle="1"/>
  <w:activeWritingStyle w:appName="MSWord" w:lang="en-CA" w:vendorID="64" w:dllVersion="0" w:nlCheck="1" w:checkStyle="0"/>
  <w:activeWritingStyle w:appName="MSWord" w:lang="fr-FR" w:vendorID="64" w:dllVersion="0" w:nlCheck="1" w:checkStyle="0"/>
  <w:activeWritingStyle w:appName="MSWord" w:lang="en-US" w:vendorID="64" w:dllVersion="0" w:nlCheck="1" w:checkStyle="0"/>
  <w:activeWritingStyle w:appName="MSWord" w:lang="es-PA" w:vendorID="64" w:dllVersion="0"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435"/>
  <w:displayHorizont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630"/>
    <w:rsid w:val="000013A4"/>
    <w:rsid w:val="00005355"/>
    <w:rsid w:val="00005EFA"/>
    <w:rsid w:val="000062C0"/>
    <w:rsid w:val="000063D7"/>
    <w:rsid w:val="0000645B"/>
    <w:rsid w:val="0000654B"/>
    <w:rsid w:val="000079EA"/>
    <w:rsid w:val="00010D93"/>
    <w:rsid w:val="000110CD"/>
    <w:rsid w:val="00011398"/>
    <w:rsid w:val="00011C23"/>
    <w:rsid w:val="00013C97"/>
    <w:rsid w:val="00013F6F"/>
    <w:rsid w:val="000141B8"/>
    <w:rsid w:val="00015764"/>
    <w:rsid w:val="000157BC"/>
    <w:rsid w:val="00017A86"/>
    <w:rsid w:val="00022677"/>
    <w:rsid w:val="0002397E"/>
    <w:rsid w:val="00024422"/>
    <w:rsid w:val="00024F44"/>
    <w:rsid w:val="000252C6"/>
    <w:rsid w:val="00025CBB"/>
    <w:rsid w:val="000265A8"/>
    <w:rsid w:val="00026AC9"/>
    <w:rsid w:val="0002757C"/>
    <w:rsid w:val="0003128A"/>
    <w:rsid w:val="000321D6"/>
    <w:rsid w:val="00035A39"/>
    <w:rsid w:val="00035F37"/>
    <w:rsid w:val="00036FC5"/>
    <w:rsid w:val="000402F3"/>
    <w:rsid w:val="000409D4"/>
    <w:rsid w:val="00040FBB"/>
    <w:rsid w:val="00041786"/>
    <w:rsid w:val="000422D8"/>
    <w:rsid w:val="0004317E"/>
    <w:rsid w:val="00043717"/>
    <w:rsid w:val="000447A5"/>
    <w:rsid w:val="00045A70"/>
    <w:rsid w:val="00045B8B"/>
    <w:rsid w:val="000465C1"/>
    <w:rsid w:val="0004769F"/>
    <w:rsid w:val="00047EF7"/>
    <w:rsid w:val="00050ADD"/>
    <w:rsid w:val="00050C6B"/>
    <w:rsid w:val="0005103F"/>
    <w:rsid w:val="00051406"/>
    <w:rsid w:val="000516EA"/>
    <w:rsid w:val="000525E9"/>
    <w:rsid w:val="00053AB4"/>
    <w:rsid w:val="000559FE"/>
    <w:rsid w:val="00056173"/>
    <w:rsid w:val="000563A6"/>
    <w:rsid w:val="00056E54"/>
    <w:rsid w:val="00057D4D"/>
    <w:rsid w:val="00060576"/>
    <w:rsid w:val="000607CB"/>
    <w:rsid w:val="00060C61"/>
    <w:rsid w:val="00061534"/>
    <w:rsid w:val="000628F2"/>
    <w:rsid w:val="0006392C"/>
    <w:rsid w:val="00063A6F"/>
    <w:rsid w:val="00064486"/>
    <w:rsid w:val="00064570"/>
    <w:rsid w:val="00065311"/>
    <w:rsid w:val="00066764"/>
    <w:rsid w:val="0006763B"/>
    <w:rsid w:val="00070311"/>
    <w:rsid w:val="0007060B"/>
    <w:rsid w:val="000708C3"/>
    <w:rsid w:val="00072BA0"/>
    <w:rsid w:val="00073D15"/>
    <w:rsid w:val="000743D6"/>
    <w:rsid w:val="000748B5"/>
    <w:rsid w:val="00074983"/>
    <w:rsid w:val="00074A6E"/>
    <w:rsid w:val="00074F44"/>
    <w:rsid w:val="000753D0"/>
    <w:rsid w:val="00075933"/>
    <w:rsid w:val="00075B3E"/>
    <w:rsid w:val="0007620F"/>
    <w:rsid w:val="00077144"/>
    <w:rsid w:val="0008016C"/>
    <w:rsid w:val="000818CC"/>
    <w:rsid w:val="00082407"/>
    <w:rsid w:val="0008345B"/>
    <w:rsid w:val="00083CDC"/>
    <w:rsid w:val="000846BD"/>
    <w:rsid w:val="000853DF"/>
    <w:rsid w:val="00085EE6"/>
    <w:rsid w:val="0008677B"/>
    <w:rsid w:val="00086DB3"/>
    <w:rsid w:val="00092225"/>
    <w:rsid w:val="00092876"/>
    <w:rsid w:val="000931FA"/>
    <w:rsid w:val="00093F4D"/>
    <w:rsid w:val="000957BE"/>
    <w:rsid w:val="00097583"/>
    <w:rsid w:val="000A071D"/>
    <w:rsid w:val="000A0CB9"/>
    <w:rsid w:val="000A1257"/>
    <w:rsid w:val="000A13B9"/>
    <w:rsid w:val="000A2573"/>
    <w:rsid w:val="000A2980"/>
    <w:rsid w:val="000A32A9"/>
    <w:rsid w:val="000A35EA"/>
    <w:rsid w:val="000A41B2"/>
    <w:rsid w:val="000A4E15"/>
    <w:rsid w:val="000A58ED"/>
    <w:rsid w:val="000A5FAE"/>
    <w:rsid w:val="000A7856"/>
    <w:rsid w:val="000B325D"/>
    <w:rsid w:val="000B35EC"/>
    <w:rsid w:val="000B4239"/>
    <w:rsid w:val="000B5B4C"/>
    <w:rsid w:val="000B5BFF"/>
    <w:rsid w:val="000C0573"/>
    <w:rsid w:val="000C0773"/>
    <w:rsid w:val="000C1166"/>
    <w:rsid w:val="000C13CC"/>
    <w:rsid w:val="000C2D5C"/>
    <w:rsid w:val="000C4081"/>
    <w:rsid w:val="000C4B2E"/>
    <w:rsid w:val="000C5D30"/>
    <w:rsid w:val="000C671B"/>
    <w:rsid w:val="000C7307"/>
    <w:rsid w:val="000D1578"/>
    <w:rsid w:val="000D24D8"/>
    <w:rsid w:val="000D2856"/>
    <w:rsid w:val="000D48CF"/>
    <w:rsid w:val="000D5072"/>
    <w:rsid w:val="000D5C2C"/>
    <w:rsid w:val="000D6CDA"/>
    <w:rsid w:val="000D6FFF"/>
    <w:rsid w:val="000D77B9"/>
    <w:rsid w:val="000E08B3"/>
    <w:rsid w:val="000E176D"/>
    <w:rsid w:val="000E2158"/>
    <w:rsid w:val="000E2F87"/>
    <w:rsid w:val="000E3199"/>
    <w:rsid w:val="000E3315"/>
    <w:rsid w:val="000E4BB7"/>
    <w:rsid w:val="000E4C0C"/>
    <w:rsid w:val="000E510D"/>
    <w:rsid w:val="000E5527"/>
    <w:rsid w:val="000E6113"/>
    <w:rsid w:val="000E63EB"/>
    <w:rsid w:val="000E679C"/>
    <w:rsid w:val="000E6EF6"/>
    <w:rsid w:val="000E7996"/>
    <w:rsid w:val="000F118C"/>
    <w:rsid w:val="000F1354"/>
    <w:rsid w:val="000F21DC"/>
    <w:rsid w:val="000F594A"/>
    <w:rsid w:val="000F5A72"/>
    <w:rsid w:val="000F60FB"/>
    <w:rsid w:val="00101E95"/>
    <w:rsid w:val="00102583"/>
    <w:rsid w:val="00102BCC"/>
    <w:rsid w:val="00102EA8"/>
    <w:rsid w:val="0010340F"/>
    <w:rsid w:val="0010499D"/>
    <w:rsid w:val="00104C12"/>
    <w:rsid w:val="001071FB"/>
    <w:rsid w:val="00111BD8"/>
    <w:rsid w:val="00112126"/>
    <w:rsid w:val="0011279F"/>
    <w:rsid w:val="0011486D"/>
    <w:rsid w:val="0011552D"/>
    <w:rsid w:val="00116D2D"/>
    <w:rsid w:val="0011717E"/>
    <w:rsid w:val="001176BC"/>
    <w:rsid w:val="00117806"/>
    <w:rsid w:val="0012076E"/>
    <w:rsid w:val="0012084E"/>
    <w:rsid w:val="00120E45"/>
    <w:rsid w:val="00121638"/>
    <w:rsid w:val="00121EA0"/>
    <w:rsid w:val="001221E6"/>
    <w:rsid w:val="00124321"/>
    <w:rsid w:val="00124526"/>
    <w:rsid w:val="0012662B"/>
    <w:rsid w:val="0012667B"/>
    <w:rsid w:val="00127666"/>
    <w:rsid w:val="00127A22"/>
    <w:rsid w:val="00131A55"/>
    <w:rsid w:val="0013234C"/>
    <w:rsid w:val="00132515"/>
    <w:rsid w:val="00132611"/>
    <w:rsid w:val="00132B10"/>
    <w:rsid w:val="0013386D"/>
    <w:rsid w:val="0013388C"/>
    <w:rsid w:val="00133D94"/>
    <w:rsid w:val="00134151"/>
    <w:rsid w:val="00134E2F"/>
    <w:rsid w:val="00135018"/>
    <w:rsid w:val="0013529A"/>
    <w:rsid w:val="00135312"/>
    <w:rsid w:val="001359A7"/>
    <w:rsid w:val="00135D2A"/>
    <w:rsid w:val="0013603F"/>
    <w:rsid w:val="0013618D"/>
    <w:rsid w:val="00137222"/>
    <w:rsid w:val="0013748D"/>
    <w:rsid w:val="001406BF"/>
    <w:rsid w:val="00140C5C"/>
    <w:rsid w:val="001422F8"/>
    <w:rsid w:val="001424DD"/>
    <w:rsid w:val="001427C2"/>
    <w:rsid w:val="00143421"/>
    <w:rsid w:val="00144684"/>
    <w:rsid w:val="00144C79"/>
    <w:rsid w:val="00147697"/>
    <w:rsid w:val="00147ECB"/>
    <w:rsid w:val="00152A8E"/>
    <w:rsid w:val="0015453A"/>
    <w:rsid w:val="00154AB3"/>
    <w:rsid w:val="00155CA9"/>
    <w:rsid w:val="00156EBD"/>
    <w:rsid w:val="001577E5"/>
    <w:rsid w:val="00157B64"/>
    <w:rsid w:val="0016081B"/>
    <w:rsid w:val="0016090D"/>
    <w:rsid w:val="00160BBF"/>
    <w:rsid w:val="0016130F"/>
    <w:rsid w:val="0016276E"/>
    <w:rsid w:val="00162F60"/>
    <w:rsid w:val="00163FB5"/>
    <w:rsid w:val="00165AE5"/>
    <w:rsid w:val="00166585"/>
    <w:rsid w:val="00166EFD"/>
    <w:rsid w:val="001678AA"/>
    <w:rsid w:val="00167ED4"/>
    <w:rsid w:val="001702A3"/>
    <w:rsid w:val="001707A8"/>
    <w:rsid w:val="00171DD7"/>
    <w:rsid w:val="001720B5"/>
    <w:rsid w:val="00172A6C"/>
    <w:rsid w:val="0017339A"/>
    <w:rsid w:val="00174130"/>
    <w:rsid w:val="00174830"/>
    <w:rsid w:val="001749B6"/>
    <w:rsid w:val="00174E7F"/>
    <w:rsid w:val="001761C9"/>
    <w:rsid w:val="001762AB"/>
    <w:rsid w:val="0017651A"/>
    <w:rsid w:val="001766E3"/>
    <w:rsid w:val="00181994"/>
    <w:rsid w:val="00182677"/>
    <w:rsid w:val="00182CF9"/>
    <w:rsid w:val="00183DC9"/>
    <w:rsid w:val="00184058"/>
    <w:rsid w:val="00185971"/>
    <w:rsid w:val="0018688B"/>
    <w:rsid w:val="00186FA0"/>
    <w:rsid w:val="00187131"/>
    <w:rsid w:val="00191A9B"/>
    <w:rsid w:val="00191E01"/>
    <w:rsid w:val="001921D8"/>
    <w:rsid w:val="0019263F"/>
    <w:rsid w:val="00192C03"/>
    <w:rsid w:val="00193B85"/>
    <w:rsid w:val="001945EB"/>
    <w:rsid w:val="00194BAF"/>
    <w:rsid w:val="00194CE1"/>
    <w:rsid w:val="00195104"/>
    <w:rsid w:val="0019539E"/>
    <w:rsid w:val="00195927"/>
    <w:rsid w:val="00196195"/>
    <w:rsid w:val="001967E5"/>
    <w:rsid w:val="0019690D"/>
    <w:rsid w:val="00196A55"/>
    <w:rsid w:val="00196C11"/>
    <w:rsid w:val="001A0429"/>
    <w:rsid w:val="001A230E"/>
    <w:rsid w:val="001A27F5"/>
    <w:rsid w:val="001A688F"/>
    <w:rsid w:val="001A6FD3"/>
    <w:rsid w:val="001B01E5"/>
    <w:rsid w:val="001B0545"/>
    <w:rsid w:val="001B15F2"/>
    <w:rsid w:val="001B19BE"/>
    <w:rsid w:val="001B1B38"/>
    <w:rsid w:val="001B3053"/>
    <w:rsid w:val="001B36B1"/>
    <w:rsid w:val="001B4A5F"/>
    <w:rsid w:val="001B4C2B"/>
    <w:rsid w:val="001B60C3"/>
    <w:rsid w:val="001B62B7"/>
    <w:rsid w:val="001B6B94"/>
    <w:rsid w:val="001B6F68"/>
    <w:rsid w:val="001B708A"/>
    <w:rsid w:val="001B7581"/>
    <w:rsid w:val="001C1A65"/>
    <w:rsid w:val="001C2E51"/>
    <w:rsid w:val="001C3C7A"/>
    <w:rsid w:val="001C4094"/>
    <w:rsid w:val="001C514F"/>
    <w:rsid w:val="001C685B"/>
    <w:rsid w:val="001C7175"/>
    <w:rsid w:val="001C74DC"/>
    <w:rsid w:val="001C7C5A"/>
    <w:rsid w:val="001D0755"/>
    <w:rsid w:val="001D0F1A"/>
    <w:rsid w:val="001D1C32"/>
    <w:rsid w:val="001D299E"/>
    <w:rsid w:val="001D2A6B"/>
    <w:rsid w:val="001D35CA"/>
    <w:rsid w:val="001D3C50"/>
    <w:rsid w:val="001D4097"/>
    <w:rsid w:val="001D4AF3"/>
    <w:rsid w:val="001D5C64"/>
    <w:rsid w:val="001D73F8"/>
    <w:rsid w:val="001D7787"/>
    <w:rsid w:val="001D77DD"/>
    <w:rsid w:val="001D7A0F"/>
    <w:rsid w:val="001D7CA0"/>
    <w:rsid w:val="001D7F1B"/>
    <w:rsid w:val="001E06C4"/>
    <w:rsid w:val="001E135A"/>
    <w:rsid w:val="001E28A7"/>
    <w:rsid w:val="001E2C00"/>
    <w:rsid w:val="001E2D02"/>
    <w:rsid w:val="001E379C"/>
    <w:rsid w:val="001E597D"/>
    <w:rsid w:val="001E5D74"/>
    <w:rsid w:val="001E7193"/>
    <w:rsid w:val="001F074C"/>
    <w:rsid w:val="001F0F53"/>
    <w:rsid w:val="001F1A8A"/>
    <w:rsid w:val="001F35C5"/>
    <w:rsid w:val="001F36EB"/>
    <w:rsid w:val="001F37DC"/>
    <w:rsid w:val="001F4135"/>
    <w:rsid w:val="001F4B91"/>
    <w:rsid w:val="001F4BCF"/>
    <w:rsid w:val="001F5174"/>
    <w:rsid w:val="001F556E"/>
    <w:rsid w:val="001F7989"/>
    <w:rsid w:val="002013CB"/>
    <w:rsid w:val="0020233C"/>
    <w:rsid w:val="00202C05"/>
    <w:rsid w:val="00202F3C"/>
    <w:rsid w:val="0020466E"/>
    <w:rsid w:val="00204F62"/>
    <w:rsid w:val="00206156"/>
    <w:rsid w:val="00207FAE"/>
    <w:rsid w:val="002138DC"/>
    <w:rsid w:val="00216030"/>
    <w:rsid w:val="00216760"/>
    <w:rsid w:val="00220285"/>
    <w:rsid w:val="00221A48"/>
    <w:rsid w:val="00221FB3"/>
    <w:rsid w:val="00221FEE"/>
    <w:rsid w:val="00223E64"/>
    <w:rsid w:val="00225442"/>
    <w:rsid w:val="0022594F"/>
    <w:rsid w:val="00227EE4"/>
    <w:rsid w:val="00231451"/>
    <w:rsid w:val="00231762"/>
    <w:rsid w:val="00231B51"/>
    <w:rsid w:val="0023340E"/>
    <w:rsid w:val="0023363D"/>
    <w:rsid w:val="00233A40"/>
    <w:rsid w:val="00233E97"/>
    <w:rsid w:val="00234BA6"/>
    <w:rsid w:val="0023575E"/>
    <w:rsid w:val="002368F3"/>
    <w:rsid w:val="002376C4"/>
    <w:rsid w:val="002408BC"/>
    <w:rsid w:val="00242069"/>
    <w:rsid w:val="0024251C"/>
    <w:rsid w:val="0024368C"/>
    <w:rsid w:val="00243C71"/>
    <w:rsid w:val="00243F3C"/>
    <w:rsid w:val="002446BC"/>
    <w:rsid w:val="002447ED"/>
    <w:rsid w:val="00246FDD"/>
    <w:rsid w:val="002478D0"/>
    <w:rsid w:val="00251046"/>
    <w:rsid w:val="00252E1D"/>
    <w:rsid w:val="00253DE2"/>
    <w:rsid w:val="00254F87"/>
    <w:rsid w:val="00255E47"/>
    <w:rsid w:val="00256214"/>
    <w:rsid w:val="00256B3E"/>
    <w:rsid w:val="00256C29"/>
    <w:rsid w:val="00256CC5"/>
    <w:rsid w:val="0025790F"/>
    <w:rsid w:val="002603AB"/>
    <w:rsid w:val="00260A50"/>
    <w:rsid w:val="00263709"/>
    <w:rsid w:val="00263FBB"/>
    <w:rsid w:val="00264736"/>
    <w:rsid w:val="002651EE"/>
    <w:rsid w:val="00266A3F"/>
    <w:rsid w:val="00266F34"/>
    <w:rsid w:val="00270897"/>
    <w:rsid w:val="002709FD"/>
    <w:rsid w:val="00270A3C"/>
    <w:rsid w:val="00270F97"/>
    <w:rsid w:val="002710C4"/>
    <w:rsid w:val="0027201B"/>
    <w:rsid w:val="00272066"/>
    <w:rsid w:val="002728E3"/>
    <w:rsid w:val="002735C8"/>
    <w:rsid w:val="00273858"/>
    <w:rsid w:val="00273AB9"/>
    <w:rsid w:val="00275894"/>
    <w:rsid w:val="0027597D"/>
    <w:rsid w:val="00277B16"/>
    <w:rsid w:val="00281029"/>
    <w:rsid w:val="0028170F"/>
    <w:rsid w:val="002817FE"/>
    <w:rsid w:val="00281C1B"/>
    <w:rsid w:val="00282B39"/>
    <w:rsid w:val="00283BD0"/>
    <w:rsid w:val="0028454D"/>
    <w:rsid w:val="00285CD2"/>
    <w:rsid w:val="0029062F"/>
    <w:rsid w:val="00290D0D"/>
    <w:rsid w:val="00291BD6"/>
    <w:rsid w:val="00292494"/>
    <w:rsid w:val="0029328E"/>
    <w:rsid w:val="00294547"/>
    <w:rsid w:val="0029507E"/>
    <w:rsid w:val="002952C5"/>
    <w:rsid w:val="00296529"/>
    <w:rsid w:val="00297D88"/>
    <w:rsid w:val="002A1E8F"/>
    <w:rsid w:val="002A2896"/>
    <w:rsid w:val="002A3289"/>
    <w:rsid w:val="002A3860"/>
    <w:rsid w:val="002A5228"/>
    <w:rsid w:val="002A6394"/>
    <w:rsid w:val="002A6C20"/>
    <w:rsid w:val="002A6D0F"/>
    <w:rsid w:val="002B05A4"/>
    <w:rsid w:val="002B1622"/>
    <w:rsid w:val="002B2932"/>
    <w:rsid w:val="002B4D8D"/>
    <w:rsid w:val="002B4F1B"/>
    <w:rsid w:val="002B57F7"/>
    <w:rsid w:val="002B5992"/>
    <w:rsid w:val="002B6D3F"/>
    <w:rsid w:val="002B7D61"/>
    <w:rsid w:val="002C0037"/>
    <w:rsid w:val="002C0BD9"/>
    <w:rsid w:val="002C1317"/>
    <w:rsid w:val="002C216D"/>
    <w:rsid w:val="002C4080"/>
    <w:rsid w:val="002C5E41"/>
    <w:rsid w:val="002C6DE7"/>
    <w:rsid w:val="002D2269"/>
    <w:rsid w:val="002D2D55"/>
    <w:rsid w:val="002D5D16"/>
    <w:rsid w:val="002D6498"/>
    <w:rsid w:val="002D6727"/>
    <w:rsid w:val="002D6D06"/>
    <w:rsid w:val="002D6D61"/>
    <w:rsid w:val="002D7A51"/>
    <w:rsid w:val="002E088B"/>
    <w:rsid w:val="002E0A0F"/>
    <w:rsid w:val="002E14C0"/>
    <w:rsid w:val="002E18F3"/>
    <w:rsid w:val="002E1F13"/>
    <w:rsid w:val="002E3614"/>
    <w:rsid w:val="002E476D"/>
    <w:rsid w:val="002E556A"/>
    <w:rsid w:val="002E608F"/>
    <w:rsid w:val="002E7B3A"/>
    <w:rsid w:val="002F0A0E"/>
    <w:rsid w:val="002F14FC"/>
    <w:rsid w:val="002F1DB2"/>
    <w:rsid w:val="002F31AB"/>
    <w:rsid w:val="002F320F"/>
    <w:rsid w:val="002F3CE9"/>
    <w:rsid w:val="002F3EE1"/>
    <w:rsid w:val="002F400A"/>
    <w:rsid w:val="002F5B91"/>
    <w:rsid w:val="002F61BE"/>
    <w:rsid w:val="00300C95"/>
    <w:rsid w:val="00301652"/>
    <w:rsid w:val="003023D0"/>
    <w:rsid w:val="00304A8B"/>
    <w:rsid w:val="0030598A"/>
    <w:rsid w:val="00306C2F"/>
    <w:rsid w:val="003078BA"/>
    <w:rsid w:val="0031164C"/>
    <w:rsid w:val="00311E0E"/>
    <w:rsid w:val="00312E6E"/>
    <w:rsid w:val="00313720"/>
    <w:rsid w:val="003139BF"/>
    <w:rsid w:val="00314A62"/>
    <w:rsid w:val="00317533"/>
    <w:rsid w:val="0032085B"/>
    <w:rsid w:val="00320FE5"/>
    <w:rsid w:val="00321544"/>
    <w:rsid w:val="00322982"/>
    <w:rsid w:val="003230D0"/>
    <w:rsid w:val="003234B6"/>
    <w:rsid w:val="003238A7"/>
    <w:rsid w:val="00325DE1"/>
    <w:rsid w:val="00330186"/>
    <w:rsid w:val="00330A26"/>
    <w:rsid w:val="00330E30"/>
    <w:rsid w:val="00331C8F"/>
    <w:rsid w:val="00332696"/>
    <w:rsid w:val="00332D28"/>
    <w:rsid w:val="00332DCA"/>
    <w:rsid w:val="003345CD"/>
    <w:rsid w:val="0033570F"/>
    <w:rsid w:val="00335BDA"/>
    <w:rsid w:val="00340BDB"/>
    <w:rsid w:val="00340D82"/>
    <w:rsid w:val="00340FBD"/>
    <w:rsid w:val="00341550"/>
    <w:rsid w:val="00341C78"/>
    <w:rsid w:val="00342813"/>
    <w:rsid w:val="00342829"/>
    <w:rsid w:val="00343275"/>
    <w:rsid w:val="00343860"/>
    <w:rsid w:val="003439EA"/>
    <w:rsid w:val="00343BFC"/>
    <w:rsid w:val="00346353"/>
    <w:rsid w:val="003470B7"/>
    <w:rsid w:val="003470C4"/>
    <w:rsid w:val="00347D07"/>
    <w:rsid w:val="00350A75"/>
    <w:rsid w:val="00351954"/>
    <w:rsid w:val="0035217C"/>
    <w:rsid w:val="00353D78"/>
    <w:rsid w:val="0035425A"/>
    <w:rsid w:val="003543D9"/>
    <w:rsid w:val="00354F06"/>
    <w:rsid w:val="00356F20"/>
    <w:rsid w:val="00361807"/>
    <w:rsid w:val="0036215A"/>
    <w:rsid w:val="0036248A"/>
    <w:rsid w:val="00363277"/>
    <w:rsid w:val="003636D9"/>
    <w:rsid w:val="00364291"/>
    <w:rsid w:val="00364294"/>
    <w:rsid w:val="00364945"/>
    <w:rsid w:val="0036557A"/>
    <w:rsid w:val="003657BE"/>
    <w:rsid w:val="00365C66"/>
    <w:rsid w:val="00366323"/>
    <w:rsid w:val="00367D38"/>
    <w:rsid w:val="00370B6B"/>
    <w:rsid w:val="00370E3E"/>
    <w:rsid w:val="00371BE1"/>
    <w:rsid w:val="00371F1C"/>
    <w:rsid w:val="00373C3B"/>
    <w:rsid w:val="00374B5E"/>
    <w:rsid w:val="00375C9E"/>
    <w:rsid w:val="00376CA8"/>
    <w:rsid w:val="00380821"/>
    <w:rsid w:val="00380A0C"/>
    <w:rsid w:val="00381BC6"/>
    <w:rsid w:val="00384FB3"/>
    <w:rsid w:val="00387440"/>
    <w:rsid w:val="00390444"/>
    <w:rsid w:val="00390EEC"/>
    <w:rsid w:val="003912C3"/>
    <w:rsid w:val="0039481A"/>
    <w:rsid w:val="003953B7"/>
    <w:rsid w:val="0039571A"/>
    <w:rsid w:val="003968F5"/>
    <w:rsid w:val="003973CA"/>
    <w:rsid w:val="003978E7"/>
    <w:rsid w:val="00397981"/>
    <w:rsid w:val="00397FEA"/>
    <w:rsid w:val="003A0784"/>
    <w:rsid w:val="003A115E"/>
    <w:rsid w:val="003A14DE"/>
    <w:rsid w:val="003A18F3"/>
    <w:rsid w:val="003A24D1"/>
    <w:rsid w:val="003A2CD2"/>
    <w:rsid w:val="003A3859"/>
    <w:rsid w:val="003A413B"/>
    <w:rsid w:val="003A43A8"/>
    <w:rsid w:val="003A4E31"/>
    <w:rsid w:val="003A741D"/>
    <w:rsid w:val="003B0CE1"/>
    <w:rsid w:val="003B3000"/>
    <w:rsid w:val="003B6BE2"/>
    <w:rsid w:val="003B72F3"/>
    <w:rsid w:val="003C025F"/>
    <w:rsid w:val="003C06B5"/>
    <w:rsid w:val="003C08C3"/>
    <w:rsid w:val="003C0E22"/>
    <w:rsid w:val="003C196B"/>
    <w:rsid w:val="003C1C20"/>
    <w:rsid w:val="003C3229"/>
    <w:rsid w:val="003C366E"/>
    <w:rsid w:val="003C37CA"/>
    <w:rsid w:val="003C3849"/>
    <w:rsid w:val="003C4427"/>
    <w:rsid w:val="003C48AD"/>
    <w:rsid w:val="003C4C75"/>
    <w:rsid w:val="003C4D77"/>
    <w:rsid w:val="003C5266"/>
    <w:rsid w:val="003C70B6"/>
    <w:rsid w:val="003C7E0A"/>
    <w:rsid w:val="003D135C"/>
    <w:rsid w:val="003D2CEA"/>
    <w:rsid w:val="003D3C2C"/>
    <w:rsid w:val="003D46A7"/>
    <w:rsid w:val="003D5AE5"/>
    <w:rsid w:val="003D63D5"/>
    <w:rsid w:val="003D697A"/>
    <w:rsid w:val="003E1D28"/>
    <w:rsid w:val="003E2400"/>
    <w:rsid w:val="003E255C"/>
    <w:rsid w:val="003E3D61"/>
    <w:rsid w:val="003E3E88"/>
    <w:rsid w:val="003E4282"/>
    <w:rsid w:val="003E4FF7"/>
    <w:rsid w:val="003E5CAF"/>
    <w:rsid w:val="003E7DCD"/>
    <w:rsid w:val="003F2CB4"/>
    <w:rsid w:val="003F4C91"/>
    <w:rsid w:val="003F68AE"/>
    <w:rsid w:val="003F6F0E"/>
    <w:rsid w:val="003F7116"/>
    <w:rsid w:val="003F7362"/>
    <w:rsid w:val="00402A0A"/>
    <w:rsid w:val="00403CAB"/>
    <w:rsid w:val="004045D2"/>
    <w:rsid w:val="00404602"/>
    <w:rsid w:val="004069A6"/>
    <w:rsid w:val="00406D66"/>
    <w:rsid w:val="0040700B"/>
    <w:rsid w:val="00407534"/>
    <w:rsid w:val="0040764C"/>
    <w:rsid w:val="00410384"/>
    <w:rsid w:val="004106C3"/>
    <w:rsid w:val="00415299"/>
    <w:rsid w:val="00415EE2"/>
    <w:rsid w:val="00416839"/>
    <w:rsid w:val="00417D55"/>
    <w:rsid w:val="00420358"/>
    <w:rsid w:val="0042062D"/>
    <w:rsid w:val="00420AE5"/>
    <w:rsid w:val="00421AAD"/>
    <w:rsid w:val="00421CAB"/>
    <w:rsid w:val="004221EF"/>
    <w:rsid w:val="00422E33"/>
    <w:rsid w:val="004234C4"/>
    <w:rsid w:val="00424C85"/>
    <w:rsid w:val="0042599D"/>
    <w:rsid w:val="0042605D"/>
    <w:rsid w:val="004277C6"/>
    <w:rsid w:val="00427ADC"/>
    <w:rsid w:val="004312CB"/>
    <w:rsid w:val="00436CB7"/>
    <w:rsid w:val="004373EC"/>
    <w:rsid w:val="00437CBE"/>
    <w:rsid w:val="0044024B"/>
    <w:rsid w:val="004411B0"/>
    <w:rsid w:val="004414CD"/>
    <w:rsid w:val="0044159E"/>
    <w:rsid w:val="00443198"/>
    <w:rsid w:val="00443450"/>
    <w:rsid w:val="00443BF6"/>
    <w:rsid w:val="004441F1"/>
    <w:rsid w:val="0044440D"/>
    <w:rsid w:val="00444A9D"/>
    <w:rsid w:val="00445A48"/>
    <w:rsid w:val="0044727D"/>
    <w:rsid w:val="00451815"/>
    <w:rsid w:val="00451A94"/>
    <w:rsid w:val="004528AB"/>
    <w:rsid w:val="00452BA7"/>
    <w:rsid w:val="00452F72"/>
    <w:rsid w:val="00453458"/>
    <w:rsid w:val="0045493D"/>
    <w:rsid w:val="00454D45"/>
    <w:rsid w:val="00455E88"/>
    <w:rsid w:val="0046041A"/>
    <w:rsid w:val="0046120B"/>
    <w:rsid w:val="00461B15"/>
    <w:rsid w:val="00462171"/>
    <w:rsid w:val="00463818"/>
    <w:rsid w:val="00463D98"/>
    <w:rsid w:val="00464CCC"/>
    <w:rsid w:val="00465FC2"/>
    <w:rsid w:val="0046611E"/>
    <w:rsid w:val="00466D74"/>
    <w:rsid w:val="004670E3"/>
    <w:rsid w:val="004703C0"/>
    <w:rsid w:val="00471A63"/>
    <w:rsid w:val="0047218B"/>
    <w:rsid w:val="0047275D"/>
    <w:rsid w:val="00474683"/>
    <w:rsid w:val="004757E2"/>
    <w:rsid w:val="00475C6E"/>
    <w:rsid w:val="00477CF4"/>
    <w:rsid w:val="004831AB"/>
    <w:rsid w:val="00483259"/>
    <w:rsid w:val="00483BB9"/>
    <w:rsid w:val="0048501B"/>
    <w:rsid w:val="00485122"/>
    <w:rsid w:val="0048600C"/>
    <w:rsid w:val="004861C3"/>
    <w:rsid w:val="00486DFE"/>
    <w:rsid w:val="00486F7E"/>
    <w:rsid w:val="0048770D"/>
    <w:rsid w:val="0049053B"/>
    <w:rsid w:val="00491685"/>
    <w:rsid w:val="0049174C"/>
    <w:rsid w:val="004917B5"/>
    <w:rsid w:val="00491B8D"/>
    <w:rsid w:val="0049285F"/>
    <w:rsid w:val="00493CC2"/>
    <w:rsid w:val="00494824"/>
    <w:rsid w:val="00494853"/>
    <w:rsid w:val="00494DDD"/>
    <w:rsid w:val="004956AF"/>
    <w:rsid w:val="00495BEC"/>
    <w:rsid w:val="004961AE"/>
    <w:rsid w:val="00496369"/>
    <w:rsid w:val="0049763A"/>
    <w:rsid w:val="004A1ED6"/>
    <w:rsid w:val="004A2087"/>
    <w:rsid w:val="004A3862"/>
    <w:rsid w:val="004A4929"/>
    <w:rsid w:val="004A5640"/>
    <w:rsid w:val="004A58EA"/>
    <w:rsid w:val="004A75E7"/>
    <w:rsid w:val="004B1B37"/>
    <w:rsid w:val="004B302C"/>
    <w:rsid w:val="004B3885"/>
    <w:rsid w:val="004B390A"/>
    <w:rsid w:val="004B4D56"/>
    <w:rsid w:val="004B6E5E"/>
    <w:rsid w:val="004C2536"/>
    <w:rsid w:val="004C2BE0"/>
    <w:rsid w:val="004C60B8"/>
    <w:rsid w:val="004C6A22"/>
    <w:rsid w:val="004C7093"/>
    <w:rsid w:val="004D1E55"/>
    <w:rsid w:val="004D280D"/>
    <w:rsid w:val="004D3630"/>
    <w:rsid w:val="004D3ABC"/>
    <w:rsid w:val="004D794C"/>
    <w:rsid w:val="004E1BC2"/>
    <w:rsid w:val="004E1DFB"/>
    <w:rsid w:val="004E40E5"/>
    <w:rsid w:val="004E4650"/>
    <w:rsid w:val="004E5DA6"/>
    <w:rsid w:val="004E7552"/>
    <w:rsid w:val="004F0431"/>
    <w:rsid w:val="004F25C2"/>
    <w:rsid w:val="004F36BE"/>
    <w:rsid w:val="004F5920"/>
    <w:rsid w:val="004F6B06"/>
    <w:rsid w:val="004F7064"/>
    <w:rsid w:val="004F7CFD"/>
    <w:rsid w:val="00501716"/>
    <w:rsid w:val="00501A0E"/>
    <w:rsid w:val="00501CAF"/>
    <w:rsid w:val="005024C0"/>
    <w:rsid w:val="00502A77"/>
    <w:rsid w:val="0050381D"/>
    <w:rsid w:val="005043B2"/>
    <w:rsid w:val="00504800"/>
    <w:rsid w:val="005053E9"/>
    <w:rsid w:val="0050560B"/>
    <w:rsid w:val="00505B3A"/>
    <w:rsid w:val="0050644F"/>
    <w:rsid w:val="00507D7C"/>
    <w:rsid w:val="00507FF7"/>
    <w:rsid w:val="00511EE5"/>
    <w:rsid w:val="00513D5B"/>
    <w:rsid w:val="00514996"/>
    <w:rsid w:val="0051499A"/>
    <w:rsid w:val="00514DEC"/>
    <w:rsid w:val="00515B38"/>
    <w:rsid w:val="00515CAB"/>
    <w:rsid w:val="005206A8"/>
    <w:rsid w:val="0052233D"/>
    <w:rsid w:val="00522D5E"/>
    <w:rsid w:val="00524551"/>
    <w:rsid w:val="00524AD8"/>
    <w:rsid w:val="005256A2"/>
    <w:rsid w:val="005258E0"/>
    <w:rsid w:val="00526BE7"/>
    <w:rsid w:val="00527328"/>
    <w:rsid w:val="00530C07"/>
    <w:rsid w:val="00530D34"/>
    <w:rsid w:val="00530E36"/>
    <w:rsid w:val="0053236E"/>
    <w:rsid w:val="005324E3"/>
    <w:rsid w:val="00532766"/>
    <w:rsid w:val="00532D6A"/>
    <w:rsid w:val="00534259"/>
    <w:rsid w:val="00534F52"/>
    <w:rsid w:val="00535555"/>
    <w:rsid w:val="0053558D"/>
    <w:rsid w:val="005357DB"/>
    <w:rsid w:val="00536DC2"/>
    <w:rsid w:val="00537899"/>
    <w:rsid w:val="00537B15"/>
    <w:rsid w:val="0054054B"/>
    <w:rsid w:val="0054201B"/>
    <w:rsid w:val="005421ED"/>
    <w:rsid w:val="005422B8"/>
    <w:rsid w:val="00543199"/>
    <w:rsid w:val="005442E3"/>
    <w:rsid w:val="0054462E"/>
    <w:rsid w:val="005454A4"/>
    <w:rsid w:val="0054776E"/>
    <w:rsid w:val="00550633"/>
    <w:rsid w:val="00552326"/>
    <w:rsid w:val="00552E25"/>
    <w:rsid w:val="005546B4"/>
    <w:rsid w:val="00554C3C"/>
    <w:rsid w:val="00554C6D"/>
    <w:rsid w:val="00555AAE"/>
    <w:rsid w:val="005571F4"/>
    <w:rsid w:val="00560903"/>
    <w:rsid w:val="005617D2"/>
    <w:rsid w:val="005634A3"/>
    <w:rsid w:val="005635BF"/>
    <w:rsid w:val="005645B8"/>
    <w:rsid w:val="00565C64"/>
    <w:rsid w:val="00565CDE"/>
    <w:rsid w:val="00566649"/>
    <w:rsid w:val="005668AF"/>
    <w:rsid w:val="00570EF4"/>
    <w:rsid w:val="00571E3E"/>
    <w:rsid w:val="00571F89"/>
    <w:rsid w:val="005744C4"/>
    <w:rsid w:val="0057465B"/>
    <w:rsid w:val="00575DDA"/>
    <w:rsid w:val="005763A1"/>
    <w:rsid w:val="00576736"/>
    <w:rsid w:val="00577B3E"/>
    <w:rsid w:val="00577D97"/>
    <w:rsid w:val="005814E5"/>
    <w:rsid w:val="00582AA2"/>
    <w:rsid w:val="00582E20"/>
    <w:rsid w:val="0058318C"/>
    <w:rsid w:val="00583D3C"/>
    <w:rsid w:val="0058402D"/>
    <w:rsid w:val="005840CF"/>
    <w:rsid w:val="00584C2D"/>
    <w:rsid w:val="00585513"/>
    <w:rsid w:val="005872F9"/>
    <w:rsid w:val="00590CD0"/>
    <w:rsid w:val="00590E41"/>
    <w:rsid w:val="005927E2"/>
    <w:rsid w:val="005939AE"/>
    <w:rsid w:val="005939E1"/>
    <w:rsid w:val="005954EF"/>
    <w:rsid w:val="0059571B"/>
    <w:rsid w:val="00596B43"/>
    <w:rsid w:val="00597E07"/>
    <w:rsid w:val="00597EDD"/>
    <w:rsid w:val="005A1A89"/>
    <w:rsid w:val="005A26E5"/>
    <w:rsid w:val="005A35A4"/>
    <w:rsid w:val="005A3BFD"/>
    <w:rsid w:val="005A43C7"/>
    <w:rsid w:val="005A5971"/>
    <w:rsid w:val="005A6697"/>
    <w:rsid w:val="005A68C3"/>
    <w:rsid w:val="005A6941"/>
    <w:rsid w:val="005A6B05"/>
    <w:rsid w:val="005A7DE8"/>
    <w:rsid w:val="005B1667"/>
    <w:rsid w:val="005B3352"/>
    <w:rsid w:val="005B3B44"/>
    <w:rsid w:val="005B56C1"/>
    <w:rsid w:val="005B661A"/>
    <w:rsid w:val="005B6DAC"/>
    <w:rsid w:val="005C09FB"/>
    <w:rsid w:val="005C0C3D"/>
    <w:rsid w:val="005C2C1E"/>
    <w:rsid w:val="005C2C92"/>
    <w:rsid w:val="005C2F0E"/>
    <w:rsid w:val="005C466C"/>
    <w:rsid w:val="005C51E5"/>
    <w:rsid w:val="005C63D7"/>
    <w:rsid w:val="005C64C5"/>
    <w:rsid w:val="005C73BB"/>
    <w:rsid w:val="005C7A14"/>
    <w:rsid w:val="005C7E97"/>
    <w:rsid w:val="005D0D4D"/>
    <w:rsid w:val="005D155B"/>
    <w:rsid w:val="005D1BC7"/>
    <w:rsid w:val="005D26C9"/>
    <w:rsid w:val="005D4392"/>
    <w:rsid w:val="005D4B19"/>
    <w:rsid w:val="005D5A21"/>
    <w:rsid w:val="005D5E22"/>
    <w:rsid w:val="005D67B9"/>
    <w:rsid w:val="005D774D"/>
    <w:rsid w:val="005D7CEC"/>
    <w:rsid w:val="005E023C"/>
    <w:rsid w:val="005E1C76"/>
    <w:rsid w:val="005E1D20"/>
    <w:rsid w:val="005E1EC2"/>
    <w:rsid w:val="005E20AA"/>
    <w:rsid w:val="005E2232"/>
    <w:rsid w:val="005E3362"/>
    <w:rsid w:val="005E58FE"/>
    <w:rsid w:val="005E641A"/>
    <w:rsid w:val="005E711B"/>
    <w:rsid w:val="005F0384"/>
    <w:rsid w:val="005F1537"/>
    <w:rsid w:val="005F2816"/>
    <w:rsid w:val="005F3016"/>
    <w:rsid w:val="005F50D6"/>
    <w:rsid w:val="005F5EC0"/>
    <w:rsid w:val="005F61EF"/>
    <w:rsid w:val="005F6263"/>
    <w:rsid w:val="005F6CB6"/>
    <w:rsid w:val="005F6E28"/>
    <w:rsid w:val="005F7CC1"/>
    <w:rsid w:val="00600F7C"/>
    <w:rsid w:val="00601C0D"/>
    <w:rsid w:val="00602A28"/>
    <w:rsid w:val="006033B8"/>
    <w:rsid w:val="00603412"/>
    <w:rsid w:val="0060370F"/>
    <w:rsid w:val="0060413E"/>
    <w:rsid w:val="006042EC"/>
    <w:rsid w:val="006044B5"/>
    <w:rsid w:val="006057FE"/>
    <w:rsid w:val="00605C8C"/>
    <w:rsid w:val="00606867"/>
    <w:rsid w:val="00606CC5"/>
    <w:rsid w:val="00607E39"/>
    <w:rsid w:val="00612701"/>
    <w:rsid w:val="00613CA2"/>
    <w:rsid w:val="00614983"/>
    <w:rsid w:val="006150CF"/>
    <w:rsid w:val="00615A6A"/>
    <w:rsid w:val="0061664D"/>
    <w:rsid w:val="0061668F"/>
    <w:rsid w:val="00616A33"/>
    <w:rsid w:val="006172B1"/>
    <w:rsid w:val="00617625"/>
    <w:rsid w:val="006179C3"/>
    <w:rsid w:val="0062020D"/>
    <w:rsid w:val="00620F0D"/>
    <w:rsid w:val="006210B4"/>
    <w:rsid w:val="006220CA"/>
    <w:rsid w:val="00622E0C"/>
    <w:rsid w:val="006249A4"/>
    <w:rsid w:val="00625B48"/>
    <w:rsid w:val="0062623B"/>
    <w:rsid w:val="006301B5"/>
    <w:rsid w:val="00630328"/>
    <w:rsid w:val="00630C04"/>
    <w:rsid w:val="0063139B"/>
    <w:rsid w:val="00631747"/>
    <w:rsid w:val="00633913"/>
    <w:rsid w:val="0063719A"/>
    <w:rsid w:val="0063765E"/>
    <w:rsid w:val="00637BC1"/>
    <w:rsid w:val="00637EF2"/>
    <w:rsid w:val="00641199"/>
    <w:rsid w:val="00641994"/>
    <w:rsid w:val="00642044"/>
    <w:rsid w:val="0064365F"/>
    <w:rsid w:val="006438C5"/>
    <w:rsid w:val="00647E9E"/>
    <w:rsid w:val="00650791"/>
    <w:rsid w:val="00651CA5"/>
    <w:rsid w:val="0065304C"/>
    <w:rsid w:val="00653735"/>
    <w:rsid w:val="00655E60"/>
    <w:rsid w:val="0065621D"/>
    <w:rsid w:val="0065627F"/>
    <w:rsid w:val="00656289"/>
    <w:rsid w:val="00656D22"/>
    <w:rsid w:val="00660008"/>
    <w:rsid w:val="006603C0"/>
    <w:rsid w:val="00660C68"/>
    <w:rsid w:val="0066121A"/>
    <w:rsid w:val="00667818"/>
    <w:rsid w:val="006703E5"/>
    <w:rsid w:val="00670932"/>
    <w:rsid w:val="00672615"/>
    <w:rsid w:val="00672F33"/>
    <w:rsid w:val="00673558"/>
    <w:rsid w:val="00673DA8"/>
    <w:rsid w:val="006744B4"/>
    <w:rsid w:val="006753BF"/>
    <w:rsid w:val="00677290"/>
    <w:rsid w:val="00680A83"/>
    <w:rsid w:val="00680ADB"/>
    <w:rsid w:val="00680EBB"/>
    <w:rsid w:val="006823C0"/>
    <w:rsid w:val="006838C6"/>
    <w:rsid w:val="00683A4B"/>
    <w:rsid w:val="006859B8"/>
    <w:rsid w:val="0068699B"/>
    <w:rsid w:val="00687BEE"/>
    <w:rsid w:val="00687E28"/>
    <w:rsid w:val="006905F7"/>
    <w:rsid w:val="00691363"/>
    <w:rsid w:val="0069227C"/>
    <w:rsid w:val="0069386A"/>
    <w:rsid w:val="00694993"/>
    <w:rsid w:val="00695B12"/>
    <w:rsid w:val="00695B5C"/>
    <w:rsid w:val="00696C81"/>
    <w:rsid w:val="006978C7"/>
    <w:rsid w:val="006A0ED2"/>
    <w:rsid w:val="006A1BEC"/>
    <w:rsid w:val="006A22DD"/>
    <w:rsid w:val="006A42F0"/>
    <w:rsid w:val="006A4698"/>
    <w:rsid w:val="006A49D8"/>
    <w:rsid w:val="006A5B3E"/>
    <w:rsid w:val="006A5BE8"/>
    <w:rsid w:val="006A7B88"/>
    <w:rsid w:val="006B057F"/>
    <w:rsid w:val="006B17EC"/>
    <w:rsid w:val="006B4840"/>
    <w:rsid w:val="006B4C43"/>
    <w:rsid w:val="006B5910"/>
    <w:rsid w:val="006B5A37"/>
    <w:rsid w:val="006B5F20"/>
    <w:rsid w:val="006B69C1"/>
    <w:rsid w:val="006B735F"/>
    <w:rsid w:val="006B74FD"/>
    <w:rsid w:val="006C0E93"/>
    <w:rsid w:val="006C13A9"/>
    <w:rsid w:val="006C2B94"/>
    <w:rsid w:val="006C385E"/>
    <w:rsid w:val="006C39AD"/>
    <w:rsid w:val="006C425E"/>
    <w:rsid w:val="006C42A0"/>
    <w:rsid w:val="006C54EA"/>
    <w:rsid w:val="006C63F2"/>
    <w:rsid w:val="006C6AB4"/>
    <w:rsid w:val="006C6F80"/>
    <w:rsid w:val="006D04ED"/>
    <w:rsid w:val="006D05A0"/>
    <w:rsid w:val="006D0DB6"/>
    <w:rsid w:val="006D2113"/>
    <w:rsid w:val="006D355C"/>
    <w:rsid w:val="006D415E"/>
    <w:rsid w:val="006D4A79"/>
    <w:rsid w:val="006D6C33"/>
    <w:rsid w:val="006D7B80"/>
    <w:rsid w:val="006E086D"/>
    <w:rsid w:val="006E2356"/>
    <w:rsid w:val="006E2908"/>
    <w:rsid w:val="006E2D16"/>
    <w:rsid w:val="006E4264"/>
    <w:rsid w:val="006E582C"/>
    <w:rsid w:val="006E5B5E"/>
    <w:rsid w:val="006E7BA2"/>
    <w:rsid w:val="006F3CA2"/>
    <w:rsid w:val="006F4E10"/>
    <w:rsid w:val="006F543C"/>
    <w:rsid w:val="006F5A37"/>
    <w:rsid w:val="006F5A4E"/>
    <w:rsid w:val="006F5D2B"/>
    <w:rsid w:val="006F6208"/>
    <w:rsid w:val="00700468"/>
    <w:rsid w:val="00701F50"/>
    <w:rsid w:val="0070232A"/>
    <w:rsid w:val="00702A67"/>
    <w:rsid w:val="00703620"/>
    <w:rsid w:val="0070411C"/>
    <w:rsid w:val="0070528D"/>
    <w:rsid w:val="00705435"/>
    <w:rsid w:val="007056C0"/>
    <w:rsid w:val="00705D01"/>
    <w:rsid w:val="00706464"/>
    <w:rsid w:val="00711A57"/>
    <w:rsid w:val="00711AFA"/>
    <w:rsid w:val="00711C16"/>
    <w:rsid w:val="007129AB"/>
    <w:rsid w:val="00712ECE"/>
    <w:rsid w:val="0071395C"/>
    <w:rsid w:val="00714803"/>
    <w:rsid w:val="00714E71"/>
    <w:rsid w:val="0071518E"/>
    <w:rsid w:val="00715D51"/>
    <w:rsid w:val="007168D2"/>
    <w:rsid w:val="0071733F"/>
    <w:rsid w:val="0071779A"/>
    <w:rsid w:val="007207BB"/>
    <w:rsid w:val="00720D3E"/>
    <w:rsid w:val="0072187A"/>
    <w:rsid w:val="00721952"/>
    <w:rsid w:val="00721BCE"/>
    <w:rsid w:val="00721ECA"/>
    <w:rsid w:val="0072256D"/>
    <w:rsid w:val="00723DD5"/>
    <w:rsid w:val="0072512F"/>
    <w:rsid w:val="007268BD"/>
    <w:rsid w:val="0072752F"/>
    <w:rsid w:val="00727B0D"/>
    <w:rsid w:val="00730DAE"/>
    <w:rsid w:val="007313E5"/>
    <w:rsid w:val="00732AF5"/>
    <w:rsid w:val="00733AD1"/>
    <w:rsid w:val="00733FF4"/>
    <w:rsid w:val="0073663D"/>
    <w:rsid w:val="00736989"/>
    <w:rsid w:val="00736BB3"/>
    <w:rsid w:val="00736EEA"/>
    <w:rsid w:val="00737A49"/>
    <w:rsid w:val="007403A8"/>
    <w:rsid w:val="007424BF"/>
    <w:rsid w:val="00743BEF"/>
    <w:rsid w:val="00743CE8"/>
    <w:rsid w:val="00745E79"/>
    <w:rsid w:val="00747054"/>
    <w:rsid w:val="00747271"/>
    <w:rsid w:val="007473E0"/>
    <w:rsid w:val="007475A1"/>
    <w:rsid w:val="0075112B"/>
    <w:rsid w:val="00751660"/>
    <w:rsid w:val="00752DE1"/>
    <w:rsid w:val="00753427"/>
    <w:rsid w:val="007534CC"/>
    <w:rsid w:val="007539B3"/>
    <w:rsid w:val="00753E00"/>
    <w:rsid w:val="00754364"/>
    <w:rsid w:val="0075523C"/>
    <w:rsid w:val="00756AEA"/>
    <w:rsid w:val="00756BD0"/>
    <w:rsid w:val="00757243"/>
    <w:rsid w:val="007577FE"/>
    <w:rsid w:val="0076003B"/>
    <w:rsid w:val="00762301"/>
    <w:rsid w:val="007624A2"/>
    <w:rsid w:val="007634C4"/>
    <w:rsid w:val="007652DD"/>
    <w:rsid w:val="00765723"/>
    <w:rsid w:val="0076582B"/>
    <w:rsid w:val="00765B4C"/>
    <w:rsid w:val="0076769F"/>
    <w:rsid w:val="0077014B"/>
    <w:rsid w:val="00770959"/>
    <w:rsid w:val="00770C9F"/>
    <w:rsid w:val="007714EE"/>
    <w:rsid w:val="00771A21"/>
    <w:rsid w:val="00771E13"/>
    <w:rsid w:val="00771EB9"/>
    <w:rsid w:val="00774AF5"/>
    <w:rsid w:val="007755B6"/>
    <w:rsid w:val="00775E35"/>
    <w:rsid w:val="00776818"/>
    <w:rsid w:val="00776E9E"/>
    <w:rsid w:val="007778EA"/>
    <w:rsid w:val="00780D75"/>
    <w:rsid w:val="00780F00"/>
    <w:rsid w:val="00780FF6"/>
    <w:rsid w:val="007818A2"/>
    <w:rsid w:val="007823C1"/>
    <w:rsid w:val="00782F79"/>
    <w:rsid w:val="00786FE3"/>
    <w:rsid w:val="00787294"/>
    <w:rsid w:val="007872A6"/>
    <w:rsid w:val="00787915"/>
    <w:rsid w:val="00790B2C"/>
    <w:rsid w:val="00792306"/>
    <w:rsid w:val="00793A10"/>
    <w:rsid w:val="00794735"/>
    <w:rsid w:val="007951C1"/>
    <w:rsid w:val="007967CF"/>
    <w:rsid w:val="007968E4"/>
    <w:rsid w:val="00796DF1"/>
    <w:rsid w:val="00796F5E"/>
    <w:rsid w:val="00797478"/>
    <w:rsid w:val="007979A0"/>
    <w:rsid w:val="00797E6C"/>
    <w:rsid w:val="007A1E55"/>
    <w:rsid w:val="007A228F"/>
    <w:rsid w:val="007A3545"/>
    <w:rsid w:val="007A4101"/>
    <w:rsid w:val="007A589D"/>
    <w:rsid w:val="007A5BFD"/>
    <w:rsid w:val="007A6726"/>
    <w:rsid w:val="007A6FC2"/>
    <w:rsid w:val="007B02B0"/>
    <w:rsid w:val="007B0864"/>
    <w:rsid w:val="007B090C"/>
    <w:rsid w:val="007B1507"/>
    <w:rsid w:val="007B29F6"/>
    <w:rsid w:val="007B4F70"/>
    <w:rsid w:val="007B6C18"/>
    <w:rsid w:val="007B7622"/>
    <w:rsid w:val="007B7EF9"/>
    <w:rsid w:val="007B7F69"/>
    <w:rsid w:val="007C1166"/>
    <w:rsid w:val="007C13CB"/>
    <w:rsid w:val="007C2317"/>
    <w:rsid w:val="007C30A2"/>
    <w:rsid w:val="007C30DB"/>
    <w:rsid w:val="007C4256"/>
    <w:rsid w:val="007C6C3E"/>
    <w:rsid w:val="007C7158"/>
    <w:rsid w:val="007C7B96"/>
    <w:rsid w:val="007D0A9B"/>
    <w:rsid w:val="007D2EE0"/>
    <w:rsid w:val="007D3851"/>
    <w:rsid w:val="007D395F"/>
    <w:rsid w:val="007D3EB4"/>
    <w:rsid w:val="007D3F11"/>
    <w:rsid w:val="007D4223"/>
    <w:rsid w:val="007D5395"/>
    <w:rsid w:val="007D74CC"/>
    <w:rsid w:val="007E1955"/>
    <w:rsid w:val="007E1DD7"/>
    <w:rsid w:val="007E22E4"/>
    <w:rsid w:val="007E2F2D"/>
    <w:rsid w:val="007E63EB"/>
    <w:rsid w:val="007E7367"/>
    <w:rsid w:val="007E745B"/>
    <w:rsid w:val="007E787C"/>
    <w:rsid w:val="007E7D84"/>
    <w:rsid w:val="007F03F7"/>
    <w:rsid w:val="007F099F"/>
    <w:rsid w:val="007F1386"/>
    <w:rsid w:val="007F1BA9"/>
    <w:rsid w:val="007F23D4"/>
    <w:rsid w:val="007F34B1"/>
    <w:rsid w:val="007F3B6F"/>
    <w:rsid w:val="007F586D"/>
    <w:rsid w:val="007F69FE"/>
    <w:rsid w:val="007F6D2A"/>
    <w:rsid w:val="007F7EAB"/>
    <w:rsid w:val="0080066A"/>
    <w:rsid w:val="00800869"/>
    <w:rsid w:val="00801375"/>
    <w:rsid w:val="00801AD1"/>
    <w:rsid w:val="0080498B"/>
    <w:rsid w:val="00806022"/>
    <w:rsid w:val="0080631F"/>
    <w:rsid w:val="00806CE6"/>
    <w:rsid w:val="00807679"/>
    <w:rsid w:val="00807C79"/>
    <w:rsid w:val="00807CB2"/>
    <w:rsid w:val="0081086E"/>
    <w:rsid w:val="00811941"/>
    <w:rsid w:val="0081263A"/>
    <w:rsid w:val="008135F5"/>
    <w:rsid w:val="00813758"/>
    <w:rsid w:val="00813F69"/>
    <w:rsid w:val="00813F73"/>
    <w:rsid w:val="008146C0"/>
    <w:rsid w:val="00814F95"/>
    <w:rsid w:val="0081715E"/>
    <w:rsid w:val="0082109D"/>
    <w:rsid w:val="00822284"/>
    <w:rsid w:val="008227E3"/>
    <w:rsid w:val="00824D1F"/>
    <w:rsid w:val="00825AF7"/>
    <w:rsid w:val="00825F81"/>
    <w:rsid w:val="0082735A"/>
    <w:rsid w:val="008279B3"/>
    <w:rsid w:val="00830881"/>
    <w:rsid w:val="00830E04"/>
    <w:rsid w:val="00831BCA"/>
    <w:rsid w:val="0083332C"/>
    <w:rsid w:val="00834151"/>
    <w:rsid w:val="00836A31"/>
    <w:rsid w:val="00836F09"/>
    <w:rsid w:val="00840789"/>
    <w:rsid w:val="008413A6"/>
    <w:rsid w:val="00842249"/>
    <w:rsid w:val="00842F1B"/>
    <w:rsid w:val="00843529"/>
    <w:rsid w:val="00844165"/>
    <w:rsid w:val="008445A6"/>
    <w:rsid w:val="0084500F"/>
    <w:rsid w:val="008452E8"/>
    <w:rsid w:val="00845509"/>
    <w:rsid w:val="00845BBF"/>
    <w:rsid w:val="00846314"/>
    <w:rsid w:val="00846CC4"/>
    <w:rsid w:val="00846E42"/>
    <w:rsid w:val="00847F59"/>
    <w:rsid w:val="008519AC"/>
    <w:rsid w:val="00852034"/>
    <w:rsid w:val="008520AE"/>
    <w:rsid w:val="00852504"/>
    <w:rsid w:val="0085288C"/>
    <w:rsid w:val="00853738"/>
    <w:rsid w:val="00853CD2"/>
    <w:rsid w:val="008542F4"/>
    <w:rsid w:val="00854CEF"/>
    <w:rsid w:val="00854DDA"/>
    <w:rsid w:val="00855451"/>
    <w:rsid w:val="008558B0"/>
    <w:rsid w:val="0085703C"/>
    <w:rsid w:val="008601AC"/>
    <w:rsid w:val="0086024E"/>
    <w:rsid w:val="00860546"/>
    <w:rsid w:val="0086190E"/>
    <w:rsid w:val="0086392D"/>
    <w:rsid w:val="00863972"/>
    <w:rsid w:val="00863E0D"/>
    <w:rsid w:val="008643A9"/>
    <w:rsid w:val="008643AA"/>
    <w:rsid w:val="00864548"/>
    <w:rsid w:val="00864AE4"/>
    <w:rsid w:val="00864CDE"/>
    <w:rsid w:val="00867305"/>
    <w:rsid w:val="008678E0"/>
    <w:rsid w:val="00867AA6"/>
    <w:rsid w:val="00867ADD"/>
    <w:rsid w:val="0087003E"/>
    <w:rsid w:val="0087025B"/>
    <w:rsid w:val="00870DA4"/>
    <w:rsid w:val="008723E6"/>
    <w:rsid w:val="00872ABB"/>
    <w:rsid w:val="00872B63"/>
    <w:rsid w:val="00872CC2"/>
    <w:rsid w:val="008732DA"/>
    <w:rsid w:val="00873E38"/>
    <w:rsid w:val="00876935"/>
    <w:rsid w:val="00876DB9"/>
    <w:rsid w:val="0088108E"/>
    <w:rsid w:val="00881B2B"/>
    <w:rsid w:val="00881D82"/>
    <w:rsid w:val="0088259C"/>
    <w:rsid w:val="00882D10"/>
    <w:rsid w:val="00883FEE"/>
    <w:rsid w:val="00885AC6"/>
    <w:rsid w:val="008868A1"/>
    <w:rsid w:val="00890F05"/>
    <w:rsid w:val="00891ED4"/>
    <w:rsid w:val="00891F56"/>
    <w:rsid w:val="0089261E"/>
    <w:rsid w:val="00892640"/>
    <w:rsid w:val="008941A2"/>
    <w:rsid w:val="008943E2"/>
    <w:rsid w:val="00894BD5"/>
    <w:rsid w:val="00896CCA"/>
    <w:rsid w:val="00896CD7"/>
    <w:rsid w:val="00897DB7"/>
    <w:rsid w:val="00897F45"/>
    <w:rsid w:val="008A2EE3"/>
    <w:rsid w:val="008A443D"/>
    <w:rsid w:val="008A48E7"/>
    <w:rsid w:val="008A50FA"/>
    <w:rsid w:val="008A51E7"/>
    <w:rsid w:val="008A5DF1"/>
    <w:rsid w:val="008A6AF2"/>
    <w:rsid w:val="008A7A73"/>
    <w:rsid w:val="008A7DC0"/>
    <w:rsid w:val="008B02FC"/>
    <w:rsid w:val="008B0C2D"/>
    <w:rsid w:val="008B12B2"/>
    <w:rsid w:val="008B1E79"/>
    <w:rsid w:val="008B2A75"/>
    <w:rsid w:val="008B3C19"/>
    <w:rsid w:val="008B4038"/>
    <w:rsid w:val="008B41B6"/>
    <w:rsid w:val="008B43AE"/>
    <w:rsid w:val="008B4B3C"/>
    <w:rsid w:val="008B52AB"/>
    <w:rsid w:val="008B53BE"/>
    <w:rsid w:val="008B56D5"/>
    <w:rsid w:val="008B60DB"/>
    <w:rsid w:val="008B6A6C"/>
    <w:rsid w:val="008B709C"/>
    <w:rsid w:val="008B795A"/>
    <w:rsid w:val="008C0E4C"/>
    <w:rsid w:val="008C1056"/>
    <w:rsid w:val="008C2470"/>
    <w:rsid w:val="008C257F"/>
    <w:rsid w:val="008C6032"/>
    <w:rsid w:val="008C6273"/>
    <w:rsid w:val="008D07CF"/>
    <w:rsid w:val="008D14BF"/>
    <w:rsid w:val="008D19BC"/>
    <w:rsid w:val="008D26C0"/>
    <w:rsid w:val="008D32D3"/>
    <w:rsid w:val="008D34F0"/>
    <w:rsid w:val="008D4243"/>
    <w:rsid w:val="008D4A30"/>
    <w:rsid w:val="008D4D17"/>
    <w:rsid w:val="008D609C"/>
    <w:rsid w:val="008D7055"/>
    <w:rsid w:val="008D7632"/>
    <w:rsid w:val="008E03F7"/>
    <w:rsid w:val="008E063F"/>
    <w:rsid w:val="008E120C"/>
    <w:rsid w:val="008E3EE6"/>
    <w:rsid w:val="008E49EC"/>
    <w:rsid w:val="008E4D26"/>
    <w:rsid w:val="008E526A"/>
    <w:rsid w:val="008E6EFF"/>
    <w:rsid w:val="008E6FFA"/>
    <w:rsid w:val="008F1991"/>
    <w:rsid w:val="008F2365"/>
    <w:rsid w:val="008F3705"/>
    <w:rsid w:val="008F4882"/>
    <w:rsid w:val="008F577E"/>
    <w:rsid w:val="008F6402"/>
    <w:rsid w:val="008F7071"/>
    <w:rsid w:val="008F7ABC"/>
    <w:rsid w:val="008F7BE9"/>
    <w:rsid w:val="00901630"/>
    <w:rsid w:val="009028A9"/>
    <w:rsid w:val="00902DC9"/>
    <w:rsid w:val="00903807"/>
    <w:rsid w:val="00904EF7"/>
    <w:rsid w:val="0090736A"/>
    <w:rsid w:val="009075D2"/>
    <w:rsid w:val="00910480"/>
    <w:rsid w:val="00910972"/>
    <w:rsid w:val="00910B5B"/>
    <w:rsid w:val="00911589"/>
    <w:rsid w:val="0091223E"/>
    <w:rsid w:val="009125F4"/>
    <w:rsid w:val="00912D4C"/>
    <w:rsid w:val="00913072"/>
    <w:rsid w:val="00913453"/>
    <w:rsid w:val="00913C17"/>
    <w:rsid w:val="00915177"/>
    <w:rsid w:val="009157ED"/>
    <w:rsid w:val="00915DE9"/>
    <w:rsid w:val="00916724"/>
    <w:rsid w:val="00921A5E"/>
    <w:rsid w:val="00922086"/>
    <w:rsid w:val="00922DF9"/>
    <w:rsid w:val="009246D4"/>
    <w:rsid w:val="00924B5D"/>
    <w:rsid w:val="0092539C"/>
    <w:rsid w:val="00926358"/>
    <w:rsid w:val="0092723C"/>
    <w:rsid w:val="00931E6C"/>
    <w:rsid w:val="0093309C"/>
    <w:rsid w:val="00933402"/>
    <w:rsid w:val="00935034"/>
    <w:rsid w:val="00937E4A"/>
    <w:rsid w:val="00940C2A"/>
    <w:rsid w:val="00941A6A"/>
    <w:rsid w:val="00941BF3"/>
    <w:rsid w:val="00942184"/>
    <w:rsid w:val="00943EC0"/>
    <w:rsid w:val="0094421F"/>
    <w:rsid w:val="00944982"/>
    <w:rsid w:val="00944BB3"/>
    <w:rsid w:val="00946039"/>
    <w:rsid w:val="00946728"/>
    <w:rsid w:val="00950135"/>
    <w:rsid w:val="0095208C"/>
    <w:rsid w:val="00952641"/>
    <w:rsid w:val="00952EA1"/>
    <w:rsid w:val="00954047"/>
    <w:rsid w:val="00955F06"/>
    <w:rsid w:val="0095764E"/>
    <w:rsid w:val="00960AAF"/>
    <w:rsid w:val="00962290"/>
    <w:rsid w:val="00962F8A"/>
    <w:rsid w:val="009635D0"/>
    <w:rsid w:val="009642DF"/>
    <w:rsid w:val="00964D43"/>
    <w:rsid w:val="00966A31"/>
    <w:rsid w:val="00966B1D"/>
    <w:rsid w:val="009702E8"/>
    <w:rsid w:val="00972046"/>
    <w:rsid w:val="00972D05"/>
    <w:rsid w:val="00973CCF"/>
    <w:rsid w:val="00973D7B"/>
    <w:rsid w:val="00974A62"/>
    <w:rsid w:val="00974B1C"/>
    <w:rsid w:val="0097586E"/>
    <w:rsid w:val="00977F43"/>
    <w:rsid w:val="00980050"/>
    <w:rsid w:val="00980454"/>
    <w:rsid w:val="00981926"/>
    <w:rsid w:val="009835E0"/>
    <w:rsid w:val="00983831"/>
    <w:rsid w:val="00983ACA"/>
    <w:rsid w:val="00983F6E"/>
    <w:rsid w:val="00984391"/>
    <w:rsid w:val="00984498"/>
    <w:rsid w:val="00984D71"/>
    <w:rsid w:val="00985189"/>
    <w:rsid w:val="009853F2"/>
    <w:rsid w:val="00985D4F"/>
    <w:rsid w:val="0098669A"/>
    <w:rsid w:val="00990071"/>
    <w:rsid w:val="00991C77"/>
    <w:rsid w:val="00991FA3"/>
    <w:rsid w:val="00992776"/>
    <w:rsid w:val="009930F3"/>
    <w:rsid w:val="0099419F"/>
    <w:rsid w:val="00994DC1"/>
    <w:rsid w:val="009954BC"/>
    <w:rsid w:val="0099550B"/>
    <w:rsid w:val="009958F8"/>
    <w:rsid w:val="0099653C"/>
    <w:rsid w:val="00996C17"/>
    <w:rsid w:val="00996F98"/>
    <w:rsid w:val="009A006C"/>
    <w:rsid w:val="009A10A5"/>
    <w:rsid w:val="009A1F82"/>
    <w:rsid w:val="009A2465"/>
    <w:rsid w:val="009A2906"/>
    <w:rsid w:val="009A3AF2"/>
    <w:rsid w:val="009A3D4A"/>
    <w:rsid w:val="009A492C"/>
    <w:rsid w:val="009A4E6B"/>
    <w:rsid w:val="009A6649"/>
    <w:rsid w:val="009A68C1"/>
    <w:rsid w:val="009B023C"/>
    <w:rsid w:val="009B2A22"/>
    <w:rsid w:val="009B35FC"/>
    <w:rsid w:val="009B38BD"/>
    <w:rsid w:val="009B38EA"/>
    <w:rsid w:val="009B683F"/>
    <w:rsid w:val="009B6B6D"/>
    <w:rsid w:val="009B7356"/>
    <w:rsid w:val="009C0002"/>
    <w:rsid w:val="009C00C7"/>
    <w:rsid w:val="009C1ADA"/>
    <w:rsid w:val="009C1B4D"/>
    <w:rsid w:val="009C1CA5"/>
    <w:rsid w:val="009C2B3A"/>
    <w:rsid w:val="009C603A"/>
    <w:rsid w:val="009C67AE"/>
    <w:rsid w:val="009C6878"/>
    <w:rsid w:val="009C6A6E"/>
    <w:rsid w:val="009C7163"/>
    <w:rsid w:val="009C7A67"/>
    <w:rsid w:val="009C7DBF"/>
    <w:rsid w:val="009D0E20"/>
    <w:rsid w:val="009D13D4"/>
    <w:rsid w:val="009D1DA7"/>
    <w:rsid w:val="009D262D"/>
    <w:rsid w:val="009D5E41"/>
    <w:rsid w:val="009D6DF0"/>
    <w:rsid w:val="009D6F33"/>
    <w:rsid w:val="009D7398"/>
    <w:rsid w:val="009E0577"/>
    <w:rsid w:val="009E0607"/>
    <w:rsid w:val="009E0C2B"/>
    <w:rsid w:val="009E14C0"/>
    <w:rsid w:val="009E1663"/>
    <w:rsid w:val="009E1934"/>
    <w:rsid w:val="009E1DE1"/>
    <w:rsid w:val="009E1EB3"/>
    <w:rsid w:val="009E31CE"/>
    <w:rsid w:val="009E6E2A"/>
    <w:rsid w:val="009E7061"/>
    <w:rsid w:val="009E7290"/>
    <w:rsid w:val="009E7ED2"/>
    <w:rsid w:val="009F137C"/>
    <w:rsid w:val="009F138D"/>
    <w:rsid w:val="009F1A66"/>
    <w:rsid w:val="009F1D81"/>
    <w:rsid w:val="009F1EA8"/>
    <w:rsid w:val="009F21F6"/>
    <w:rsid w:val="009F37D8"/>
    <w:rsid w:val="009F4DCF"/>
    <w:rsid w:val="009F5B15"/>
    <w:rsid w:val="009F5B8D"/>
    <w:rsid w:val="009F5E5A"/>
    <w:rsid w:val="009F6FEE"/>
    <w:rsid w:val="00A00276"/>
    <w:rsid w:val="00A008E0"/>
    <w:rsid w:val="00A00E12"/>
    <w:rsid w:val="00A01443"/>
    <w:rsid w:val="00A02AA7"/>
    <w:rsid w:val="00A04B9C"/>
    <w:rsid w:val="00A052FC"/>
    <w:rsid w:val="00A05E5F"/>
    <w:rsid w:val="00A10727"/>
    <w:rsid w:val="00A110DE"/>
    <w:rsid w:val="00A1223B"/>
    <w:rsid w:val="00A1256E"/>
    <w:rsid w:val="00A1338B"/>
    <w:rsid w:val="00A142A5"/>
    <w:rsid w:val="00A14C59"/>
    <w:rsid w:val="00A16070"/>
    <w:rsid w:val="00A162B1"/>
    <w:rsid w:val="00A163AE"/>
    <w:rsid w:val="00A168E9"/>
    <w:rsid w:val="00A17B67"/>
    <w:rsid w:val="00A20E85"/>
    <w:rsid w:val="00A24EC0"/>
    <w:rsid w:val="00A27176"/>
    <w:rsid w:val="00A27C77"/>
    <w:rsid w:val="00A31A67"/>
    <w:rsid w:val="00A31B95"/>
    <w:rsid w:val="00A321F8"/>
    <w:rsid w:val="00A337E1"/>
    <w:rsid w:val="00A33DB3"/>
    <w:rsid w:val="00A347F9"/>
    <w:rsid w:val="00A3483C"/>
    <w:rsid w:val="00A34FF3"/>
    <w:rsid w:val="00A35D5E"/>
    <w:rsid w:val="00A36AC0"/>
    <w:rsid w:val="00A373CB"/>
    <w:rsid w:val="00A37DE5"/>
    <w:rsid w:val="00A40409"/>
    <w:rsid w:val="00A4107C"/>
    <w:rsid w:val="00A41D42"/>
    <w:rsid w:val="00A4290B"/>
    <w:rsid w:val="00A42A64"/>
    <w:rsid w:val="00A432C7"/>
    <w:rsid w:val="00A44CC7"/>
    <w:rsid w:val="00A45B16"/>
    <w:rsid w:val="00A45D0D"/>
    <w:rsid w:val="00A47731"/>
    <w:rsid w:val="00A47E2B"/>
    <w:rsid w:val="00A50A2A"/>
    <w:rsid w:val="00A51559"/>
    <w:rsid w:val="00A51A6E"/>
    <w:rsid w:val="00A51D65"/>
    <w:rsid w:val="00A52DDE"/>
    <w:rsid w:val="00A53650"/>
    <w:rsid w:val="00A53828"/>
    <w:rsid w:val="00A53A30"/>
    <w:rsid w:val="00A54563"/>
    <w:rsid w:val="00A54CFF"/>
    <w:rsid w:val="00A55086"/>
    <w:rsid w:val="00A55BFA"/>
    <w:rsid w:val="00A56067"/>
    <w:rsid w:val="00A56644"/>
    <w:rsid w:val="00A60313"/>
    <w:rsid w:val="00A61506"/>
    <w:rsid w:val="00A63D7A"/>
    <w:rsid w:val="00A64706"/>
    <w:rsid w:val="00A70620"/>
    <w:rsid w:val="00A70C35"/>
    <w:rsid w:val="00A72A47"/>
    <w:rsid w:val="00A72E14"/>
    <w:rsid w:val="00A72E35"/>
    <w:rsid w:val="00A731ED"/>
    <w:rsid w:val="00A73AEC"/>
    <w:rsid w:val="00A742F9"/>
    <w:rsid w:val="00A74F31"/>
    <w:rsid w:val="00A75A76"/>
    <w:rsid w:val="00A75E4C"/>
    <w:rsid w:val="00A77F98"/>
    <w:rsid w:val="00A81226"/>
    <w:rsid w:val="00A81463"/>
    <w:rsid w:val="00A81E3C"/>
    <w:rsid w:val="00A8453C"/>
    <w:rsid w:val="00A85CEC"/>
    <w:rsid w:val="00A868F7"/>
    <w:rsid w:val="00A905E4"/>
    <w:rsid w:val="00A90C72"/>
    <w:rsid w:val="00A91240"/>
    <w:rsid w:val="00A92E0A"/>
    <w:rsid w:val="00A94026"/>
    <w:rsid w:val="00A947BE"/>
    <w:rsid w:val="00A957D1"/>
    <w:rsid w:val="00A95ABA"/>
    <w:rsid w:val="00A966E4"/>
    <w:rsid w:val="00A96D76"/>
    <w:rsid w:val="00AA0DB4"/>
    <w:rsid w:val="00AA17F7"/>
    <w:rsid w:val="00AA2039"/>
    <w:rsid w:val="00AA4D19"/>
    <w:rsid w:val="00AA5747"/>
    <w:rsid w:val="00AA5BFE"/>
    <w:rsid w:val="00AA67FA"/>
    <w:rsid w:val="00AA7A34"/>
    <w:rsid w:val="00AB00C6"/>
    <w:rsid w:val="00AB0EAC"/>
    <w:rsid w:val="00AB235C"/>
    <w:rsid w:val="00AB240B"/>
    <w:rsid w:val="00AB3B1F"/>
    <w:rsid w:val="00AB3EBE"/>
    <w:rsid w:val="00AB491F"/>
    <w:rsid w:val="00AB4E75"/>
    <w:rsid w:val="00AB554B"/>
    <w:rsid w:val="00AB64D5"/>
    <w:rsid w:val="00AB6ADC"/>
    <w:rsid w:val="00AB6BCB"/>
    <w:rsid w:val="00AB70A3"/>
    <w:rsid w:val="00AB73DB"/>
    <w:rsid w:val="00AC0365"/>
    <w:rsid w:val="00AC0485"/>
    <w:rsid w:val="00AC0924"/>
    <w:rsid w:val="00AC24D5"/>
    <w:rsid w:val="00AC2D4F"/>
    <w:rsid w:val="00AC4899"/>
    <w:rsid w:val="00AC4DA6"/>
    <w:rsid w:val="00AC6138"/>
    <w:rsid w:val="00AC6D13"/>
    <w:rsid w:val="00AD1AF8"/>
    <w:rsid w:val="00AD2F8B"/>
    <w:rsid w:val="00AD374F"/>
    <w:rsid w:val="00AD441E"/>
    <w:rsid w:val="00AD4831"/>
    <w:rsid w:val="00AD5383"/>
    <w:rsid w:val="00AD55F3"/>
    <w:rsid w:val="00AD5792"/>
    <w:rsid w:val="00AD7F76"/>
    <w:rsid w:val="00AE0589"/>
    <w:rsid w:val="00AE1199"/>
    <w:rsid w:val="00AE3D29"/>
    <w:rsid w:val="00AE3DDC"/>
    <w:rsid w:val="00AE4785"/>
    <w:rsid w:val="00AE4C21"/>
    <w:rsid w:val="00AE5762"/>
    <w:rsid w:val="00AE5BFA"/>
    <w:rsid w:val="00AE6349"/>
    <w:rsid w:val="00AE6BF7"/>
    <w:rsid w:val="00AE6E1D"/>
    <w:rsid w:val="00AE6F1D"/>
    <w:rsid w:val="00AE7EB7"/>
    <w:rsid w:val="00AF048C"/>
    <w:rsid w:val="00AF25D1"/>
    <w:rsid w:val="00AF2869"/>
    <w:rsid w:val="00AF2BD8"/>
    <w:rsid w:val="00AF3D31"/>
    <w:rsid w:val="00AF57F8"/>
    <w:rsid w:val="00AF64BB"/>
    <w:rsid w:val="00AF65DA"/>
    <w:rsid w:val="00AF6F5A"/>
    <w:rsid w:val="00AF757E"/>
    <w:rsid w:val="00AF7A5D"/>
    <w:rsid w:val="00B02C2C"/>
    <w:rsid w:val="00B03107"/>
    <w:rsid w:val="00B0488A"/>
    <w:rsid w:val="00B067B6"/>
    <w:rsid w:val="00B07090"/>
    <w:rsid w:val="00B07B20"/>
    <w:rsid w:val="00B115AF"/>
    <w:rsid w:val="00B11F11"/>
    <w:rsid w:val="00B12491"/>
    <w:rsid w:val="00B12B13"/>
    <w:rsid w:val="00B12C85"/>
    <w:rsid w:val="00B13258"/>
    <w:rsid w:val="00B13A0E"/>
    <w:rsid w:val="00B143C0"/>
    <w:rsid w:val="00B14862"/>
    <w:rsid w:val="00B152BE"/>
    <w:rsid w:val="00B1545E"/>
    <w:rsid w:val="00B161D2"/>
    <w:rsid w:val="00B1684D"/>
    <w:rsid w:val="00B1790D"/>
    <w:rsid w:val="00B179AB"/>
    <w:rsid w:val="00B17FAC"/>
    <w:rsid w:val="00B20522"/>
    <w:rsid w:val="00B2165C"/>
    <w:rsid w:val="00B2186E"/>
    <w:rsid w:val="00B2192C"/>
    <w:rsid w:val="00B228EA"/>
    <w:rsid w:val="00B232CB"/>
    <w:rsid w:val="00B235D0"/>
    <w:rsid w:val="00B24618"/>
    <w:rsid w:val="00B24894"/>
    <w:rsid w:val="00B26457"/>
    <w:rsid w:val="00B26FDF"/>
    <w:rsid w:val="00B27C31"/>
    <w:rsid w:val="00B30573"/>
    <w:rsid w:val="00B305B6"/>
    <w:rsid w:val="00B31C4F"/>
    <w:rsid w:val="00B32A4A"/>
    <w:rsid w:val="00B331B4"/>
    <w:rsid w:val="00B33B5C"/>
    <w:rsid w:val="00B357E7"/>
    <w:rsid w:val="00B364C7"/>
    <w:rsid w:val="00B36C24"/>
    <w:rsid w:val="00B37742"/>
    <w:rsid w:val="00B37E34"/>
    <w:rsid w:val="00B41C32"/>
    <w:rsid w:val="00B4305E"/>
    <w:rsid w:val="00B433AD"/>
    <w:rsid w:val="00B4666E"/>
    <w:rsid w:val="00B475A6"/>
    <w:rsid w:val="00B502EF"/>
    <w:rsid w:val="00B5083A"/>
    <w:rsid w:val="00B50907"/>
    <w:rsid w:val="00B512A6"/>
    <w:rsid w:val="00B525D0"/>
    <w:rsid w:val="00B526A1"/>
    <w:rsid w:val="00B5327A"/>
    <w:rsid w:val="00B5338C"/>
    <w:rsid w:val="00B53461"/>
    <w:rsid w:val="00B5368D"/>
    <w:rsid w:val="00B53C05"/>
    <w:rsid w:val="00B54A73"/>
    <w:rsid w:val="00B551D1"/>
    <w:rsid w:val="00B55BAA"/>
    <w:rsid w:val="00B55D8F"/>
    <w:rsid w:val="00B56135"/>
    <w:rsid w:val="00B57708"/>
    <w:rsid w:val="00B57CC1"/>
    <w:rsid w:val="00B57EAD"/>
    <w:rsid w:val="00B608A8"/>
    <w:rsid w:val="00B62548"/>
    <w:rsid w:val="00B62FA5"/>
    <w:rsid w:val="00B64BD9"/>
    <w:rsid w:val="00B66DDF"/>
    <w:rsid w:val="00B67D38"/>
    <w:rsid w:val="00B7105D"/>
    <w:rsid w:val="00B73FD0"/>
    <w:rsid w:val="00B75508"/>
    <w:rsid w:val="00B75841"/>
    <w:rsid w:val="00B76220"/>
    <w:rsid w:val="00B76C7E"/>
    <w:rsid w:val="00B77453"/>
    <w:rsid w:val="00B779A5"/>
    <w:rsid w:val="00B818F3"/>
    <w:rsid w:val="00B8256D"/>
    <w:rsid w:val="00B84821"/>
    <w:rsid w:val="00B84B99"/>
    <w:rsid w:val="00B8675E"/>
    <w:rsid w:val="00B86ADB"/>
    <w:rsid w:val="00B915AA"/>
    <w:rsid w:val="00B923D1"/>
    <w:rsid w:val="00B92625"/>
    <w:rsid w:val="00B92840"/>
    <w:rsid w:val="00B93AB0"/>
    <w:rsid w:val="00B93EA5"/>
    <w:rsid w:val="00B93F03"/>
    <w:rsid w:val="00B93F08"/>
    <w:rsid w:val="00B93F33"/>
    <w:rsid w:val="00B9486C"/>
    <w:rsid w:val="00B94A58"/>
    <w:rsid w:val="00B95F80"/>
    <w:rsid w:val="00B972F3"/>
    <w:rsid w:val="00BA0A09"/>
    <w:rsid w:val="00BA105F"/>
    <w:rsid w:val="00BA12A5"/>
    <w:rsid w:val="00BA2D5F"/>
    <w:rsid w:val="00BA4F20"/>
    <w:rsid w:val="00BA51DE"/>
    <w:rsid w:val="00BA5CF4"/>
    <w:rsid w:val="00BA5F9C"/>
    <w:rsid w:val="00BA658D"/>
    <w:rsid w:val="00BA66FD"/>
    <w:rsid w:val="00BA761D"/>
    <w:rsid w:val="00BA7C7B"/>
    <w:rsid w:val="00BB0800"/>
    <w:rsid w:val="00BB1470"/>
    <w:rsid w:val="00BB25FD"/>
    <w:rsid w:val="00BB26F3"/>
    <w:rsid w:val="00BB2F55"/>
    <w:rsid w:val="00BB3FF5"/>
    <w:rsid w:val="00BB5815"/>
    <w:rsid w:val="00BB5BBA"/>
    <w:rsid w:val="00BB641D"/>
    <w:rsid w:val="00BB6ED7"/>
    <w:rsid w:val="00BC0A2E"/>
    <w:rsid w:val="00BC2C1D"/>
    <w:rsid w:val="00BC3666"/>
    <w:rsid w:val="00BC4450"/>
    <w:rsid w:val="00BC4890"/>
    <w:rsid w:val="00BC4C2F"/>
    <w:rsid w:val="00BC5DD7"/>
    <w:rsid w:val="00BC6383"/>
    <w:rsid w:val="00BC63E0"/>
    <w:rsid w:val="00BC7798"/>
    <w:rsid w:val="00BD0DA5"/>
    <w:rsid w:val="00BD2684"/>
    <w:rsid w:val="00BD3221"/>
    <w:rsid w:val="00BD397D"/>
    <w:rsid w:val="00BD485B"/>
    <w:rsid w:val="00BD4EB5"/>
    <w:rsid w:val="00BD4FF3"/>
    <w:rsid w:val="00BD66EF"/>
    <w:rsid w:val="00BE137F"/>
    <w:rsid w:val="00BE1965"/>
    <w:rsid w:val="00BE1E54"/>
    <w:rsid w:val="00BE5002"/>
    <w:rsid w:val="00BE5569"/>
    <w:rsid w:val="00BF2714"/>
    <w:rsid w:val="00BF2909"/>
    <w:rsid w:val="00BF2AC6"/>
    <w:rsid w:val="00BF5702"/>
    <w:rsid w:val="00BF586D"/>
    <w:rsid w:val="00BF60B0"/>
    <w:rsid w:val="00BF6AAF"/>
    <w:rsid w:val="00BF76CD"/>
    <w:rsid w:val="00BF7D27"/>
    <w:rsid w:val="00C00920"/>
    <w:rsid w:val="00C0183C"/>
    <w:rsid w:val="00C0198B"/>
    <w:rsid w:val="00C02155"/>
    <w:rsid w:val="00C0281C"/>
    <w:rsid w:val="00C0421C"/>
    <w:rsid w:val="00C05A9A"/>
    <w:rsid w:val="00C07AA2"/>
    <w:rsid w:val="00C11B88"/>
    <w:rsid w:val="00C1375E"/>
    <w:rsid w:val="00C15AEF"/>
    <w:rsid w:val="00C162DF"/>
    <w:rsid w:val="00C16A9E"/>
    <w:rsid w:val="00C204DB"/>
    <w:rsid w:val="00C21224"/>
    <w:rsid w:val="00C23949"/>
    <w:rsid w:val="00C2674F"/>
    <w:rsid w:val="00C279E7"/>
    <w:rsid w:val="00C27BF0"/>
    <w:rsid w:val="00C30F2C"/>
    <w:rsid w:val="00C311AC"/>
    <w:rsid w:val="00C33904"/>
    <w:rsid w:val="00C33F67"/>
    <w:rsid w:val="00C362D6"/>
    <w:rsid w:val="00C37531"/>
    <w:rsid w:val="00C41581"/>
    <w:rsid w:val="00C415B0"/>
    <w:rsid w:val="00C42E15"/>
    <w:rsid w:val="00C434A6"/>
    <w:rsid w:val="00C43752"/>
    <w:rsid w:val="00C47642"/>
    <w:rsid w:val="00C4799E"/>
    <w:rsid w:val="00C527D8"/>
    <w:rsid w:val="00C5297A"/>
    <w:rsid w:val="00C53B92"/>
    <w:rsid w:val="00C53D1C"/>
    <w:rsid w:val="00C55343"/>
    <w:rsid w:val="00C56DD1"/>
    <w:rsid w:val="00C56F49"/>
    <w:rsid w:val="00C60764"/>
    <w:rsid w:val="00C61C4C"/>
    <w:rsid w:val="00C63CA6"/>
    <w:rsid w:val="00C6418D"/>
    <w:rsid w:val="00C652F7"/>
    <w:rsid w:val="00C6637D"/>
    <w:rsid w:val="00C663B9"/>
    <w:rsid w:val="00C66D24"/>
    <w:rsid w:val="00C67CD5"/>
    <w:rsid w:val="00C67F5F"/>
    <w:rsid w:val="00C7021B"/>
    <w:rsid w:val="00C71C23"/>
    <w:rsid w:val="00C761A1"/>
    <w:rsid w:val="00C7670B"/>
    <w:rsid w:val="00C77E10"/>
    <w:rsid w:val="00C80119"/>
    <w:rsid w:val="00C80410"/>
    <w:rsid w:val="00C810A4"/>
    <w:rsid w:val="00C81761"/>
    <w:rsid w:val="00C823C8"/>
    <w:rsid w:val="00C827BD"/>
    <w:rsid w:val="00C83767"/>
    <w:rsid w:val="00C83859"/>
    <w:rsid w:val="00C83F7E"/>
    <w:rsid w:val="00C84143"/>
    <w:rsid w:val="00C842EE"/>
    <w:rsid w:val="00C85611"/>
    <w:rsid w:val="00C85956"/>
    <w:rsid w:val="00C87B64"/>
    <w:rsid w:val="00C90C87"/>
    <w:rsid w:val="00C91353"/>
    <w:rsid w:val="00C91BF2"/>
    <w:rsid w:val="00C93B02"/>
    <w:rsid w:val="00C95552"/>
    <w:rsid w:val="00C95618"/>
    <w:rsid w:val="00C96BF8"/>
    <w:rsid w:val="00C97762"/>
    <w:rsid w:val="00CA060F"/>
    <w:rsid w:val="00CA1F97"/>
    <w:rsid w:val="00CA228C"/>
    <w:rsid w:val="00CA356E"/>
    <w:rsid w:val="00CA443F"/>
    <w:rsid w:val="00CA5898"/>
    <w:rsid w:val="00CA5B0D"/>
    <w:rsid w:val="00CA6780"/>
    <w:rsid w:val="00CA6A6C"/>
    <w:rsid w:val="00CA6E05"/>
    <w:rsid w:val="00CA7973"/>
    <w:rsid w:val="00CB00B9"/>
    <w:rsid w:val="00CB0694"/>
    <w:rsid w:val="00CB0D3C"/>
    <w:rsid w:val="00CB3B01"/>
    <w:rsid w:val="00CB3F6A"/>
    <w:rsid w:val="00CB4576"/>
    <w:rsid w:val="00CB5D8C"/>
    <w:rsid w:val="00CB685B"/>
    <w:rsid w:val="00CB6B12"/>
    <w:rsid w:val="00CC0484"/>
    <w:rsid w:val="00CC0754"/>
    <w:rsid w:val="00CC193E"/>
    <w:rsid w:val="00CC1B12"/>
    <w:rsid w:val="00CC2048"/>
    <w:rsid w:val="00CC2CC1"/>
    <w:rsid w:val="00CC3747"/>
    <w:rsid w:val="00CC3E67"/>
    <w:rsid w:val="00CC3FB1"/>
    <w:rsid w:val="00CC521F"/>
    <w:rsid w:val="00CC610D"/>
    <w:rsid w:val="00CC640F"/>
    <w:rsid w:val="00CC6CCF"/>
    <w:rsid w:val="00CC7518"/>
    <w:rsid w:val="00CC7BCF"/>
    <w:rsid w:val="00CD0091"/>
    <w:rsid w:val="00CD021D"/>
    <w:rsid w:val="00CD1DF7"/>
    <w:rsid w:val="00CD31C4"/>
    <w:rsid w:val="00CD57D4"/>
    <w:rsid w:val="00CD5913"/>
    <w:rsid w:val="00CD6B22"/>
    <w:rsid w:val="00CE2221"/>
    <w:rsid w:val="00CE2473"/>
    <w:rsid w:val="00CE2D7A"/>
    <w:rsid w:val="00CE47F0"/>
    <w:rsid w:val="00CE4D03"/>
    <w:rsid w:val="00CE576D"/>
    <w:rsid w:val="00CE592B"/>
    <w:rsid w:val="00CE5AD1"/>
    <w:rsid w:val="00CE6C43"/>
    <w:rsid w:val="00CF37E8"/>
    <w:rsid w:val="00CF4726"/>
    <w:rsid w:val="00CF4D49"/>
    <w:rsid w:val="00CF4FDA"/>
    <w:rsid w:val="00CF5182"/>
    <w:rsid w:val="00CF5278"/>
    <w:rsid w:val="00CF6980"/>
    <w:rsid w:val="00CF7B8F"/>
    <w:rsid w:val="00D002D1"/>
    <w:rsid w:val="00D012A3"/>
    <w:rsid w:val="00D019CB"/>
    <w:rsid w:val="00D0206F"/>
    <w:rsid w:val="00D05A29"/>
    <w:rsid w:val="00D11806"/>
    <w:rsid w:val="00D12843"/>
    <w:rsid w:val="00D13617"/>
    <w:rsid w:val="00D15218"/>
    <w:rsid w:val="00D1609D"/>
    <w:rsid w:val="00D16575"/>
    <w:rsid w:val="00D17ADD"/>
    <w:rsid w:val="00D17C8B"/>
    <w:rsid w:val="00D201F3"/>
    <w:rsid w:val="00D2126C"/>
    <w:rsid w:val="00D21F86"/>
    <w:rsid w:val="00D22964"/>
    <w:rsid w:val="00D23988"/>
    <w:rsid w:val="00D23D15"/>
    <w:rsid w:val="00D23D48"/>
    <w:rsid w:val="00D27A10"/>
    <w:rsid w:val="00D27EB7"/>
    <w:rsid w:val="00D30D48"/>
    <w:rsid w:val="00D3251F"/>
    <w:rsid w:val="00D32B68"/>
    <w:rsid w:val="00D32EFC"/>
    <w:rsid w:val="00D32F06"/>
    <w:rsid w:val="00D32FFA"/>
    <w:rsid w:val="00D33267"/>
    <w:rsid w:val="00D355E6"/>
    <w:rsid w:val="00D35AF1"/>
    <w:rsid w:val="00D35B5A"/>
    <w:rsid w:val="00D35EA4"/>
    <w:rsid w:val="00D368D1"/>
    <w:rsid w:val="00D403D8"/>
    <w:rsid w:val="00D432D7"/>
    <w:rsid w:val="00D43BC5"/>
    <w:rsid w:val="00D44C9A"/>
    <w:rsid w:val="00D4555D"/>
    <w:rsid w:val="00D456D7"/>
    <w:rsid w:val="00D459EE"/>
    <w:rsid w:val="00D47799"/>
    <w:rsid w:val="00D479D6"/>
    <w:rsid w:val="00D47A96"/>
    <w:rsid w:val="00D50005"/>
    <w:rsid w:val="00D516C1"/>
    <w:rsid w:val="00D522FC"/>
    <w:rsid w:val="00D52927"/>
    <w:rsid w:val="00D5331B"/>
    <w:rsid w:val="00D5408D"/>
    <w:rsid w:val="00D54738"/>
    <w:rsid w:val="00D555DF"/>
    <w:rsid w:val="00D57E14"/>
    <w:rsid w:val="00D603A0"/>
    <w:rsid w:val="00D60E64"/>
    <w:rsid w:val="00D61DFA"/>
    <w:rsid w:val="00D62AD3"/>
    <w:rsid w:val="00D6321A"/>
    <w:rsid w:val="00D64E2D"/>
    <w:rsid w:val="00D6673D"/>
    <w:rsid w:val="00D71040"/>
    <w:rsid w:val="00D72971"/>
    <w:rsid w:val="00D74301"/>
    <w:rsid w:val="00D7460F"/>
    <w:rsid w:val="00D74A02"/>
    <w:rsid w:val="00D75142"/>
    <w:rsid w:val="00D76245"/>
    <w:rsid w:val="00D77555"/>
    <w:rsid w:val="00D77FB9"/>
    <w:rsid w:val="00D8017D"/>
    <w:rsid w:val="00D825FC"/>
    <w:rsid w:val="00D83BEF"/>
    <w:rsid w:val="00D840F4"/>
    <w:rsid w:val="00D843DF"/>
    <w:rsid w:val="00D8597F"/>
    <w:rsid w:val="00D86277"/>
    <w:rsid w:val="00D86949"/>
    <w:rsid w:val="00D9135B"/>
    <w:rsid w:val="00D91DED"/>
    <w:rsid w:val="00D93F03"/>
    <w:rsid w:val="00D948A6"/>
    <w:rsid w:val="00D954C4"/>
    <w:rsid w:val="00D9557C"/>
    <w:rsid w:val="00D955BA"/>
    <w:rsid w:val="00D9608A"/>
    <w:rsid w:val="00D96910"/>
    <w:rsid w:val="00D97001"/>
    <w:rsid w:val="00D97203"/>
    <w:rsid w:val="00D9762D"/>
    <w:rsid w:val="00D97E31"/>
    <w:rsid w:val="00DA0069"/>
    <w:rsid w:val="00DA06C8"/>
    <w:rsid w:val="00DA234D"/>
    <w:rsid w:val="00DA2799"/>
    <w:rsid w:val="00DA2EBC"/>
    <w:rsid w:val="00DA498F"/>
    <w:rsid w:val="00DA5CE8"/>
    <w:rsid w:val="00DA6763"/>
    <w:rsid w:val="00DA69F9"/>
    <w:rsid w:val="00DA6D5E"/>
    <w:rsid w:val="00DA6DF3"/>
    <w:rsid w:val="00DA7CCB"/>
    <w:rsid w:val="00DA7D23"/>
    <w:rsid w:val="00DB0216"/>
    <w:rsid w:val="00DB24D1"/>
    <w:rsid w:val="00DB51BC"/>
    <w:rsid w:val="00DB5277"/>
    <w:rsid w:val="00DB62C1"/>
    <w:rsid w:val="00DB6551"/>
    <w:rsid w:val="00DB6B18"/>
    <w:rsid w:val="00DB764A"/>
    <w:rsid w:val="00DB7BF1"/>
    <w:rsid w:val="00DB7F3F"/>
    <w:rsid w:val="00DC0A75"/>
    <w:rsid w:val="00DC1F58"/>
    <w:rsid w:val="00DC21A2"/>
    <w:rsid w:val="00DC4921"/>
    <w:rsid w:val="00DC50EC"/>
    <w:rsid w:val="00DC515E"/>
    <w:rsid w:val="00DC6FB5"/>
    <w:rsid w:val="00DC74A8"/>
    <w:rsid w:val="00DC75E1"/>
    <w:rsid w:val="00DD27C0"/>
    <w:rsid w:val="00DD2807"/>
    <w:rsid w:val="00DD3D61"/>
    <w:rsid w:val="00DD42D6"/>
    <w:rsid w:val="00DD4305"/>
    <w:rsid w:val="00DD474A"/>
    <w:rsid w:val="00DD48C3"/>
    <w:rsid w:val="00DD4A72"/>
    <w:rsid w:val="00DD5069"/>
    <w:rsid w:val="00DD557E"/>
    <w:rsid w:val="00DD5669"/>
    <w:rsid w:val="00DD598C"/>
    <w:rsid w:val="00DD7096"/>
    <w:rsid w:val="00DE005F"/>
    <w:rsid w:val="00DE010E"/>
    <w:rsid w:val="00DE11CC"/>
    <w:rsid w:val="00DE21FA"/>
    <w:rsid w:val="00DE3857"/>
    <w:rsid w:val="00DE45AE"/>
    <w:rsid w:val="00DE51DA"/>
    <w:rsid w:val="00DE5FD7"/>
    <w:rsid w:val="00DE6AA2"/>
    <w:rsid w:val="00DE6AAE"/>
    <w:rsid w:val="00DE7DF2"/>
    <w:rsid w:val="00DF0898"/>
    <w:rsid w:val="00DF110D"/>
    <w:rsid w:val="00DF27E9"/>
    <w:rsid w:val="00DF3C98"/>
    <w:rsid w:val="00DF6679"/>
    <w:rsid w:val="00DF7062"/>
    <w:rsid w:val="00DF795D"/>
    <w:rsid w:val="00DF7A77"/>
    <w:rsid w:val="00E002CB"/>
    <w:rsid w:val="00E027DA"/>
    <w:rsid w:val="00E03CC5"/>
    <w:rsid w:val="00E04440"/>
    <w:rsid w:val="00E0581B"/>
    <w:rsid w:val="00E06000"/>
    <w:rsid w:val="00E063CF"/>
    <w:rsid w:val="00E0772A"/>
    <w:rsid w:val="00E07A98"/>
    <w:rsid w:val="00E07C79"/>
    <w:rsid w:val="00E105A3"/>
    <w:rsid w:val="00E10E0B"/>
    <w:rsid w:val="00E10F1C"/>
    <w:rsid w:val="00E12040"/>
    <w:rsid w:val="00E1251C"/>
    <w:rsid w:val="00E137D1"/>
    <w:rsid w:val="00E13AED"/>
    <w:rsid w:val="00E14A58"/>
    <w:rsid w:val="00E154C8"/>
    <w:rsid w:val="00E15679"/>
    <w:rsid w:val="00E17C4C"/>
    <w:rsid w:val="00E2058B"/>
    <w:rsid w:val="00E20610"/>
    <w:rsid w:val="00E20CCF"/>
    <w:rsid w:val="00E21E17"/>
    <w:rsid w:val="00E220CF"/>
    <w:rsid w:val="00E2338B"/>
    <w:rsid w:val="00E24C11"/>
    <w:rsid w:val="00E25606"/>
    <w:rsid w:val="00E2597F"/>
    <w:rsid w:val="00E2655F"/>
    <w:rsid w:val="00E269EE"/>
    <w:rsid w:val="00E26C12"/>
    <w:rsid w:val="00E27458"/>
    <w:rsid w:val="00E274C1"/>
    <w:rsid w:val="00E2793C"/>
    <w:rsid w:val="00E303B3"/>
    <w:rsid w:val="00E32B57"/>
    <w:rsid w:val="00E331C0"/>
    <w:rsid w:val="00E33208"/>
    <w:rsid w:val="00E33D30"/>
    <w:rsid w:val="00E35B8D"/>
    <w:rsid w:val="00E35EFB"/>
    <w:rsid w:val="00E37D7C"/>
    <w:rsid w:val="00E4151C"/>
    <w:rsid w:val="00E41E4C"/>
    <w:rsid w:val="00E41FD7"/>
    <w:rsid w:val="00E42941"/>
    <w:rsid w:val="00E43C3C"/>
    <w:rsid w:val="00E44E6D"/>
    <w:rsid w:val="00E45141"/>
    <w:rsid w:val="00E457F4"/>
    <w:rsid w:val="00E45AFA"/>
    <w:rsid w:val="00E45C53"/>
    <w:rsid w:val="00E45FD9"/>
    <w:rsid w:val="00E5026B"/>
    <w:rsid w:val="00E50BAA"/>
    <w:rsid w:val="00E50E42"/>
    <w:rsid w:val="00E530AD"/>
    <w:rsid w:val="00E5477B"/>
    <w:rsid w:val="00E549D6"/>
    <w:rsid w:val="00E55C37"/>
    <w:rsid w:val="00E56B25"/>
    <w:rsid w:val="00E56FBC"/>
    <w:rsid w:val="00E57758"/>
    <w:rsid w:val="00E57E44"/>
    <w:rsid w:val="00E6026F"/>
    <w:rsid w:val="00E6181C"/>
    <w:rsid w:val="00E6235F"/>
    <w:rsid w:val="00E62BB7"/>
    <w:rsid w:val="00E6312D"/>
    <w:rsid w:val="00E63F6E"/>
    <w:rsid w:val="00E63F8E"/>
    <w:rsid w:val="00E66807"/>
    <w:rsid w:val="00E67260"/>
    <w:rsid w:val="00E67BBF"/>
    <w:rsid w:val="00E706AD"/>
    <w:rsid w:val="00E7293F"/>
    <w:rsid w:val="00E732F7"/>
    <w:rsid w:val="00E73A8D"/>
    <w:rsid w:val="00E75030"/>
    <w:rsid w:val="00E75563"/>
    <w:rsid w:val="00E8011A"/>
    <w:rsid w:val="00E8034E"/>
    <w:rsid w:val="00E80A0F"/>
    <w:rsid w:val="00E834BA"/>
    <w:rsid w:val="00E84960"/>
    <w:rsid w:val="00E84AF0"/>
    <w:rsid w:val="00E85130"/>
    <w:rsid w:val="00E85F8B"/>
    <w:rsid w:val="00E85FBC"/>
    <w:rsid w:val="00E86276"/>
    <w:rsid w:val="00E86FB9"/>
    <w:rsid w:val="00E87BD7"/>
    <w:rsid w:val="00E909AD"/>
    <w:rsid w:val="00E90E00"/>
    <w:rsid w:val="00E9168C"/>
    <w:rsid w:val="00E91C5C"/>
    <w:rsid w:val="00E930F0"/>
    <w:rsid w:val="00E935DA"/>
    <w:rsid w:val="00E93A52"/>
    <w:rsid w:val="00E93B6A"/>
    <w:rsid w:val="00E9435D"/>
    <w:rsid w:val="00E95314"/>
    <w:rsid w:val="00E958C8"/>
    <w:rsid w:val="00E96781"/>
    <w:rsid w:val="00EA019F"/>
    <w:rsid w:val="00EA2490"/>
    <w:rsid w:val="00EA249D"/>
    <w:rsid w:val="00EA2D78"/>
    <w:rsid w:val="00EA3612"/>
    <w:rsid w:val="00EA42EF"/>
    <w:rsid w:val="00EA440C"/>
    <w:rsid w:val="00EA4F25"/>
    <w:rsid w:val="00EA5733"/>
    <w:rsid w:val="00EA62EC"/>
    <w:rsid w:val="00EB1060"/>
    <w:rsid w:val="00EB3108"/>
    <w:rsid w:val="00EB3A96"/>
    <w:rsid w:val="00EB49A8"/>
    <w:rsid w:val="00EB4DC6"/>
    <w:rsid w:val="00EB6301"/>
    <w:rsid w:val="00EC03B1"/>
    <w:rsid w:val="00EC1FE2"/>
    <w:rsid w:val="00EC2177"/>
    <w:rsid w:val="00EC47B4"/>
    <w:rsid w:val="00EC4F35"/>
    <w:rsid w:val="00EC69B3"/>
    <w:rsid w:val="00EC6CA8"/>
    <w:rsid w:val="00EC704F"/>
    <w:rsid w:val="00EC7198"/>
    <w:rsid w:val="00EC7471"/>
    <w:rsid w:val="00EC751E"/>
    <w:rsid w:val="00ED0433"/>
    <w:rsid w:val="00ED2289"/>
    <w:rsid w:val="00ED2338"/>
    <w:rsid w:val="00ED234F"/>
    <w:rsid w:val="00ED26E6"/>
    <w:rsid w:val="00ED2994"/>
    <w:rsid w:val="00ED2E1B"/>
    <w:rsid w:val="00ED366E"/>
    <w:rsid w:val="00ED39C1"/>
    <w:rsid w:val="00ED4DCF"/>
    <w:rsid w:val="00ED572D"/>
    <w:rsid w:val="00ED57FC"/>
    <w:rsid w:val="00ED5862"/>
    <w:rsid w:val="00ED638C"/>
    <w:rsid w:val="00ED73DB"/>
    <w:rsid w:val="00ED7E1A"/>
    <w:rsid w:val="00EE003B"/>
    <w:rsid w:val="00EE0492"/>
    <w:rsid w:val="00EE06FC"/>
    <w:rsid w:val="00EE0BD6"/>
    <w:rsid w:val="00EE0D8A"/>
    <w:rsid w:val="00EE1B4E"/>
    <w:rsid w:val="00EE2C5C"/>
    <w:rsid w:val="00EE2E2B"/>
    <w:rsid w:val="00EE31CF"/>
    <w:rsid w:val="00EE31F9"/>
    <w:rsid w:val="00EE54F8"/>
    <w:rsid w:val="00EE56F9"/>
    <w:rsid w:val="00EE644E"/>
    <w:rsid w:val="00EF0D6E"/>
    <w:rsid w:val="00EF3C30"/>
    <w:rsid w:val="00EF5996"/>
    <w:rsid w:val="00EF5EA9"/>
    <w:rsid w:val="00EF6ED7"/>
    <w:rsid w:val="00EF709D"/>
    <w:rsid w:val="00F0136F"/>
    <w:rsid w:val="00F03486"/>
    <w:rsid w:val="00F0454A"/>
    <w:rsid w:val="00F04580"/>
    <w:rsid w:val="00F04D52"/>
    <w:rsid w:val="00F05A98"/>
    <w:rsid w:val="00F05E9E"/>
    <w:rsid w:val="00F061A4"/>
    <w:rsid w:val="00F065C4"/>
    <w:rsid w:val="00F1029D"/>
    <w:rsid w:val="00F1130E"/>
    <w:rsid w:val="00F1156B"/>
    <w:rsid w:val="00F1214B"/>
    <w:rsid w:val="00F14ABE"/>
    <w:rsid w:val="00F212CF"/>
    <w:rsid w:val="00F22201"/>
    <w:rsid w:val="00F23D28"/>
    <w:rsid w:val="00F24503"/>
    <w:rsid w:val="00F24CF1"/>
    <w:rsid w:val="00F27178"/>
    <w:rsid w:val="00F27426"/>
    <w:rsid w:val="00F3075B"/>
    <w:rsid w:val="00F31331"/>
    <w:rsid w:val="00F320DE"/>
    <w:rsid w:val="00F337BF"/>
    <w:rsid w:val="00F36548"/>
    <w:rsid w:val="00F37A5B"/>
    <w:rsid w:val="00F37BE7"/>
    <w:rsid w:val="00F419EA"/>
    <w:rsid w:val="00F42CB1"/>
    <w:rsid w:val="00F43054"/>
    <w:rsid w:val="00F43449"/>
    <w:rsid w:val="00F4492B"/>
    <w:rsid w:val="00F4608C"/>
    <w:rsid w:val="00F46778"/>
    <w:rsid w:val="00F47589"/>
    <w:rsid w:val="00F50C18"/>
    <w:rsid w:val="00F513C4"/>
    <w:rsid w:val="00F51C94"/>
    <w:rsid w:val="00F5239C"/>
    <w:rsid w:val="00F535E1"/>
    <w:rsid w:val="00F5449D"/>
    <w:rsid w:val="00F5525E"/>
    <w:rsid w:val="00F55CFE"/>
    <w:rsid w:val="00F55D2A"/>
    <w:rsid w:val="00F56C4C"/>
    <w:rsid w:val="00F57439"/>
    <w:rsid w:val="00F60CA1"/>
    <w:rsid w:val="00F61C05"/>
    <w:rsid w:val="00F61CFC"/>
    <w:rsid w:val="00F6296B"/>
    <w:rsid w:val="00F6310D"/>
    <w:rsid w:val="00F634EE"/>
    <w:rsid w:val="00F659F3"/>
    <w:rsid w:val="00F675F2"/>
    <w:rsid w:val="00F70D1A"/>
    <w:rsid w:val="00F72377"/>
    <w:rsid w:val="00F73025"/>
    <w:rsid w:val="00F73963"/>
    <w:rsid w:val="00F74605"/>
    <w:rsid w:val="00F74F7B"/>
    <w:rsid w:val="00F753BA"/>
    <w:rsid w:val="00F76C75"/>
    <w:rsid w:val="00F77096"/>
    <w:rsid w:val="00F770CD"/>
    <w:rsid w:val="00F7730B"/>
    <w:rsid w:val="00F77EE5"/>
    <w:rsid w:val="00F8182F"/>
    <w:rsid w:val="00F81EB9"/>
    <w:rsid w:val="00F82DE6"/>
    <w:rsid w:val="00F853CF"/>
    <w:rsid w:val="00F90987"/>
    <w:rsid w:val="00F91F08"/>
    <w:rsid w:val="00F920C4"/>
    <w:rsid w:val="00F9227B"/>
    <w:rsid w:val="00F926DF"/>
    <w:rsid w:val="00F93A9B"/>
    <w:rsid w:val="00F948BF"/>
    <w:rsid w:val="00F95E6F"/>
    <w:rsid w:val="00F95FA0"/>
    <w:rsid w:val="00F9762B"/>
    <w:rsid w:val="00FA05A8"/>
    <w:rsid w:val="00FA0C07"/>
    <w:rsid w:val="00FA131A"/>
    <w:rsid w:val="00FA2114"/>
    <w:rsid w:val="00FA5F2D"/>
    <w:rsid w:val="00FA6641"/>
    <w:rsid w:val="00FB0A6C"/>
    <w:rsid w:val="00FB137A"/>
    <w:rsid w:val="00FB45B3"/>
    <w:rsid w:val="00FB5A41"/>
    <w:rsid w:val="00FB5EFF"/>
    <w:rsid w:val="00FB6818"/>
    <w:rsid w:val="00FB6B9E"/>
    <w:rsid w:val="00FB6C91"/>
    <w:rsid w:val="00FB6D12"/>
    <w:rsid w:val="00FB7B7E"/>
    <w:rsid w:val="00FC0B90"/>
    <w:rsid w:val="00FC0FC5"/>
    <w:rsid w:val="00FC13FE"/>
    <w:rsid w:val="00FC17E4"/>
    <w:rsid w:val="00FC2437"/>
    <w:rsid w:val="00FC2990"/>
    <w:rsid w:val="00FC3290"/>
    <w:rsid w:val="00FC445D"/>
    <w:rsid w:val="00FC4B29"/>
    <w:rsid w:val="00FC4C62"/>
    <w:rsid w:val="00FC51BA"/>
    <w:rsid w:val="00FC5660"/>
    <w:rsid w:val="00FC66FB"/>
    <w:rsid w:val="00FC6C6E"/>
    <w:rsid w:val="00FC6D79"/>
    <w:rsid w:val="00FC781A"/>
    <w:rsid w:val="00FC7BD7"/>
    <w:rsid w:val="00FD0320"/>
    <w:rsid w:val="00FD0A32"/>
    <w:rsid w:val="00FD0ED2"/>
    <w:rsid w:val="00FD3E8C"/>
    <w:rsid w:val="00FD4091"/>
    <w:rsid w:val="00FD46DA"/>
    <w:rsid w:val="00FD5F1D"/>
    <w:rsid w:val="00FD7278"/>
    <w:rsid w:val="00FD73C9"/>
    <w:rsid w:val="00FD75CB"/>
    <w:rsid w:val="00FD7B2E"/>
    <w:rsid w:val="00FE03A0"/>
    <w:rsid w:val="00FE0A30"/>
    <w:rsid w:val="00FE10E9"/>
    <w:rsid w:val="00FE1DCA"/>
    <w:rsid w:val="00FE2799"/>
    <w:rsid w:val="00FE27D0"/>
    <w:rsid w:val="00FE2AC5"/>
    <w:rsid w:val="00FE32CF"/>
    <w:rsid w:val="00FE36F8"/>
    <w:rsid w:val="00FE7142"/>
    <w:rsid w:val="00FF0C0E"/>
    <w:rsid w:val="00FF1201"/>
    <w:rsid w:val="00FF1356"/>
    <w:rsid w:val="00FF35BF"/>
    <w:rsid w:val="00FF3AF5"/>
    <w:rsid w:val="00FF40F8"/>
    <w:rsid w:val="00FF4CF2"/>
    <w:rsid w:val="00FF54C4"/>
    <w:rsid w:val="00FF682C"/>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DC1FA4"/>
  <w15:chartTrackingRefBased/>
  <w15:docId w15:val="{52FC590A-28E4-F84B-AAF3-70729684D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nhideWhenUsed="1" w:qFormat="1"/>
    <w:lsdException w:name="annotation reference" w:uiPriority="99"/>
    <w:lsdException w:name="Title" w:qFormat="1"/>
    <w:lsdException w:name="Default Paragraph Font" w:uiPriority="1"/>
    <w:lsdException w:name="Subtitle" w:qFormat="1"/>
    <w:lsdException w:name="Strong" w:uiPriority="22" w:qFormat="1"/>
    <w:lsdException w:name="Emphasis" w:qFormat="1"/>
    <w:lsdException w:name="Normal (Web)" w:uiPriority="99"/>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16760"/>
    <w:rPr>
      <w:sz w:val="24"/>
      <w:szCs w:val="24"/>
    </w:rPr>
  </w:style>
  <w:style w:type="paragraph" w:styleId="Heading1">
    <w:name w:val="heading 1"/>
    <w:basedOn w:val="Normal"/>
    <w:next w:val="Normal"/>
    <w:qFormat/>
    <w:rsid w:val="00BB6119"/>
    <w:pPr>
      <w:keepNext/>
      <w:spacing w:before="240" w:after="120"/>
      <w:jc w:val="center"/>
      <w:outlineLvl w:val="0"/>
    </w:pPr>
    <w:rPr>
      <w:rFonts w:ascii="Arial" w:hAnsi="Arial"/>
      <w:b/>
      <w:bCs/>
      <w:caps/>
      <w:kern w:val="32"/>
      <w:sz w:val="32"/>
      <w:szCs w:val="32"/>
    </w:rPr>
  </w:style>
  <w:style w:type="paragraph" w:styleId="Heading2">
    <w:name w:val="heading 2"/>
    <w:basedOn w:val="Normal"/>
    <w:next w:val="Normal"/>
    <w:qFormat/>
    <w:rsid w:val="003E1A31"/>
    <w:pPr>
      <w:keepNext/>
      <w:spacing w:before="240" w:after="60"/>
      <w:outlineLvl w:val="1"/>
    </w:pPr>
    <w:rPr>
      <w:b/>
      <w:bCs/>
      <w:iCs/>
      <w:sz w:val="28"/>
    </w:rPr>
  </w:style>
  <w:style w:type="paragraph" w:styleId="Heading3">
    <w:name w:val="heading 3"/>
    <w:basedOn w:val="Normal"/>
    <w:next w:val="Normal"/>
    <w:qFormat/>
    <w:rsid w:val="003E1A31"/>
    <w:pPr>
      <w:keepNext/>
      <w:spacing w:before="120" w:after="6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01630"/>
    <w:rPr>
      <w:sz w:val="20"/>
      <w:szCs w:val="20"/>
    </w:rPr>
  </w:style>
  <w:style w:type="character" w:styleId="FootnoteReference">
    <w:name w:val="footnote reference"/>
    <w:semiHidden/>
    <w:rsid w:val="00901630"/>
    <w:rPr>
      <w:vertAlign w:val="superscript"/>
    </w:rPr>
  </w:style>
  <w:style w:type="paragraph" w:customStyle="1" w:styleId="ProposalTitle">
    <w:name w:val="Proposal Title"/>
    <w:basedOn w:val="Normal"/>
    <w:next w:val="Heading1"/>
    <w:rsid w:val="00907E82"/>
    <w:pPr>
      <w:spacing w:after="360"/>
      <w:contextualSpacing/>
      <w:jc w:val="center"/>
    </w:pPr>
    <w:rPr>
      <w:b/>
      <w:caps/>
      <w:sz w:val="32"/>
      <w:szCs w:val="32"/>
    </w:rPr>
  </w:style>
  <w:style w:type="paragraph" w:styleId="TOC1">
    <w:name w:val="toc 1"/>
    <w:basedOn w:val="Normal"/>
    <w:next w:val="Normal"/>
    <w:autoRedefine/>
    <w:uiPriority w:val="39"/>
    <w:rsid w:val="00966A31"/>
    <w:pPr>
      <w:tabs>
        <w:tab w:val="right" w:leader="dot" w:pos="9010"/>
      </w:tabs>
      <w:spacing w:before="120" w:after="120"/>
    </w:pPr>
    <w:rPr>
      <w:b/>
      <w:bCs/>
      <w:iCs/>
      <w:caps/>
      <w:sz w:val="20"/>
      <w:szCs w:val="20"/>
    </w:rPr>
  </w:style>
  <w:style w:type="paragraph" w:styleId="TOC2">
    <w:name w:val="toc 2"/>
    <w:basedOn w:val="Normal"/>
    <w:next w:val="Normal"/>
    <w:autoRedefine/>
    <w:uiPriority w:val="39"/>
    <w:rsid w:val="00913CBE"/>
    <w:pPr>
      <w:ind w:left="220"/>
    </w:pPr>
    <w:rPr>
      <w:iCs/>
      <w:smallCaps/>
      <w:sz w:val="20"/>
      <w:szCs w:val="20"/>
    </w:rPr>
  </w:style>
  <w:style w:type="paragraph" w:styleId="TOC3">
    <w:name w:val="toc 3"/>
    <w:basedOn w:val="Normal"/>
    <w:next w:val="Normal"/>
    <w:autoRedefine/>
    <w:uiPriority w:val="39"/>
    <w:rsid w:val="00913CBE"/>
    <w:pPr>
      <w:ind w:left="440"/>
    </w:pPr>
    <w:rPr>
      <w:i/>
      <w:sz w:val="20"/>
      <w:szCs w:val="20"/>
    </w:rPr>
  </w:style>
  <w:style w:type="paragraph" w:styleId="TOC4">
    <w:name w:val="toc 4"/>
    <w:basedOn w:val="Normal"/>
    <w:next w:val="Normal"/>
    <w:autoRedefine/>
    <w:semiHidden/>
    <w:rsid w:val="00913CBE"/>
    <w:pPr>
      <w:ind w:left="660"/>
    </w:pPr>
    <w:rPr>
      <w:iCs/>
      <w:sz w:val="18"/>
      <w:szCs w:val="18"/>
    </w:rPr>
  </w:style>
  <w:style w:type="paragraph" w:styleId="TOC5">
    <w:name w:val="toc 5"/>
    <w:basedOn w:val="Normal"/>
    <w:next w:val="Normal"/>
    <w:autoRedefine/>
    <w:semiHidden/>
    <w:rsid w:val="00913CBE"/>
    <w:pPr>
      <w:ind w:left="880"/>
    </w:pPr>
    <w:rPr>
      <w:iCs/>
      <w:sz w:val="18"/>
      <w:szCs w:val="18"/>
    </w:rPr>
  </w:style>
  <w:style w:type="paragraph" w:styleId="TOC6">
    <w:name w:val="toc 6"/>
    <w:basedOn w:val="Normal"/>
    <w:next w:val="Normal"/>
    <w:autoRedefine/>
    <w:semiHidden/>
    <w:rsid w:val="00913CBE"/>
    <w:pPr>
      <w:ind w:left="1100"/>
    </w:pPr>
    <w:rPr>
      <w:iCs/>
      <w:sz w:val="18"/>
      <w:szCs w:val="18"/>
    </w:rPr>
  </w:style>
  <w:style w:type="paragraph" w:styleId="TOC7">
    <w:name w:val="toc 7"/>
    <w:basedOn w:val="Normal"/>
    <w:next w:val="Normal"/>
    <w:autoRedefine/>
    <w:semiHidden/>
    <w:rsid w:val="00913CBE"/>
    <w:pPr>
      <w:ind w:left="1320"/>
    </w:pPr>
    <w:rPr>
      <w:iCs/>
      <w:sz w:val="18"/>
      <w:szCs w:val="18"/>
    </w:rPr>
  </w:style>
  <w:style w:type="paragraph" w:styleId="TOC8">
    <w:name w:val="toc 8"/>
    <w:basedOn w:val="Normal"/>
    <w:next w:val="Normal"/>
    <w:autoRedefine/>
    <w:semiHidden/>
    <w:rsid w:val="00913CBE"/>
    <w:pPr>
      <w:ind w:left="1540"/>
    </w:pPr>
    <w:rPr>
      <w:iCs/>
      <w:sz w:val="18"/>
      <w:szCs w:val="18"/>
    </w:rPr>
  </w:style>
  <w:style w:type="paragraph" w:styleId="TOC9">
    <w:name w:val="toc 9"/>
    <w:basedOn w:val="Normal"/>
    <w:next w:val="Normal"/>
    <w:autoRedefine/>
    <w:semiHidden/>
    <w:rsid w:val="00913CBE"/>
    <w:pPr>
      <w:ind w:left="1760"/>
    </w:pPr>
    <w:rPr>
      <w:iCs/>
      <w:sz w:val="18"/>
      <w:szCs w:val="18"/>
    </w:rPr>
  </w:style>
  <w:style w:type="paragraph" w:styleId="Footer">
    <w:name w:val="footer"/>
    <w:basedOn w:val="Normal"/>
    <w:rsid w:val="00A32F4A"/>
    <w:pPr>
      <w:tabs>
        <w:tab w:val="center" w:pos="4320"/>
        <w:tab w:val="right" w:pos="8640"/>
      </w:tabs>
    </w:pPr>
  </w:style>
  <w:style w:type="character" w:styleId="PageNumber">
    <w:name w:val="page number"/>
    <w:basedOn w:val="DefaultParagraphFont"/>
    <w:rsid w:val="00A32F4A"/>
  </w:style>
  <w:style w:type="paragraph" w:styleId="NormalWeb">
    <w:name w:val="Normal (Web)"/>
    <w:basedOn w:val="Normal"/>
    <w:uiPriority w:val="99"/>
    <w:rsid w:val="00FD10BA"/>
    <w:pPr>
      <w:spacing w:before="100" w:beforeAutospacing="1" w:after="100" w:afterAutospacing="1"/>
    </w:pPr>
    <w:rPr>
      <w:iCs/>
      <w:lang w:val="en-US"/>
    </w:rPr>
  </w:style>
  <w:style w:type="character" w:styleId="Hyperlink">
    <w:name w:val="Hyperlink"/>
    <w:rsid w:val="00FD10BA"/>
    <w:rPr>
      <w:color w:val="0000FF"/>
      <w:u w:val="single"/>
    </w:rPr>
  </w:style>
  <w:style w:type="character" w:styleId="FollowedHyperlink">
    <w:name w:val="FollowedHyperlink"/>
    <w:rsid w:val="009646BB"/>
    <w:rPr>
      <w:color w:val="800080"/>
      <w:u w:val="single"/>
    </w:rPr>
  </w:style>
  <w:style w:type="paragraph" w:styleId="EndnoteText">
    <w:name w:val="endnote text"/>
    <w:basedOn w:val="Normal"/>
    <w:semiHidden/>
    <w:rsid w:val="003B33A7"/>
    <w:rPr>
      <w:sz w:val="20"/>
      <w:szCs w:val="20"/>
    </w:rPr>
  </w:style>
  <w:style w:type="character" w:styleId="EndnoteReference">
    <w:name w:val="endnote reference"/>
    <w:semiHidden/>
    <w:rsid w:val="003B33A7"/>
    <w:rPr>
      <w:vertAlign w:val="superscript"/>
    </w:rPr>
  </w:style>
  <w:style w:type="table" w:styleId="TableGrid">
    <w:name w:val="Table Grid"/>
    <w:basedOn w:val="TableNormal"/>
    <w:uiPriority w:val="39"/>
    <w:rsid w:val="00E2745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7A96"/>
    <w:pPr>
      <w:spacing w:after="160" w:line="259" w:lineRule="auto"/>
      <w:ind w:left="720"/>
      <w:contextualSpacing/>
    </w:pPr>
    <w:rPr>
      <w:rFonts w:ascii="Calibri" w:eastAsia="Calibri" w:hAnsi="Calibri"/>
      <w:iCs/>
      <w:szCs w:val="22"/>
      <w:lang w:val="en-AU"/>
    </w:rPr>
  </w:style>
  <w:style w:type="paragraph" w:styleId="Header">
    <w:name w:val="header"/>
    <w:basedOn w:val="Normal"/>
    <w:link w:val="HeaderChar"/>
    <w:rsid w:val="00421AAD"/>
    <w:pPr>
      <w:tabs>
        <w:tab w:val="center" w:pos="4513"/>
        <w:tab w:val="right" w:pos="9026"/>
      </w:tabs>
    </w:pPr>
  </w:style>
  <w:style w:type="character" w:customStyle="1" w:styleId="HeaderChar">
    <w:name w:val="Header Char"/>
    <w:link w:val="Header"/>
    <w:rsid w:val="00421AAD"/>
    <w:rPr>
      <w:rFonts w:ascii="Arial" w:hAnsi="Arial" w:cs="Arial"/>
      <w:iCs/>
      <w:sz w:val="22"/>
      <w:szCs w:val="28"/>
      <w:lang w:val="en-ZA" w:eastAsia="en-US"/>
    </w:rPr>
  </w:style>
  <w:style w:type="paragraph" w:styleId="BalloonText">
    <w:name w:val="Balloon Text"/>
    <w:basedOn w:val="Normal"/>
    <w:link w:val="BalloonTextChar"/>
    <w:rsid w:val="001F1A8A"/>
    <w:rPr>
      <w:rFonts w:ascii="Segoe UI" w:hAnsi="Segoe UI" w:cs="Segoe UI"/>
      <w:sz w:val="18"/>
      <w:szCs w:val="18"/>
    </w:rPr>
  </w:style>
  <w:style w:type="character" w:customStyle="1" w:styleId="BalloonTextChar">
    <w:name w:val="Balloon Text Char"/>
    <w:link w:val="BalloonText"/>
    <w:rsid w:val="001F1A8A"/>
    <w:rPr>
      <w:rFonts w:ascii="Segoe UI" w:hAnsi="Segoe UI" w:cs="Segoe UI"/>
      <w:iCs/>
      <w:sz w:val="18"/>
      <w:szCs w:val="18"/>
      <w:lang w:val="en-ZA" w:eastAsia="en-US"/>
    </w:rPr>
  </w:style>
  <w:style w:type="character" w:styleId="CommentReference">
    <w:name w:val="annotation reference"/>
    <w:uiPriority w:val="99"/>
    <w:rsid w:val="00A92E0A"/>
    <w:rPr>
      <w:sz w:val="16"/>
      <w:szCs w:val="16"/>
    </w:rPr>
  </w:style>
  <w:style w:type="paragraph" w:styleId="CommentText">
    <w:name w:val="annotation text"/>
    <w:basedOn w:val="Normal"/>
    <w:link w:val="CommentTextChar"/>
    <w:uiPriority w:val="99"/>
    <w:rsid w:val="00A92E0A"/>
    <w:rPr>
      <w:sz w:val="20"/>
      <w:szCs w:val="20"/>
    </w:rPr>
  </w:style>
  <w:style w:type="character" w:customStyle="1" w:styleId="CommentTextChar">
    <w:name w:val="Comment Text Char"/>
    <w:link w:val="CommentText"/>
    <w:uiPriority w:val="99"/>
    <w:rsid w:val="00A92E0A"/>
    <w:rPr>
      <w:rFonts w:ascii="Arial" w:hAnsi="Arial" w:cs="Arial"/>
      <w:iCs/>
      <w:lang w:val="en-ZA" w:eastAsia="en-US"/>
    </w:rPr>
  </w:style>
  <w:style w:type="paragraph" w:styleId="CommentSubject">
    <w:name w:val="annotation subject"/>
    <w:basedOn w:val="CommentText"/>
    <w:next w:val="CommentText"/>
    <w:link w:val="CommentSubjectChar"/>
    <w:rsid w:val="00A92E0A"/>
    <w:rPr>
      <w:b/>
      <w:bCs/>
    </w:rPr>
  </w:style>
  <w:style w:type="character" w:customStyle="1" w:styleId="CommentSubjectChar">
    <w:name w:val="Comment Subject Char"/>
    <w:link w:val="CommentSubject"/>
    <w:rsid w:val="00A92E0A"/>
    <w:rPr>
      <w:rFonts w:ascii="Arial" w:hAnsi="Arial" w:cs="Arial"/>
      <w:b/>
      <w:bCs/>
      <w:iCs/>
      <w:lang w:val="en-ZA" w:eastAsia="en-US"/>
    </w:rPr>
  </w:style>
  <w:style w:type="character" w:customStyle="1" w:styleId="mi">
    <w:name w:val="mi"/>
    <w:rsid w:val="000141B8"/>
  </w:style>
  <w:style w:type="character" w:customStyle="1" w:styleId="mo">
    <w:name w:val="mo"/>
    <w:rsid w:val="000141B8"/>
  </w:style>
  <w:style w:type="character" w:customStyle="1" w:styleId="mn">
    <w:name w:val="mn"/>
    <w:rsid w:val="000141B8"/>
  </w:style>
  <w:style w:type="character" w:customStyle="1" w:styleId="mjxassistivemathml">
    <w:name w:val="mjx_assistive_mathml"/>
    <w:rsid w:val="000141B8"/>
  </w:style>
  <w:style w:type="character" w:styleId="Emphasis">
    <w:name w:val="Emphasis"/>
    <w:qFormat/>
    <w:rsid w:val="00BC4890"/>
    <w:rPr>
      <w:i/>
      <w:iCs/>
    </w:rPr>
  </w:style>
  <w:style w:type="character" w:styleId="Strong">
    <w:name w:val="Strong"/>
    <w:uiPriority w:val="22"/>
    <w:qFormat/>
    <w:rsid w:val="00B915AA"/>
    <w:rPr>
      <w:b/>
      <w:bCs/>
    </w:rPr>
  </w:style>
  <w:style w:type="paragraph" w:styleId="Revision">
    <w:name w:val="Revision"/>
    <w:hidden/>
    <w:uiPriority w:val="71"/>
    <w:rsid w:val="00FC2990"/>
    <w:rPr>
      <w:sz w:val="24"/>
      <w:szCs w:val="24"/>
    </w:rPr>
  </w:style>
  <w:style w:type="character" w:styleId="PlaceholderText">
    <w:name w:val="Placeholder Text"/>
    <w:basedOn w:val="DefaultParagraphFont"/>
    <w:uiPriority w:val="99"/>
    <w:unhideWhenUsed/>
    <w:rsid w:val="005442E3"/>
    <w:rPr>
      <w:color w:val="808080"/>
    </w:rPr>
  </w:style>
  <w:style w:type="table" w:styleId="PlainTable3">
    <w:name w:val="Plain Table 3"/>
    <w:basedOn w:val="TableNormal"/>
    <w:uiPriority w:val="19"/>
    <w:qFormat/>
    <w:rsid w:val="009A3D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21"/>
    <w:qFormat/>
    <w:rsid w:val="009A3D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99"/>
    <w:qFormat/>
    <w:rsid w:val="00B2186E"/>
    <w:rPr>
      <w:sz w:val="24"/>
      <w:szCs w:val="24"/>
    </w:rPr>
  </w:style>
  <w:style w:type="character" w:customStyle="1" w:styleId="UnresolvedMention1">
    <w:name w:val="Unresolved Mention1"/>
    <w:basedOn w:val="DefaultParagraphFont"/>
    <w:uiPriority w:val="99"/>
    <w:semiHidden/>
    <w:unhideWhenUsed/>
    <w:rsid w:val="00486DFE"/>
    <w:rPr>
      <w:color w:val="605E5C"/>
      <w:shd w:val="clear" w:color="auto" w:fill="E1DFDD"/>
    </w:rPr>
  </w:style>
  <w:style w:type="character" w:styleId="LineNumber">
    <w:name w:val="line number"/>
    <w:basedOn w:val="DefaultParagraphFont"/>
    <w:rsid w:val="00FC6D79"/>
  </w:style>
  <w:style w:type="character" w:customStyle="1" w:styleId="UnresolvedMention2">
    <w:name w:val="Unresolved Mention2"/>
    <w:basedOn w:val="DefaultParagraphFont"/>
    <w:uiPriority w:val="99"/>
    <w:semiHidden/>
    <w:unhideWhenUsed/>
    <w:rsid w:val="00BD397D"/>
    <w:rPr>
      <w:color w:val="605E5C"/>
      <w:shd w:val="clear" w:color="auto" w:fill="E1DFDD"/>
    </w:rPr>
  </w:style>
  <w:style w:type="character" w:styleId="UnresolvedMention">
    <w:name w:val="Unresolved Mention"/>
    <w:basedOn w:val="DefaultParagraphFont"/>
    <w:uiPriority w:val="99"/>
    <w:semiHidden/>
    <w:unhideWhenUsed/>
    <w:rsid w:val="00FE36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18850">
      <w:bodyDiv w:val="1"/>
      <w:marLeft w:val="0"/>
      <w:marRight w:val="0"/>
      <w:marTop w:val="0"/>
      <w:marBottom w:val="0"/>
      <w:divBdr>
        <w:top w:val="none" w:sz="0" w:space="0" w:color="auto"/>
        <w:left w:val="none" w:sz="0" w:space="0" w:color="auto"/>
        <w:bottom w:val="none" w:sz="0" w:space="0" w:color="auto"/>
        <w:right w:val="none" w:sz="0" w:space="0" w:color="auto"/>
      </w:divBdr>
      <w:divsChild>
        <w:div w:id="464010541">
          <w:marLeft w:val="0"/>
          <w:marRight w:val="0"/>
          <w:marTop w:val="0"/>
          <w:marBottom w:val="0"/>
          <w:divBdr>
            <w:top w:val="none" w:sz="0" w:space="0" w:color="auto"/>
            <w:left w:val="none" w:sz="0" w:space="0" w:color="auto"/>
            <w:bottom w:val="none" w:sz="0" w:space="0" w:color="auto"/>
            <w:right w:val="none" w:sz="0" w:space="0" w:color="auto"/>
          </w:divBdr>
          <w:divsChild>
            <w:div w:id="437457822">
              <w:marLeft w:val="0"/>
              <w:marRight w:val="0"/>
              <w:marTop w:val="0"/>
              <w:marBottom w:val="0"/>
              <w:divBdr>
                <w:top w:val="none" w:sz="0" w:space="0" w:color="auto"/>
                <w:left w:val="none" w:sz="0" w:space="0" w:color="auto"/>
                <w:bottom w:val="none" w:sz="0" w:space="0" w:color="auto"/>
                <w:right w:val="none" w:sz="0" w:space="0" w:color="auto"/>
              </w:divBdr>
              <w:divsChild>
                <w:div w:id="106190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49762">
      <w:bodyDiv w:val="1"/>
      <w:marLeft w:val="0"/>
      <w:marRight w:val="0"/>
      <w:marTop w:val="0"/>
      <w:marBottom w:val="0"/>
      <w:divBdr>
        <w:top w:val="none" w:sz="0" w:space="0" w:color="auto"/>
        <w:left w:val="none" w:sz="0" w:space="0" w:color="auto"/>
        <w:bottom w:val="none" w:sz="0" w:space="0" w:color="auto"/>
        <w:right w:val="none" w:sz="0" w:space="0" w:color="auto"/>
      </w:divBdr>
      <w:divsChild>
        <w:div w:id="1477380837">
          <w:marLeft w:val="0"/>
          <w:marRight w:val="0"/>
          <w:marTop w:val="0"/>
          <w:marBottom w:val="0"/>
          <w:divBdr>
            <w:top w:val="none" w:sz="0" w:space="0" w:color="auto"/>
            <w:left w:val="none" w:sz="0" w:space="0" w:color="auto"/>
            <w:bottom w:val="none" w:sz="0" w:space="0" w:color="auto"/>
            <w:right w:val="none" w:sz="0" w:space="0" w:color="auto"/>
          </w:divBdr>
          <w:divsChild>
            <w:div w:id="233902430">
              <w:marLeft w:val="0"/>
              <w:marRight w:val="0"/>
              <w:marTop w:val="0"/>
              <w:marBottom w:val="0"/>
              <w:divBdr>
                <w:top w:val="none" w:sz="0" w:space="0" w:color="auto"/>
                <w:left w:val="none" w:sz="0" w:space="0" w:color="auto"/>
                <w:bottom w:val="none" w:sz="0" w:space="0" w:color="auto"/>
                <w:right w:val="none" w:sz="0" w:space="0" w:color="auto"/>
              </w:divBdr>
              <w:divsChild>
                <w:div w:id="1159924590">
                  <w:marLeft w:val="0"/>
                  <w:marRight w:val="0"/>
                  <w:marTop w:val="0"/>
                  <w:marBottom w:val="0"/>
                  <w:divBdr>
                    <w:top w:val="none" w:sz="0" w:space="0" w:color="auto"/>
                    <w:left w:val="none" w:sz="0" w:space="0" w:color="auto"/>
                    <w:bottom w:val="none" w:sz="0" w:space="0" w:color="auto"/>
                    <w:right w:val="none" w:sz="0" w:space="0" w:color="auto"/>
                  </w:divBdr>
                  <w:divsChild>
                    <w:div w:id="8666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33387">
      <w:bodyDiv w:val="1"/>
      <w:marLeft w:val="0"/>
      <w:marRight w:val="0"/>
      <w:marTop w:val="0"/>
      <w:marBottom w:val="0"/>
      <w:divBdr>
        <w:top w:val="none" w:sz="0" w:space="0" w:color="auto"/>
        <w:left w:val="none" w:sz="0" w:space="0" w:color="auto"/>
        <w:bottom w:val="none" w:sz="0" w:space="0" w:color="auto"/>
        <w:right w:val="none" w:sz="0" w:space="0" w:color="auto"/>
      </w:divBdr>
    </w:div>
    <w:div w:id="185099298">
      <w:bodyDiv w:val="1"/>
      <w:marLeft w:val="0"/>
      <w:marRight w:val="0"/>
      <w:marTop w:val="0"/>
      <w:marBottom w:val="0"/>
      <w:divBdr>
        <w:top w:val="none" w:sz="0" w:space="0" w:color="auto"/>
        <w:left w:val="none" w:sz="0" w:space="0" w:color="auto"/>
        <w:bottom w:val="none" w:sz="0" w:space="0" w:color="auto"/>
        <w:right w:val="none" w:sz="0" w:space="0" w:color="auto"/>
      </w:divBdr>
      <w:divsChild>
        <w:div w:id="2058581574">
          <w:marLeft w:val="0"/>
          <w:marRight w:val="0"/>
          <w:marTop w:val="0"/>
          <w:marBottom w:val="0"/>
          <w:divBdr>
            <w:top w:val="none" w:sz="0" w:space="0" w:color="auto"/>
            <w:left w:val="none" w:sz="0" w:space="0" w:color="auto"/>
            <w:bottom w:val="none" w:sz="0" w:space="0" w:color="auto"/>
            <w:right w:val="none" w:sz="0" w:space="0" w:color="auto"/>
          </w:divBdr>
          <w:divsChild>
            <w:div w:id="303388681">
              <w:marLeft w:val="0"/>
              <w:marRight w:val="0"/>
              <w:marTop w:val="0"/>
              <w:marBottom w:val="0"/>
              <w:divBdr>
                <w:top w:val="none" w:sz="0" w:space="0" w:color="auto"/>
                <w:left w:val="none" w:sz="0" w:space="0" w:color="auto"/>
                <w:bottom w:val="none" w:sz="0" w:space="0" w:color="auto"/>
                <w:right w:val="none" w:sz="0" w:space="0" w:color="auto"/>
              </w:divBdr>
              <w:divsChild>
                <w:div w:id="183640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0379">
      <w:bodyDiv w:val="1"/>
      <w:marLeft w:val="0"/>
      <w:marRight w:val="0"/>
      <w:marTop w:val="0"/>
      <w:marBottom w:val="0"/>
      <w:divBdr>
        <w:top w:val="none" w:sz="0" w:space="0" w:color="auto"/>
        <w:left w:val="none" w:sz="0" w:space="0" w:color="auto"/>
        <w:bottom w:val="none" w:sz="0" w:space="0" w:color="auto"/>
        <w:right w:val="none" w:sz="0" w:space="0" w:color="auto"/>
      </w:divBdr>
      <w:divsChild>
        <w:div w:id="1814178252">
          <w:marLeft w:val="0"/>
          <w:marRight w:val="0"/>
          <w:marTop w:val="0"/>
          <w:marBottom w:val="0"/>
          <w:divBdr>
            <w:top w:val="none" w:sz="0" w:space="0" w:color="auto"/>
            <w:left w:val="none" w:sz="0" w:space="0" w:color="auto"/>
            <w:bottom w:val="none" w:sz="0" w:space="0" w:color="auto"/>
            <w:right w:val="none" w:sz="0" w:space="0" w:color="auto"/>
          </w:divBdr>
          <w:divsChild>
            <w:div w:id="902523003">
              <w:marLeft w:val="0"/>
              <w:marRight w:val="0"/>
              <w:marTop w:val="0"/>
              <w:marBottom w:val="0"/>
              <w:divBdr>
                <w:top w:val="none" w:sz="0" w:space="0" w:color="auto"/>
                <w:left w:val="none" w:sz="0" w:space="0" w:color="auto"/>
                <w:bottom w:val="none" w:sz="0" w:space="0" w:color="auto"/>
                <w:right w:val="none" w:sz="0" w:space="0" w:color="auto"/>
              </w:divBdr>
              <w:divsChild>
                <w:div w:id="120975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7023">
      <w:bodyDiv w:val="1"/>
      <w:marLeft w:val="0"/>
      <w:marRight w:val="0"/>
      <w:marTop w:val="0"/>
      <w:marBottom w:val="0"/>
      <w:divBdr>
        <w:top w:val="none" w:sz="0" w:space="0" w:color="auto"/>
        <w:left w:val="none" w:sz="0" w:space="0" w:color="auto"/>
        <w:bottom w:val="none" w:sz="0" w:space="0" w:color="auto"/>
        <w:right w:val="none" w:sz="0" w:space="0" w:color="auto"/>
      </w:divBdr>
    </w:div>
    <w:div w:id="293601948">
      <w:bodyDiv w:val="1"/>
      <w:marLeft w:val="0"/>
      <w:marRight w:val="0"/>
      <w:marTop w:val="0"/>
      <w:marBottom w:val="0"/>
      <w:divBdr>
        <w:top w:val="none" w:sz="0" w:space="0" w:color="auto"/>
        <w:left w:val="none" w:sz="0" w:space="0" w:color="auto"/>
        <w:bottom w:val="none" w:sz="0" w:space="0" w:color="auto"/>
        <w:right w:val="none" w:sz="0" w:space="0" w:color="auto"/>
      </w:divBdr>
      <w:divsChild>
        <w:div w:id="760299001">
          <w:marLeft w:val="0"/>
          <w:marRight w:val="0"/>
          <w:marTop w:val="0"/>
          <w:marBottom w:val="0"/>
          <w:divBdr>
            <w:top w:val="none" w:sz="0" w:space="0" w:color="auto"/>
            <w:left w:val="none" w:sz="0" w:space="0" w:color="auto"/>
            <w:bottom w:val="none" w:sz="0" w:space="0" w:color="auto"/>
            <w:right w:val="none" w:sz="0" w:space="0" w:color="auto"/>
          </w:divBdr>
          <w:divsChild>
            <w:div w:id="966352156">
              <w:marLeft w:val="0"/>
              <w:marRight w:val="0"/>
              <w:marTop w:val="0"/>
              <w:marBottom w:val="0"/>
              <w:divBdr>
                <w:top w:val="none" w:sz="0" w:space="0" w:color="auto"/>
                <w:left w:val="none" w:sz="0" w:space="0" w:color="auto"/>
                <w:bottom w:val="none" w:sz="0" w:space="0" w:color="auto"/>
                <w:right w:val="none" w:sz="0" w:space="0" w:color="auto"/>
              </w:divBdr>
              <w:divsChild>
                <w:div w:id="3477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4186">
      <w:bodyDiv w:val="1"/>
      <w:marLeft w:val="0"/>
      <w:marRight w:val="0"/>
      <w:marTop w:val="0"/>
      <w:marBottom w:val="0"/>
      <w:divBdr>
        <w:top w:val="none" w:sz="0" w:space="0" w:color="auto"/>
        <w:left w:val="none" w:sz="0" w:space="0" w:color="auto"/>
        <w:bottom w:val="none" w:sz="0" w:space="0" w:color="auto"/>
        <w:right w:val="none" w:sz="0" w:space="0" w:color="auto"/>
      </w:divBdr>
      <w:divsChild>
        <w:div w:id="69541340">
          <w:marLeft w:val="0"/>
          <w:marRight w:val="0"/>
          <w:marTop w:val="0"/>
          <w:marBottom w:val="0"/>
          <w:divBdr>
            <w:top w:val="none" w:sz="0" w:space="0" w:color="auto"/>
            <w:left w:val="none" w:sz="0" w:space="0" w:color="auto"/>
            <w:bottom w:val="none" w:sz="0" w:space="0" w:color="auto"/>
            <w:right w:val="none" w:sz="0" w:space="0" w:color="auto"/>
          </w:divBdr>
          <w:divsChild>
            <w:div w:id="918295854">
              <w:marLeft w:val="0"/>
              <w:marRight w:val="0"/>
              <w:marTop w:val="0"/>
              <w:marBottom w:val="0"/>
              <w:divBdr>
                <w:top w:val="none" w:sz="0" w:space="0" w:color="auto"/>
                <w:left w:val="none" w:sz="0" w:space="0" w:color="auto"/>
                <w:bottom w:val="none" w:sz="0" w:space="0" w:color="auto"/>
                <w:right w:val="none" w:sz="0" w:space="0" w:color="auto"/>
              </w:divBdr>
              <w:divsChild>
                <w:div w:id="12238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135136">
      <w:bodyDiv w:val="1"/>
      <w:marLeft w:val="0"/>
      <w:marRight w:val="0"/>
      <w:marTop w:val="0"/>
      <w:marBottom w:val="0"/>
      <w:divBdr>
        <w:top w:val="none" w:sz="0" w:space="0" w:color="auto"/>
        <w:left w:val="none" w:sz="0" w:space="0" w:color="auto"/>
        <w:bottom w:val="none" w:sz="0" w:space="0" w:color="auto"/>
        <w:right w:val="none" w:sz="0" w:space="0" w:color="auto"/>
      </w:divBdr>
      <w:divsChild>
        <w:div w:id="705059573">
          <w:marLeft w:val="0"/>
          <w:marRight w:val="0"/>
          <w:marTop w:val="0"/>
          <w:marBottom w:val="0"/>
          <w:divBdr>
            <w:top w:val="none" w:sz="0" w:space="0" w:color="auto"/>
            <w:left w:val="none" w:sz="0" w:space="0" w:color="auto"/>
            <w:bottom w:val="none" w:sz="0" w:space="0" w:color="auto"/>
            <w:right w:val="none" w:sz="0" w:space="0" w:color="auto"/>
          </w:divBdr>
          <w:divsChild>
            <w:div w:id="1595817829">
              <w:marLeft w:val="0"/>
              <w:marRight w:val="0"/>
              <w:marTop w:val="0"/>
              <w:marBottom w:val="0"/>
              <w:divBdr>
                <w:top w:val="none" w:sz="0" w:space="0" w:color="auto"/>
                <w:left w:val="none" w:sz="0" w:space="0" w:color="auto"/>
                <w:bottom w:val="none" w:sz="0" w:space="0" w:color="auto"/>
                <w:right w:val="none" w:sz="0" w:space="0" w:color="auto"/>
              </w:divBdr>
              <w:divsChild>
                <w:div w:id="166516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91607">
      <w:bodyDiv w:val="1"/>
      <w:marLeft w:val="0"/>
      <w:marRight w:val="0"/>
      <w:marTop w:val="0"/>
      <w:marBottom w:val="0"/>
      <w:divBdr>
        <w:top w:val="none" w:sz="0" w:space="0" w:color="auto"/>
        <w:left w:val="none" w:sz="0" w:space="0" w:color="auto"/>
        <w:bottom w:val="none" w:sz="0" w:space="0" w:color="auto"/>
        <w:right w:val="none" w:sz="0" w:space="0" w:color="auto"/>
      </w:divBdr>
      <w:divsChild>
        <w:div w:id="1714114853">
          <w:marLeft w:val="0"/>
          <w:marRight w:val="0"/>
          <w:marTop w:val="0"/>
          <w:marBottom w:val="0"/>
          <w:divBdr>
            <w:top w:val="none" w:sz="0" w:space="0" w:color="auto"/>
            <w:left w:val="none" w:sz="0" w:space="0" w:color="auto"/>
            <w:bottom w:val="none" w:sz="0" w:space="0" w:color="auto"/>
            <w:right w:val="none" w:sz="0" w:space="0" w:color="auto"/>
          </w:divBdr>
          <w:divsChild>
            <w:div w:id="136261757">
              <w:marLeft w:val="0"/>
              <w:marRight w:val="0"/>
              <w:marTop w:val="0"/>
              <w:marBottom w:val="0"/>
              <w:divBdr>
                <w:top w:val="none" w:sz="0" w:space="0" w:color="auto"/>
                <w:left w:val="none" w:sz="0" w:space="0" w:color="auto"/>
                <w:bottom w:val="none" w:sz="0" w:space="0" w:color="auto"/>
                <w:right w:val="none" w:sz="0" w:space="0" w:color="auto"/>
              </w:divBdr>
            </w:div>
            <w:div w:id="280192143">
              <w:marLeft w:val="0"/>
              <w:marRight w:val="0"/>
              <w:marTop w:val="0"/>
              <w:marBottom w:val="0"/>
              <w:divBdr>
                <w:top w:val="none" w:sz="0" w:space="0" w:color="auto"/>
                <w:left w:val="none" w:sz="0" w:space="0" w:color="auto"/>
                <w:bottom w:val="none" w:sz="0" w:space="0" w:color="auto"/>
                <w:right w:val="none" w:sz="0" w:space="0" w:color="auto"/>
              </w:divBdr>
            </w:div>
            <w:div w:id="677656205">
              <w:marLeft w:val="0"/>
              <w:marRight w:val="0"/>
              <w:marTop w:val="0"/>
              <w:marBottom w:val="0"/>
              <w:divBdr>
                <w:top w:val="none" w:sz="0" w:space="0" w:color="auto"/>
                <w:left w:val="none" w:sz="0" w:space="0" w:color="auto"/>
                <w:bottom w:val="none" w:sz="0" w:space="0" w:color="auto"/>
                <w:right w:val="none" w:sz="0" w:space="0" w:color="auto"/>
              </w:divBdr>
            </w:div>
            <w:div w:id="1406296278">
              <w:marLeft w:val="0"/>
              <w:marRight w:val="0"/>
              <w:marTop w:val="0"/>
              <w:marBottom w:val="0"/>
              <w:divBdr>
                <w:top w:val="none" w:sz="0" w:space="0" w:color="auto"/>
                <w:left w:val="none" w:sz="0" w:space="0" w:color="auto"/>
                <w:bottom w:val="none" w:sz="0" w:space="0" w:color="auto"/>
                <w:right w:val="none" w:sz="0" w:space="0" w:color="auto"/>
              </w:divBdr>
            </w:div>
            <w:div w:id="1496872988">
              <w:marLeft w:val="0"/>
              <w:marRight w:val="0"/>
              <w:marTop w:val="0"/>
              <w:marBottom w:val="0"/>
              <w:divBdr>
                <w:top w:val="none" w:sz="0" w:space="0" w:color="auto"/>
                <w:left w:val="none" w:sz="0" w:space="0" w:color="auto"/>
                <w:bottom w:val="none" w:sz="0" w:space="0" w:color="auto"/>
                <w:right w:val="none" w:sz="0" w:space="0" w:color="auto"/>
              </w:divBdr>
            </w:div>
            <w:div w:id="1503814526">
              <w:marLeft w:val="0"/>
              <w:marRight w:val="0"/>
              <w:marTop w:val="0"/>
              <w:marBottom w:val="0"/>
              <w:divBdr>
                <w:top w:val="none" w:sz="0" w:space="0" w:color="auto"/>
                <w:left w:val="none" w:sz="0" w:space="0" w:color="auto"/>
                <w:bottom w:val="none" w:sz="0" w:space="0" w:color="auto"/>
                <w:right w:val="none" w:sz="0" w:space="0" w:color="auto"/>
              </w:divBdr>
            </w:div>
            <w:div w:id="205010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652">
      <w:bodyDiv w:val="1"/>
      <w:marLeft w:val="0"/>
      <w:marRight w:val="0"/>
      <w:marTop w:val="0"/>
      <w:marBottom w:val="0"/>
      <w:divBdr>
        <w:top w:val="none" w:sz="0" w:space="0" w:color="auto"/>
        <w:left w:val="none" w:sz="0" w:space="0" w:color="auto"/>
        <w:bottom w:val="none" w:sz="0" w:space="0" w:color="auto"/>
        <w:right w:val="none" w:sz="0" w:space="0" w:color="auto"/>
      </w:divBdr>
      <w:divsChild>
        <w:div w:id="2091272004">
          <w:marLeft w:val="0"/>
          <w:marRight w:val="0"/>
          <w:marTop w:val="0"/>
          <w:marBottom w:val="0"/>
          <w:divBdr>
            <w:top w:val="none" w:sz="0" w:space="0" w:color="auto"/>
            <w:left w:val="none" w:sz="0" w:space="0" w:color="auto"/>
            <w:bottom w:val="none" w:sz="0" w:space="0" w:color="auto"/>
            <w:right w:val="none" w:sz="0" w:space="0" w:color="auto"/>
          </w:divBdr>
          <w:divsChild>
            <w:div w:id="45301974">
              <w:marLeft w:val="0"/>
              <w:marRight w:val="0"/>
              <w:marTop w:val="0"/>
              <w:marBottom w:val="0"/>
              <w:divBdr>
                <w:top w:val="none" w:sz="0" w:space="0" w:color="auto"/>
                <w:left w:val="none" w:sz="0" w:space="0" w:color="auto"/>
                <w:bottom w:val="none" w:sz="0" w:space="0" w:color="auto"/>
                <w:right w:val="none" w:sz="0" w:space="0" w:color="auto"/>
              </w:divBdr>
              <w:divsChild>
                <w:div w:id="496462232">
                  <w:marLeft w:val="0"/>
                  <w:marRight w:val="0"/>
                  <w:marTop w:val="0"/>
                  <w:marBottom w:val="0"/>
                  <w:divBdr>
                    <w:top w:val="none" w:sz="0" w:space="0" w:color="auto"/>
                    <w:left w:val="none" w:sz="0" w:space="0" w:color="auto"/>
                    <w:bottom w:val="none" w:sz="0" w:space="0" w:color="auto"/>
                    <w:right w:val="none" w:sz="0" w:space="0" w:color="auto"/>
                  </w:divBdr>
                  <w:divsChild>
                    <w:div w:id="129343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520220">
      <w:bodyDiv w:val="1"/>
      <w:marLeft w:val="0"/>
      <w:marRight w:val="0"/>
      <w:marTop w:val="0"/>
      <w:marBottom w:val="0"/>
      <w:divBdr>
        <w:top w:val="none" w:sz="0" w:space="0" w:color="auto"/>
        <w:left w:val="none" w:sz="0" w:space="0" w:color="auto"/>
        <w:bottom w:val="none" w:sz="0" w:space="0" w:color="auto"/>
        <w:right w:val="none" w:sz="0" w:space="0" w:color="auto"/>
      </w:divBdr>
      <w:divsChild>
        <w:div w:id="332878194">
          <w:marLeft w:val="0"/>
          <w:marRight w:val="0"/>
          <w:marTop w:val="0"/>
          <w:marBottom w:val="0"/>
          <w:divBdr>
            <w:top w:val="none" w:sz="0" w:space="0" w:color="auto"/>
            <w:left w:val="none" w:sz="0" w:space="0" w:color="auto"/>
            <w:bottom w:val="none" w:sz="0" w:space="0" w:color="auto"/>
            <w:right w:val="none" w:sz="0" w:space="0" w:color="auto"/>
          </w:divBdr>
          <w:divsChild>
            <w:div w:id="495265982">
              <w:marLeft w:val="0"/>
              <w:marRight w:val="0"/>
              <w:marTop w:val="0"/>
              <w:marBottom w:val="0"/>
              <w:divBdr>
                <w:top w:val="none" w:sz="0" w:space="0" w:color="auto"/>
                <w:left w:val="none" w:sz="0" w:space="0" w:color="auto"/>
                <w:bottom w:val="none" w:sz="0" w:space="0" w:color="auto"/>
                <w:right w:val="none" w:sz="0" w:space="0" w:color="auto"/>
              </w:divBdr>
              <w:divsChild>
                <w:div w:id="195829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811007">
      <w:bodyDiv w:val="1"/>
      <w:marLeft w:val="0"/>
      <w:marRight w:val="0"/>
      <w:marTop w:val="0"/>
      <w:marBottom w:val="0"/>
      <w:divBdr>
        <w:top w:val="none" w:sz="0" w:space="0" w:color="auto"/>
        <w:left w:val="none" w:sz="0" w:space="0" w:color="auto"/>
        <w:bottom w:val="none" w:sz="0" w:space="0" w:color="auto"/>
        <w:right w:val="none" w:sz="0" w:space="0" w:color="auto"/>
      </w:divBdr>
    </w:div>
    <w:div w:id="649746900">
      <w:bodyDiv w:val="1"/>
      <w:marLeft w:val="0"/>
      <w:marRight w:val="0"/>
      <w:marTop w:val="0"/>
      <w:marBottom w:val="0"/>
      <w:divBdr>
        <w:top w:val="none" w:sz="0" w:space="0" w:color="auto"/>
        <w:left w:val="none" w:sz="0" w:space="0" w:color="auto"/>
        <w:bottom w:val="none" w:sz="0" w:space="0" w:color="auto"/>
        <w:right w:val="none" w:sz="0" w:space="0" w:color="auto"/>
      </w:divBdr>
    </w:div>
    <w:div w:id="655762847">
      <w:bodyDiv w:val="1"/>
      <w:marLeft w:val="0"/>
      <w:marRight w:val="0"/>
      <w:marTop w:val="0"/>
      <w:marBottom w:val="0"/>
      <w:divBdr>
        <w:top w:val="none" w:sz="0" w:space="0" w:color="auto"/>
        <w:left w:val="none" w:sz="0" w:space="0" w:color="auto"/>
        <w:bottom w:val="none" w:sz="0" w:space="0" w:color="auto"/>
        <w:right w:val="none" w:sz="0" w:space="0" w:color="auto"/>
      </w:divBdr>
    </w:div>
    <w:div w:id="660162344">
      <w:bodyDiv w:val="1"/>
      <w:marLeft w:val="0"/>
      <w:marRight w:val="0"/>
      <w:marTop w:val="0"/>
      <w:marBottom w:val="0"/>
      <w:divBdr>
        <w:top w:val="none" w:sz="0" w:space="0" w:color="auto"/>
        <w:left w:val="none" w:sz="0" w:space="0" w:color="auto"/>
        <w:bottom w:val="none" w:sz="0" w:space="0" w:color="auto"/>
        <w:right w:val="none" w:sz="0" w:space="0" w:color="auto"/>
      </w:divBdr>
      <w:divsChild>
        <w:div w:id="1557156360">
          <w:marLeft w:val="0"/>
          <w:marRight w:val="0"/>
          <w:marTop w:val="0"/>
          <w:marBottom w:val="0"/>
          <w:divBdr>
            <w:top w:val="none" w:sz="0" w:space="0" w:color="auto"/>
            <w:left w:val="none" w:sz="0" w:space="0" w:color="auto"/>
            <w:bottom w:val="none" w:sz="0" w:space="0" w:color="auto"/>
            <w:right w:val="none" w:sz="0" w:space="0" w:color="auto"/>
          </w:divBdr>
          <w:divsChild>
            <w:div w:id="560020016">
              <w:marLeft w:val="0"/>
              <w:marRight w:val="0"/>
              <w:marTop w:val="0"/>
              <w:marBottom w:val="0"/>
              <w:divBdr>
                <w:top w:val="none" w:sz="0" w:space="0" w:color="auto"/>
                <w:left w:val="none" w:sz="0" w:space="0" w:color="auto"/>
                <w:bottom w:val="none" w:sz="0" w:space="0" w:color="auto"/>
                <w:right w:val="none" w:sz="0" w:space="0" w:color="auto"/>
              </w:divBdr>
              <w:divsChild>
                <w:div w:id="4955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11693">
      <w:bodyDiv w:val="1"/>
      <w:marLeft w:val="0"/>
      <w:marRight w:val="0"/>
      <w:marTop w:val="0"/>
      <w:marBottom w:val="0"/>
      <w:divBdr>
        <w:top w:val="none" w:sz="0" w:space="0" w:color="auto"/>
        <w:left w:val="none" w:sz="0" w:space="0" w:color="auto"/>
        <w:bottom w:val="none" w:sz="0" w:space="0" w:color="auto"/>
        <w:right w:val="none" w:sz="0" w:space="0" w:color="auto"/>
      </w:divBdr>
      <w:divsChild>
        <w:div w:id="208809011">
          <w:marLeft w:val="0"/>
          <w:marRight w:val="0"/>
          <w:marTop w:val="0"/>
          <w:marBottom w:val="0"/>
          <w:divBdr>
            <w:top w:val="none" w:sz="0" w:space="0" w:color="auto"/>
            <w:left w:val="none" w:sz="0" w:space="0" w:color="auto"/>
            <w:bottom w:val="none" w:sz="0" w:space="0" w:color="auto"/>
            <w:right w:val="none" w:sz="0" w:space="0" w:color="auto"/>
          </w:divBdr>
          <w:divsChild>
            <w:div w:id="2006667640">
              <w:marLeft w:val="0"/>
              <w:marRight w:val="0"/>
              <w:marTop w:val="0"/>
              <w:marBottom w:val="0"/>
              <w:divBdr>
                <w:top w:val="none" w:sz="0" w:space="0" w:color="auto"/>
                <w:left w:val="none" w:sz="0" w:space="0" w:color="auto"/>
                <w:bottom w:val="none" w:sz="0" w:space="0" w:color="auto"/>
                <w:right w:val="none" w:sz="0" w:space="0" w:color="auto"/>
              </w:divBdr>
              <w:divsChild>
                <w:div w:id="168042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469002">
      <w:bodyDiv w:val="1"/>
      <w:marLeft w:val="0"/>
      <w:marRight w:val="0"/>
      <w:marTop w:val="0"/>
      <w:marBottom w:val="0"/>
      <w:divBdr>
        <w:top w:val="none" w:sz="0" w:space="0" w:color="auto"/>
        <w:left w:val="none" w:sz="0" w:space="0" w:color="auto"/>
        <w:bottom w:val="none" w:sz="0" w:space="0" w:color="auto"/>
        <w:right w:val="none" w:sz="0" w:space="0" w:color="auto"/>
      </w:divBdr>
      <w:divsChild>
        <w:div w:id="61294211">
          <w:marLeft w:val="0"/>
          <w:marRight w:val="0"/>
          <w:marTop w:val="0"/>
          <w:marBottom w:val="0"/>
          <w:divBdr>
            <w:top w:val="none" w:sz="0" w:space="0" w:color="auto"/>
            <w:left w:val="none" w:sz="0" w:space="0" w:color="auto"/>
            <w:bottom w:val="none" w:sz="0" w:space="0" w:color="auto"/>
            <w:right w:val="none" w:sz="0" w:space="0" w:color="auto"/>
          </w:divBdr>
          <w:divsChild>
            <w:div w:id="1848903907">
              <w:marLeft w:val="0"/>
              <w:marRight w:val="0"/>
              <w:marTop w:val="0"/>
              <w:marBottom w:val="0"/>
              <w:divBdr>
                <w:top w:val="none" w:sz="0" w:space="0" w:color="auto"/>
                <w:left w:val="none" w:sz="0" w:space="0" w:color="auto"/>
                <w:bottom w:val="none" w:sz="0" w:space="0" w:color="auto"/>
                <w:right w:val="none" w:sz="0" w:space="0" w:color="auto"/>
              </w:divBdr>
              <w:divsChild>
                <w:div w:id="109143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773198">
      <w:bodyDiv w:val="1"/>
      <w:marLeft w:val="0"/>
      <w:marRight w:val="0"/>
      <w:marTop w:val="0"/>
      <w:marBottom w:val="0"/>
      <w:divBdr>
        <w:top w:val="none" w:sz="0" w:space="0" w:color="auto"/>
        <w:left w:val="none" w:sz="0" w:space="0" w:color="auto"/>
        <w:bottom w:val="none" w:sz="0" w:space="0" w:color="auto"/>
        <w:right w:val="none" w:sz="0" w:space="0" w:color="auto"/>
      </w:divBdr>
      <w:divsChild>
        <w:div w:id="172497055">
          <w:marLeft w:val="0"/>
          <w:marRight w:val="0"/>
          <w:marTop w:val="0"/>
          <w:marBottom w:val="0"/>
          <w:divBdr>
            <w:top w:val="none" w:sz="0" w:space="0" w:color="auto"/>
            <w:left w:val="none" w:sz="0" w:space="0" w:color="auto"/>
            <w:bottom w:val="none" w:sz="0" w:space="0" w:color="auto"/>
            <w:right w:val="none" w:sz="0" w:space="0" w:color="auto"/>
          </w:divBdr>
          <w:divsChild>
            <w:div w:id="83040664">
              <w:marLeft w:val="0"/>
              <w:marRight w:val="0"/>
              <w:marTop w:val="0"/>
              <w:marBottom w:val="0"/>
              <w:divBdr>
                <w:top w:val="none" w:sz="0" w:space="0" w:color="auto"/>
                <w:left w:val="none" w:sz="0" w:space="0" w:color="auto"/>
                <w:bottom w:val="none" w:sz="0" w:space="0" w:color="auto"/>
                <w:right w:val="none" w:sz="0" w:space="0" w:color="auto"/>
              </w:divBdr>
            </w:div>
            <w:div w:id="103572850">
              <w:marLeft w:val="0"/>
              <w:marRight w:val="0"/>
              <w:marTop w:val="0"/>
              <w:marBottom w:val="0"/>
              <w:divBdr>
                <w:top w:val="none" w:sz="0" w:space="0" w:color="auto"/>
                <w:left w:val="none" w:sz="0" w:space="0" w:color="auto"/>
                <w:bottom w:val="none" w:sz="0" w:space="0" w:color="auto"/>
                <w:right w:val="none" w:sz="0" w:space="0" w:color="auto"/>
              </w:divBdr>
            </w:div>
            <w:div w:id="267087220">
              <w:marLeft w:val="0"/>
              <w:marRight w:val="0"/>
              <w:marTop w:val="0"/>
              <w:marBottom w:val="0"/>
              <w:divBdr>
                <w:top w:val="none" w:sz="0" w:space="0" w:color="auto"/>
                <w:left w:val="none" w:sz="0" w:space="0" w:color="auto"/>
                <w:bottom w:val="none" w:sz="0" w:space="0" w:color="auto"/>
                <w:right w:val="none" w:sz="0" w:space="0" w:color="auto"/>
              </w:divBdr>
            </w:div>
            <w:div w:id="300116588">
              <w:marLeft w:val="0"/>
              <w:marRight w:val="0"/>
              <w:marTop w:val="0"/>
              <w:marBottom w:val="0"/>
              <w:divBdr>
                <w:top w:val="none" w:sz="0" w:space="0" w:color="auto"/>
                <w:left w:val="none" w:sz="0" w:space="0" w:color="auto"/>
                <w:bottom w:val="none" w:sz="0" w:space="0" w:color="auto"/>
                <w:right w:val="none" w:sz="0" w:space="0" w:color="auto"/>
              </w:divBdr>
            </w:div>
            <w:div w:id="341393763">
              <w:marLeft w:val="0"/>
              <w:marRight w:val="0"/>
              <w:marTop w:val="0"/>
              <w:marBottom w:val="0"/>
              <w:divBdr>
                <w:top w:val="none" w:sz="0" w:space="0" w:color="auto"/>
                <w:left w:val="none" w:sz="0" w:space="0" w:color="auto"/>
                <w:bottom w:val="none" w:sz="0" w:space="0" w:color="auto"/>
                <w:right w:val="none" w:sz="0" w:space="0" w:color="auto"/>
              </w:divBdr>
            </w:div>
            <w:div w:id="614949943">
              <w:marLeft w:val="0"/>
              <w:marRight w:val="0"/>
              <w:marTop w:val="0"/>
              <w:marBottom w:val="0"/>
              <w:divBdr>
                <w:top w:val="none" w:sz="0" w:space="0" w:color="auto"/>
                <w:left w:val="none" w:sz="0" w:space="0" w:color="auto"/>
                <w:bottom w:val="none" w:sz="0" w:space="0" w:color="auto"/>
                <w:right w:val="none" w:sz="0" w:space="0" w:color="auto"/>
              </w:divBdr>
            </w:div>
            <w:div w:id="904796822">
              <w:marLeft w:val="0"/>
              <w:marRight w:val="0"/>
              <w:marTop w:val="0"/>
              <w:marBottom w:val="0"/>
              <w:divBdr>
                <w:top w:val="none" w:sz="0" w:space="0" w:color="auto"/>
                <w:left w:val="none" w:sz="0" w:space="0" w:color="auto"/>
                <w:bottom w:val="none" w:sz="0" w:space="0" w:color="auto"/>
                <w:right w:val="none" w:sz="0" w:space="0" w:color="auto"/>
              </w:divBdr>
            </w:div>
            <w:div w:id="1036344667">
              <w:marLeft w:val="0"/>
              <w:marRight w:val="0"/>
              <w:marTop w:val="0"/>
              <w:marBottom w:val="0"/>
              <w:divBdr>
                <w:top w:val="none" w:sz="0" w:space="0" w:color="auto"/>
                <w:left w:val="none" w:sz="0" w:space="0" w:color="auto"/>
                <w:bottom w:val="none" w:sz="0" w:space="0" w:color="auto"/>
                <w:right w:val="none" w:sz="0" w:space="0" w:color="auto"/>
              </w:divBdr>
            </w:div>
            <w:div w:id="1113476032">
              <w:marLeft w:val="0"/>
              <w:marRight w:val="0"/>
              <w:marTop w:val="0"/>
              <w:marBottom w:val="0"/>
              <w:divBdr>
                <w:top w:val="none" w:sz="0" w:space="0" w:color="auto"/>
                <w:left w:val="none" w:sz="0" w:space="0" w:color="auto"/>
                <w:bottom w:val="none" w:sz="0" w:space="0" w:color="auto"/>
                <w:right w:val="none" w:sz="0" w:space="0" w:color="auto"/>
              </w:divBdr>
            </w:div>
            <w:div w:id="1245409865">
              <w:marLeft w:val="0"/>
              <w:marRight w:val="0"/>
              <w:marTop w:val="0"/>
              <w:marBottom w:val="0"/>
              <w:divBdr>
                <w:top w:val="none" w:sz="0" w:space="0" w:color="auto"/>
                <w:left w:val="none" w:sz="0" w:space="0" w:color="auto"/>
                <w:bottom w:val="none" w:sz="0" w:space="0" w:color="auto"/>
                <w:right w:val="none" w:sz="0" w:space="0" w:color="auto"/>
              </w:divBdr>
            </w:div>
            <w:div w:id="1582136983">
              <w:marLeft w:val="0"/>
              <w:marRight w:val="0"/>
              <w:marTop w:val="0"/>
              <w:marBottom w:val="0"/>
              <w:divBdr>
                <w:top w:val="none" w:sz="0" w:space="0" w:color="auto"/>
                <w:left w:val="none" w:sz="0" w:space="0" w:color="auto"/>
                <w:bottom w:val="none" w:sz="0" w:space="0" w:color="auto"/>
                <w:right w:val="none" w:sz="0" w:space="0" w:color="auto"/>
              </w:divBdr>
            </w:div>
            <w:div w:id="1663074012">
              <w:marLeft w:val="0"/>
              <w:marRight w:val="0"/>
              <w:marTop w:val="0"/>
              <w:marBottom w:val="0"/>
              <w:divBdr>
                <w:top w:val="none" w:sz="0" w:space="0" w:color="auto"/>
                <w:left w:val="none" w:sz="0" w:space="0" w:color="auto"/>
                <w:bottom w:val="none" w:sz="0" w:space="0" w:color="auto"/>
                <w:right w:val="none" w:sz="0" w:space="0" w:color="auto"/>
              </w:divBdr>
            </w:div>
            <w:div w:id="1718116976">
              <w:marLeft w:val="0"/>
              <w:marRight w:val="0"/>
              <w:marTop w:val="0"/>
              <w:marBottom w:val="0"/>
              <w:divBdr>
                <w:top w:val="none" w:sz="0" w:space="0" w:color="auto"/>
                <w:left w:val="none" w:sz="0" w:space="0" w:color="auto"/>
                <w:bottom w:val="none" w:sz="0" w:space="0" w:color="auto"/>
                <w:right w:val="none" w:sz="0" w:space="0" w:color="auto"/>
              </w:divBdr>
            </w:div>
            <w:div w:id="1742827765">
              <w:marLeft w:val="0"/>
              <w:marRight w:val="0"/>
              <w:marTop w:val="0"/>
              <w:marBottom w:val="0"/>
              <w:divBdr>
                <w:top w:val="none" w:sz="0" w:space="0" w:color="auto"/>
                <w:left w:val="none" w:sz="0" w:space="0" w:color="auto"/>
                <w:bottom w:val="none" w:sz="0" w:space="0" w:color="auto"/>
                <w:right w:val="none" w:sz="0" w:space="0" w:color="auto"/>
              </w:divBdr>
            </w:div>
            <w:div w:id="1854567414">
              <w:marLeft w:val="0"/>
              <w:marRight w:val="0"/>
              <w:marTop w:val="0"/>
              <w:marBottom w:val="0"/>
              <w:divBdr>
                <w:top w:val="none" w:sz="0" w:space="0" w:color="auto"/>
                <w:left w:val="none" w:sz="0" w:space="0" w:color="auto"/>
                <w:bottom w:val="none" w:sz="0" w:space="0" w:color="auto"/>
                <w:right w:val="none" w:sz="0" w:space="0" w:color="auto"/>
              </w:divBdr>
            </w:div>
            <w:div w:id="2025282822">
              <w:marLeft w:val="0"/>
              <w:marRight w:val="0"/>
              <w:marTop w:val="0"/>
              <w:marBottom w:val="0"/>
              <w:divBdr>
                <w:top w:val="none" w:sz="0" w:space="0" w:color="auto"/>
                <w:left w:val="none" w:sz="0" w:space="0" w:color="auto"/>
                <w:bottom w:val="none" w:sz="0" w:space="0" w:color="auto"/>
                <w:right w:val="none" w:sz="0" w:space="0" w:color="auto"/>
              </w:divBdr>
            </w:div>
            <w:div w:id="207847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6682">
      <w:bodyDiv w:val="1"/>
      <w:marLeft w:val="0"/>
      <w:marRight w:val="0"/>
      <w:marTop w:val="0"/>
      <w:marBottom w:val="0"/>
      <w:divBdr>
        <w:top w:val="none" w:sz="0" w:space="0" w:color="auto"/>
        <w:left w:val="none" w:sz="0" w:space="0" w:color="auto"/>
        <w:bottom w:val="none" w:sz="0" w:space="0" w:color="auto"/>
        <w:right w:val="none" w:sz="0" w:space="0" w:color="auto"/>
      </w:divBdr>
    </w:div>
    <w:div w:id="819881005">
      <w:bodyDiv w:val="1"/>
      <w:marLeft w:val="0"/>
      <w:marRight w:val="0"/>
      <w:marTop w:val="0"/>
      <w:marBottom w:val="0"/>
      <w:divBdr>
        <w:top w:val="none" w:sz="0" w:space="0" w:color="auto"/>
        <w:left w:val="none" w:sz="0" w:space="0" w:color="auto"/>
        <w:bottom w:val="none" w:sz="0" w:space="0" w:color="auto"/>
        <w:right w:val="none" w:sz="0" w:space="0" w:color="auto"/>
      </w:divBdr>
    </w:div>
    <w:div w:id="842934196">
      <w:bodyDiv w:val="1"/>
      <w:marLeft w:val="0"/>
      <w:marRight w:val="0"/>
      <w:marTop w:val="0"/>
      <w:marBottom w:val="0"/>
      <w:divBdr>
        <w:top w:val="none" w:sz="0" w:space="0" w:color="auto"/>
        <w:left w:val="none" w:sz="0" w:space="0" w:color="auto"/>
        <w:bottom w:val="none" w:sz="0" w:space="0" w:color="auto"/>
        <w:right w:val="none" w:sz="0" w:space="0" w:color="auto"/>
      </w:divBdr>
      <w:divsChild>
        <w:div w:id="1645506225">
          <w:marLeft w:val="0"/>
          <w:marRight w:val="0"/>
          <w:marTop w:val="0"/>
          <w:marBottom w:val="0"/>
          <w:divBdr>
            <w:top w:val="none" w:sz="0" w:space="0" w:color="auto"/>
            <w:left w:val="none" w:sz="0" w:space="0" w:color="auto"/>
            <w:bottom w:val="none" w:sz="0" w:space="0" w:color="auto"/>
            <w:right w:val="none" w:sz="0" w:space="0" w:color="auto"/>
          </w:divBdr>
          <w:divsChild>
            <w:div w:id="695430000">
              <w:marLeft w:val="0"/>
              <w:marRight w:val="0"/>
              <w:marTop w:val="0"/>
              <w:marBottom w:val="0"/>
              <w:divBdr>
                <w:top w:val="none" w:sz="0" w:space="0" w:color="auto"/>
                <w:left w:val="none" w:sz="0" w:space="0" w:color="auto"/>
                <w:bottom w:val="none" w:sz="0" w:space="0" w:color="auto"/>
                <w:right w:val="none" w:sz="0" w:space="0" w:color="auto"/>
              </w:divBdr>
              <w:divsChild>
                <w:div w:id="7532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8988">
      <w:bodyDiv w:val="1"/>
      <w:marLeft w:val="0"/>
      <w:marRight w:val="0"/>
      <w:marTop w:val="0"/>
      <w:marBottom w:val="0"/>
      <w:divBdr>
        <w:top w:val="none" w:sz="0" w:space="0" w:color="auto"/>
        <w:left w:val="none" w:sz="0" w:space="0" w:color="auto"/>
        <w:bottom w:val="none" w:sz="0" w:space="0" w:color="auto"/>
        <w:right w:val="none" w:sz="0" w:space="0" w:color="auto"/>
      </w:divBdr>
    </w:div>
    <w:div w:id="855464231">
      <w:bodyDiv w:val="1"/>
      <w:marLeft w:val="0"/>
      <w:marRight w:val="0"/>
      <w:marTop w:val="0"/>
      <w:marBottom w:val="0"/>
      <w:divBdr>
        <w:top w:val="none" w:sz="0" w:space="0" w:color="auto"/>
        <w:left w:val="none" w:sz="0" w:space="0" w:color="auto"/>
        <w:bottom w:val="none" w:sz="0" w:space="0" w:color="auto"/>
        <w:right w:val="none" w:sz="0" w:space="0" w:color="auto"/>
      </w:divBdr>
    </w:div>
    <w:div w:id="944267072">
      <w:bodyDiv w:val="1"/>
      <w:marLeft w:val="0"/>
      <w:marRight w:val="0"/>
      <w:marTop w:val="0"/>
      <w:marBottom w:val="0"/>
      <w:divBdr>
        <w:top w:val="none" w:sz="0" w:space="0" w:color="auto"/>
        <w:left w:val="none" w:sz="0" w:space="0" w:color="auto"/>
        <w:bottom w:val="none" w:sz="0" w:space="0" w:color="auto"/>
        <w:right w:val="none" w:sz="0" w:space="0" w:color="auto"/>
      </w:divBdr>
    </w:div>
    <w:div w:id="980503982">
      <w:bodyDiv w:val="1"/>
      <w:marLeft w:val="0"/>
      <w:marRight w:val="0"/>
      <w:marTop w:val="0"/>
      <w:marBottom w:val="0"/>
      <w:divBdr>
        <w:top w:val="none" w:sz="0" w:space="0" w:color="auto"/>
        <w:left w:val="none" w:sz="0" w:space="0" w:color="auto"/>
        <w:bottom w:val="none" w:sz="0" w:space="0" w:color="auto"/>
        <w:right w:val="none" w:sz="0" w:space="0" w:color="auto"/>
      </w:divBdr>
      <w:divsChild>
        <w:div w:id="2074697289">
          <w:marLeft w:val="0"/>
          <w:marRight w:val="0"/>
          <w:marTop w:val="0"/>
          <w:marBottom w:val="0"/>
          <w:divBdr>
            <w:top w:val="none" w:sz="0" w:space="0" w:color="auto"/>
            <w:left w:val="none" w:sz="0" w:space="0" w:color="auto"/>
            <w:bottom w:val="none" w:sz="0" w:space="0" w:color="auto"/>
            <w:right w:val="none" w:sz="0" w:space="0" w:color="auto"/>
          </w:divBdr>
          <w:divsChild>
            <w:div w:id="356279113">
              <w:marLeft w:val="0"/>
              <w:marRight w:val="0"/>
              <w:marTop w:val="0"/>
              <w:marBottom w:val="0"/>
              <w:divBdr>
                <w:top w:val="none" w:sz="0" w:space="0" w:color="auto"/>
                <w:left w:val="none" w:sz="0" w:space="0" w:color="auto"/>
                <w:bottom w:val="none" w:sz="0" w:space="0" w:color="auto"/>
                <w:right w:val="none" w:sz="0" w:space="0" w:color="auto"/>
              </w:divBdr>
              <w:divsChild>
                <w:div w:id="492064334">
                  <w:marLeft w:val="0"/>
                  <w:marRight w:val="0"/>
                  <w:marTop w:val="0"/>
                  <w:marBottom w:val="0"/>
                  <w:divBdr>
                    <w:top w:val="none" w:sz="0" w:space="0" w:color="auto"/>
                    <w:left w:val="none" w:sz="0" w:space="0" w:color="auto"/>
                    <w:bottom w:val="none" w:sz="0" w:space="0" w:color="auto"/>
                    <w:right w:val="none" w:sz="0" w:space="0" w:color="auto"/>
                  </w:divBdr>
                  <w:divsChild>
                    <w:div w:id="343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944457">
      <w:bodyDiv w:val="1"/>
      <w:marLeft w:val="0"/>
      <w:marRight w:val="0"/>
      <w:marTop w:val="0"/>
      <w:marBottom w:val="0"/>
      <w:divBdr>
        <w:top w:val="none" w:sz="0" w:space="0" w:color="auto"/>
        <w:left w:val="none" w:sz="0" w:space="0" w:color="auto"/>
        <w:bottom w:val="none" w:sz="0" w:space="0" w:color="auto"/>
        <w:right w:val="none" w:sz="0" w:space="0" w:color="auto"/>
      </w:divBdr>
    </w:div>
    <w:div w:id="996684907">
      <w:bodyDiv w:val="1"/>
      <w:marLeft w:val="0"/>
      <w:marRight w:val="0"/>
      <w:marTop w:val="0"/>
      <w:marBottom w:val="0"/>
      <w:divBdr>
        <w:top w:val="none" w:sz="0" w:space="0" w:color="auto"/>
        <w:left w:val="none" w:sz="0" w:space="0" w:color="auto"/>
        <w:bottom w:val="none" w:sz="0" w:space="0" w:color="auto"/>
        <w:right w:val="none" w:sz="0" w:space="0" w:color="auto"/>
      </w:divBdr>
      <w:divsChild>
        <w:div w:id="1351755113">
          <w:marLeft w:val="0"/>
          <w:marRight w:val="0"/>
          <w:marTop w:val="0"/>
          <w:marBottom w:val="0"/>
          <w:divBdr>
            <w:top w:val="none" w:sz="0" w:space="0" w:color="auto"/>
            <w:left w:val="none" w:sz="0" w:space="0" w:color="auto"/>
            <w:bottom w:val="none" w:sz="0" w:space="0" w:color="auto"/>
            <w:right w:val="none" w:sz="0" w:space="0" w:color="auto"/>
          </w:divBdr>
          <w:divsChild>
            <w:div w:id="1672751636">
              <w:marLeft w:val="0"/>
              <w:marRight w:val="0"/>
              <w:marTop w:val="0"/>
              <w:marBottom w:val="0"/>
              <w:divBdr>
                <w:top w:val="none" w:sz="0" w:space="0" w:color="auto"/>
                <w:left w:val="none" w:sz="0" w:space="0" w:color="auto"/>
                <w:bottom w:val="none" w:sz="0" w:space="0" w:color="auto"/>
                <w:right w:val="none" w:sz="0" w:space="0" w:color="auto"/>
              </w:divBdr>
              <w:divsChild>
                <w:div w:id="2617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34079">
      <w:bodyDiv w:val="1"/>
      <w:marLeft w:val="0"/>
      <w:marRight w:val="0"/>
      <w:marTop w:val="0"/>
      <w:marBottom w:val="0"/>
      <w:divBdr>
        <w:top w:val="none" w:sz="0" w:space="0" w:color="auto"/>
        <w:left w:val="none" w:sz="0" w:space="0" w:color="auto"/>
        <w:bottom w:val="none" w:sz="0" w:space="0" w:color="auto"/>
        <w:right w:val="none" w:sz="0" w:space="0" w:color="auto"/>
      </w:divBdr>
      <w:divsChild>
        <w:div w:id="97601950">
          <w:marLeft w:val="0"/>
          <w:marRight w:val="0"/>
          <w:marTop w:val="0"/>
          <w:marBottom w:val="0"/>
          <w:divBdr>
            <w:top w:val="none" w:sz="0" w:space="0" w:color="auto"/>
            <w:left w:val="none" w:sz="0" w:space="0" w:color="auto"/>
            <w:bottom w:val="none" w:sz="0" w:space="0" w:color="auto"/>
            <w:right w:val="none" w:sz="0" w:space="0" w:color="auto"/>
          </w:divBdr>
          <w:divsChild>
            <w:div w:id="1951207622">
              <w:marLeft w:val="0"/>
              <w:marRight w:val="0"/>
              <w:marTop w:val="0"/>
              <w:marBottom w:val="0"/>
              <w:divBdr>
                <w:top w:val="none" w:sz="0" w:space="0" w:color="auto"/>
                <w:left w:val="none" w:sz="0" w:space="0" w:color="auto"/>
                <w:bottom w:val="none" w:sz="0" w:space="0" w:color="auto"/>
                <w:right w:val="none" w:sz="0" w:space="0" w:color="auto"/>
              </w:divBdr>
              <w:divsChild>
                <w:div w:id="1175147519">
                  <w:marLeft w:val="0"/>
                  <w:marRight w:val="0"/>
                  <w:marTop w:val="0"/>
                  <w:marBottom w:val="0"/>
                  <w:divBdr>
                    <w:top w:val="none" w:sz="0" w:space="0" w:color="auto"/>
                    <w:left w:val="none" w:sz="0" w:space="0" w:color="auto"/>
                    <w:bottom w:val="none" w:sz="0" w:space="0" w:color="auto"/>
                    <w:right w:val="none" w:sz="0" w:space="0" w:color="auto"/>
                  </w:divBdr>
                  <w:divsChild>
                    <w:div w:id="89273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832961">
      <w:bodyDiv w:val="1"/>
      <w:marLeft w:val="0"/>
      <w:marRight w:val="0"/>
      <w:marTop w:val="0"/>
      <w:marBottom w:val="0"/>
      <w:divBdr>
        <w:top w:val="none" w:sz="0" w:space="0" w:color="auto"/>
        <w:left w:val="none" w:sz="0" w:space="0" w:color="auto"/>
        <w:bottom w:val="none" w:sz="0" w:space="0" w:color="auto"/>
        <w:right w:val="none" w:sz="0" w:space="0" w:color="auto"/>
      </w:divBdr>
      <w:divsChild>
        <w:div w:id="1679500919">
          <w:marLeft w:val="0"/>
          <w:marRight w:val="0"/>
          <w:marTop w:val="0"/>
          <w:marBottom w:val="0"/>
          <w:divBdr>
            <w:top w:val="none" w:sz="0" w:space="0" w:color="auto"/>
            <w:left w:val="none" w:sz="0" w:space="0" w:color="auto"/>
            <w:bottom w:val="none" w:sz="0" w:space="0" w:color="auto"/>
            <w:right w:val="none" w:sz="0" w:space="0" w:color="auto"/>
          </w:divBdr>
          <w:divsChild>
            <w:div w:id="320624619">
              <w:marLeft w:val="0"/>
              <w:marRight w:val="0"/>
              <w:marTop w:val="0"/>
              <w:marBottom w:val="0"/>
              <w:divBdr>
                <w:top w:val="none" w:sz="0" w:space="0" w:color="auto"/>
                <w:left w:val="none" w:sz="0" w:space="0" w:color="auto"/>
                <w:bottom w:val="none" w:sz="0" w:space="0" w:color="auto"/>
                <w:right w:val="none" w:sz="0" w:space="0" w:color="auto"/>
              </w:divBdr>
              <w:divsChild>
                <w:div w:id="64647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16941">
      <w:bodyDiv w:val="1"/>
      <w:marLeft w:val="0"/>
      <w:marRight w:val="0"/>
      <w:marTop w:val="0"/>
      <w:marBottom w:val="0"/>
      <w:divBdr>
        <w:top w:val="none" w:sz="0" w:space="0" w:color="auto"/>
        <w:left w:val="none" w:sz="0" w:space="0" w:color="auto"/>
        <w:bottom w:val="none" w:sz="0" w:space="0" w:color="auto"/>
        <w:right w:val="none" w:sz="0" w:space="0" w:color="auto"/>
      </w:divBdr>
      <w:divsChild>
        <w:div w:id="1643729057">
          <w:marLeft w:val="0"/>
          <w:marRight w:val="0"/>
          <w:marTop w:val="0"/>
          <w:marBottom w:val="0"/>
          <w:divBdr>
            <w:top w:val="none" w:sz="0" w:space="0" w:color="auto"/>
            <w:left w:val="none" w:sz="0" w:space="0" w:color="auto"/>
            <w:bottom w:val="none" w:sz="0" w:space="0" w:color="auto"/>
            <w:right w:val="none" w:sz="0" w:space="0" w:color="auto"/>
          </w:divBdr>
          <w:divsChild>
            <w:div w:id="1062947494">
              <w:marLeft w:val="0"/>
              <w:marRight w:val="0"/>
              <w:marTop w:val="0"/>
              <w:marBottom w:val="0"/>
              <w:divBdr>
                <w:top w:val="none" w:sz="0" w:space="0" w:color="auto"/>
                <w:left w:val="none" w:sz="0" w:space="0" w:color="auto"/>
                <w:bottom w:val="none" w:sz="0" w:space="0" w:color="auto"/>
                <w:right w:val="none" w:sz="0" w:space="0" w:color="auto"/>
              </w:divBdr>
              <w:divsChild>
                <w:div w:id="123674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045046">
      <w:bodyDiv w:val="1"/>
      <w:marLeft w:val="0"/>
      <w:marRight w:val="0"/>
      <w:marTop w:val="0"/>
      <w:marBottom w:val="0"/>
      <w:divBdr>
        <w:top w:val="none" w:sz="0" w:space="0" w:color="auto"/>
        <w:left w:val="none" w:sz="0" w:space="0" w:color="auto"/>
        <w:bottom w:val="none" w:sz="0" w:space="0" w:color="auto"/>
        <w:right w:val="none" w:sz="0" w:space="0" w:color="auto"/>
      </w:divBdr>
      <w:divsChild>
        <w:div w:id="799958065">
          <w:marLeft w:val="0"/>
          <w:marRight w:val="0"/>
          <w:marTop w:val="0"/>
          <w:marBottom w:val="0"/>
          <w:divBdr>
            <w:top w:val="none" w:sz="0" w:space="0" w:color="auto"/>
            <w:left w:val="none" w:sz="0" w:space="0" w:color="auto"/>
            <w:bottom w:val="none" w:sz="0" w:space="0" w:color="auto"/>
            <w:right w:val="none" w:sz="0" w:space="0" w:color="auto"/>
          </w:divBdr>
          <w:divsChild>
            <w:div w:id="105849399">
              <w:marLeft w:val="0"/>
              <w:marRight w:val="0"/>
              <w:marTop w:val="0"/>
              <w:marBottom w:val="0"/>
              <w:divBdr>
                <w:top w:val="none" w:sz="0" w:space="0" w:color="auto"/>
                <w:left w:val="none" w:sz="0" w:space="0" w:color="auto"/>
                <w:bottom w:val="none" w:sz="0" w:space="0" w:color="auto"/>
                <w:right w:val="none" w:sz="0" w:space="0" w:color="auto"/>
              </w:divBdr>
              <w:divsChild>
                <w:div w:id="17180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450430">
      <w:bodyDiv w:val="1"/>
      <w:marLeft w:val="0"/>
      <w:marRight w:val="0"/>
      <w:marTop w:val="0"/>
      <w:marBottom w:val="0"/>
      <w:divBdr>
        <w:top w:val="none" w:sz="0" w:space="0" w:color="auto"/>
        <w:left w:val="none" w:sz="0" w:space="0" w:color="auto"/>
        <w:bottom w:val="none" w:sz="0" w:space="0" w:color="auto"/>
        <w:right w:val="none" w:sz="0" w:space="0" w:color="auto"/>
      </w:divBdr>
      <w:divsChild>
        <w:div w:id="2103137254">
          <w:marLeft w:val="0"/>
          <w:marRight w:val="0"/>
          <w:marTop w:val="0"/>
          <w:marBottom w:val="0"/>
          <w:divBdr>
            <w:top w:val="none" w:sz="0" w:space="0" w:color="auto"/>
            <w:left w:val="none" w:sz="0" w:space="0" w:color="auto"/>
            <w:bottom w:val="none" w:sz="0" w:space="0" w:color="auto"/>
            <w:right w:val="none" w:sz="0" w:space="0" w:color="auto"/>
          </w:divBdr>
          <w:divsChild>
            <w:div w:id="747654369">
              <w:marLeft w:val="0"/>
              <w:marRight w:val="0"/>
              <w:marTop w:val="0"/>
              <w:marBottom w:val="0"/>
              <w:divBdr>
                <w:top w:val="none" w:sz="0" w:space="0" w:color="auto"/>
                <w:left w:val="none" w:sz="0" w:space="0" w:color="auto"/>
                <w:bottom w:val="none" w:sz="0" w:space="0" w:color="auto"/>
                <w:right w:val="none" w:sz="0" w:space="0" w:color="auto"/>
              </w:divBdr>
              <w:divsChild>
                <w:div w:id="143178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438621">
      <w:bodyDiv w:val="1"/>
      <w:marLeft w:val="0"/>
      <w:marRight w:val="0"/>
      <w:marTop w:val="0"/>
      <w:marBottom w:val="0"/>
      <w:divBdr>
        <w:top w:val="none" w:sz="0" w:space="0" w:color="auto"/>
        <w:left w:val="none" w:sz="0" w:space="0" w:color="auto"/>
        <w:bottom w:val="none" w:sz="0" w:space="0" w:color="auto"/>
        <w:right w:val="none" w:sz="0" w:space="0" w:color="auto"/>
      </w:divBdr>
    </w:div>
    <w:div w:id="1141536719">
      <w:bodyDiv w:val="1"/>
      <w:marLeft w:val="0"/>
      <w:marRight w:val="0"/>
      <w:marTop w:val="0"/>
      <w:marBottom w:val="0"/>
      <w:divBdr>
        <w:top w:val="none" w:sz="0" w:space="0" w:color="auto"/>
        <w:left w:val="none" w:sz="0" w:space="0" w:color="auto"/>
        <w:bottom w:val="none" w:sz="0" w:space="0" w:color="auto"/>
        <w:right w:val="none" w:sz="0" w:space="0" w:color="auto"/>
      </w:divBdr>
      <w:divsChild>
        <w:div w:id="904148807">
          <w:marLeft w:val="0"/>
          <w:marRight w:val="0"/>
          <w:marTop w:val="0"/>
          <w:marBottom w:val="0"/>
          <w:divBdr>
            <w:top w:val="none" w:sz="0" w:space="0" w:color="auto"/>
            <w:left w:val="none" w:sz="0" w:space="0" w:color="auto"/>
            <w:bottom w:val="none" w:sz="0" w:space="0" w:color="auto"/>
            <w:right w:val="none" w:sz="0" w:space="0" w:color="auto"/>
          </w:divBdr>
          <w:divsChild>
            <w:div w:id="1719084820">
              <w:marLeft w:val="0"/>
              <w:marRight w:val="0"/>
              <w:marTop w:val="0"/>
              <w:marBottom w:val="0"/>
              <w:divBdr>
                <w:top w:val="none" w:sz="0" w:space="0" w:color="auto"/>
                <w:left w:val="none" w:sz="0" w:space="0" w:color="auto"/>
                <w:bottom w:val="none" w:sz="0" w:space="0" w:color="auto"/>
                <w:right w:val="none" w:sz="0" w:space="0" w:color="auto"/>
              </w:divBdr>
              <w:divsChild>
                <w:div w:id="1049500777">
                  <w:marLeft w:val="0"/>
                  <w:marRight w:val="0"/>
                  <w:marTop w:val="0"/>
                  <w:marBottom w:val="0"/>
                  <w:divBdr>
                    <w:top w:val="none" w:sz="0" w:space="0" w:color="auto"/>
                    <w:left w:val="none" w:sz="0" w:space="0" w:color="auto"/>
                    <w:bottom w:val="none" w:sz="0" w:space="0" w:color="auto"/>
                    <w:right w:val="none" w:sz="0" w:space="0" w:color="auto"/>
                  </w:divBdr>
                  <w:divsChild>
                    <w:div w:id="212418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717296">
      <w:bodyDiv w:val="1"/>
      <w:marLeft w:val="0"/>
      <w:marRight w:val="0"/>
      <w:marTop w:val="0"/>
      <w:marBottom w:val="0"/>
      <w:divBdr>
        <w:top w:val="none" w:sz="0" w:space="0" w:color="auto"/>
        <w:left w:val="none" w:sz="0" w:space="0" w:color="auto"/>
        <w:bottom w:val="none" w:sz="0" w:space="0" w:color="auto"/>
        <w:right w:val="none" w:sz="0" w:space="0" w:color="auto"/>
      </w:divBdr>
      <w:divsChild>
        <w:div w:id="754857863">
          <w:marLeft w:val="0"/>
          <w:marRight w:val="0"/>
          <w:marTop w:val="0"/>
          <w:marBottom w:val="0"/>
          <w:divBdr>
            <w:top w:val="none" w:sz="0" w:space="0" w:color="auto"/>
            <w:left w:val="none" w:sz="0" w:space="0" w:color="auto"/>
            <w:bottom w:val="none" w:sz="0" w:space="0" w:color="auto"/>
            <w:right w:val="none" w:sz="0" w:space="0" w:color="auto"/>
          </w:divBdr>
          <w:divsChild>
            <w:div w:id="1091315315">
              <w:marLeft w:val="0"/>
              <w:marRight w:val="0"/>
              <w:marTop w:val="0"/>
              <w:marBottom w:val="0"/>
              <w:divBdr>
                <w:top w:val="none" w:sz="0" w:space="0" w:color="auto"/>
                <w:left w:val="none" w:sz="0" w:space="0" w:color="auto"/>
                <w:bottom w:val="none" w:sz="0" w:space="0" w:color="auto"/>
                <w:right w:val="none" w:sz="0" w:space="0" w:color="auto"/>
              </w:divBdr>
              <w:divsChild>
                <w:div w:id="12560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430533">
      <w:bodyDiv w:val="1"/>
      <w:marLeft w:val="0"/>
      <w:marRight w:val="0"/>
      <w:marTop w:val="0"/>
      <w:marBottom w:val="0"/>
      <w:divBdr>
        <w:top w:val="none" w:sz="0" w:space="0" w:color="auto"/>
        <w:left w:val="none" w:sz="0" w:space="0" w:color="auto"/>
        <w:bottom w:val="none" w:sz="0" w:space="0" w:color="auto"/>
        <w:right w:val="none" w:sz="0" w:space="0" w:color="auto"/>
      </w:divBdr>
    </w:div>
    <w:div w:id="1212888372">
      <w:bodyDiv w:val="1"/>
      <w:marLeft w:val="0"/>
      <w:marRight w:val="0"/>
      <w:marTop w:val="0"/>
      <w:marBottom w:val="0"/>
      <w:divBdr>
        <w:top w:val="none" w:sz="0" w:space="0" w:color="auto"/>
        <w:left w:val="none" w:sz="0" w:space="0" w:color="auto"/>
        <w:bottom w:val="none" w:sz="0" w:space="0" w:color="auto"/>
        <w:right w:val="none" w:sz="0" w:space="0" w:color="auto"/>
      </w:divBdr>
    </w:div>
    <w:div w:id="1217278946">
      <w:bodyDiv w:val="1"/>
      <w:marLeft w:val="0"/>
      <w:marRight w:val="0"/>
      <w:marTop w:val="0"/>
      <w:marBottom w:val="0"/>
      <w:divBdr>
        <w:top w:val="none" w:sz="0" w:space="0" w:color="auto"/>
        <w:left w:val="none" w:sz="0" w:space="0" w:color="auto"/>
        <w:bottom w:val="none" w:sz="0" w:space="0" w:color="auto"/>
        <w:right w:val="none" w:sz="0" w:space="0" w:color="auto"/>
      </w:divBdr>
    </w:div>
    <w:div w:id="1249119240">
      <w:bodyDiv w:val="1"/>
      <w:marLeft w:val="0"/>
      <w:marRight w:val="0"/>
      <w:marTop w:val="0"/>
      <w:marBottom w:val="0"/>
      <w:divBdr>
        <w:top w:val="none" w:sz="0" w:space="0" w:color="auto"/>
        <w:left w:val="none" w:sz="0" w:space="0" w:color="auto"/>
        <w:bottom w:val="none" w:sz="0" w:space="0" w:color="auto"/>
        <w:right w:val="none" w:sz="0" w:space="0" w:color="auto"/>
      </w:divBdr>
      <w:divsChild>
        <w:div w:id="764377499">
          <w:marLeft w:val="0"/>
          <w:marRight w:val="0"/>
          <w:marTop w:val="0"/>
          <w:marBottom w:val="0"/>
          <w:divBdr>
            <w:top w:val="none" w:sz="0" w:space="0" w:color="auto"/>
            <w:left w:val="none" w:sz="0" w:space="0" w:color="auto"/>
            <w:bottom w:val="none" w:sz="0" w:space="0" w:color="auto"/>
            <w:right w:val="none" w:sz="0" w:space="0" w:color="auto"/>
          </w:divBdr>
          <w:divsChild>
            <w:div w:id="156700347">
              <w:marLeft w:val="0"/>
              <w:marRight w:val="0"/>
              <w:marTop w:val="0"/>
              <w:marBottom w:val="0"/>
              <w:divBdr>
                <w:top w:val="none" w:sz="0" w:space="0" w:color="auto"/>
                <w:left w:val="none" w:sz="0" w:space="0" w:color="auto"/>
                <w:bottom w:val="none" w:sz="0" w:space="0" w:color="auto"/>
                <w:right w:val="none" w:sz="0" w:space="0" w:color="auto"/>
              </w:divBdr>
              <w:divsChild>
                <w:div w:id="7025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71340">
      <w:bodyDiv w:val="1"/>
      <w:marLeft w:val="0"/>
      <w:marRight w:val="0"/>
      <w:marTop w:val="0"/>
      <w:marBottom w:val="0"/>
      <w:divBdr>
        <w:top w:val="none" w:sz="0" w:space="0" w:color="auto"/>
        <w:left w:val="none" w:sz="0" w:space="0" w:color="auto"/>
        <w:bottom w:val="none" w:sz="0" w:space="0" w:color="auto"/>
        <w:right w:val="none" w:sz="0" w:space="0" w:color="auto"/>
      </w:divBdr>
      <w:divsChild>
        <w:div w:id="85197179">
          <w:marLeft w:val="0"/>
          <w:marRight w:val="0"/>
          <w:marTop w:val="0"/>
          <w:marBottom w:val="0"/>
          <w:divBdr>
            <w:top w:val="none" w:sz="0" w:space="0" w:color="auto"/>
            <w:left w:val="none" w:sz="0" w:space="0" w:color="auto"/>
            <w:bottom w:val="none" w:sz="0" w:space="0" w:color="auto"/>
            <w:right w:val="none" w:sz="0" w:space="0" w:color="auto"/>
          </w:divBdr>
          <w:divsChild>
            <w:div w:id="1770389664">
              <w:marLeft w:val="0"/>
              <w:marRight w:val="0"/>
              <w:marTop w:val="0"/>
              <w:marBottom w:val="0"/>
              <w:divBdr>
                <w:top w:val="none" w:sz="0" w:space="0" w:color="auto"/>
                <w:left w:val="none" w:sz="0" w:space="0" w:color="auto"/>
                <w:bottom w:val="none" w:sz="0" w:space="0" w:color="auto"/>
                <w:right w:val="none" w:sz="0" w:space="0" w:color="auto"/>
              </w:divBdr>
              <w:divsChild>
                <w:div w:id="146689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3112">
      <w:bodyDiv w:val="1"/>
      <w:marLeft w:val="0"/>
      <w:marRight w:val="0"/>
      <w:marTop w:val="0"/>
      <w:marBottom w:val="0"/>
      <w:divBdr>
        <w:top w:val="none" w:sz="0" w:space="0" w:color="auto"/>
        <w:left w:val="none" w:sz="0" w:space="0" w:color="auto"/>
        <w:bottom w:val="none" w:sz="0" w:space="0" w:color="auto"/>
        <w:right w:val="none" w:sz="0" w:space="0" w:color="auto"/>
      </w:divBdr>
    </w:div>
    <w:div w:id="1371687415">
      <w:bodyDiv w:val="1"/>
      <w:marLeft w:val="0"/>
      <w:marRight w:val="0"/>
      <w:marTop w:val="0"/>
      <w:marBottom w:val="0"/>
      <w:divBdr>
        <w:top w:val="none" w:sz="0" w:space="0" w:color="auto"/>
        <w:left w:val="none" w:sz="0" w:space="0" w:color="auto"/>
        <w:bottom w:val="none" w:sz="0" w:space="0" w:color="auto"/>
        <w:right w:val="none" w:sz="0" w:space="0" w:color="auto"/>
      </w:divBdr>
    </w:div>
    <w:div w:id="1434857646">
      <w:bodyDiv w:val="1"/>
      <w:marLeft w:val="0"/>
      <w:marRight w:val="0"/>
      <w:marTop w:val="0"/>
      <w:marBottom w:val="0"/>
      <w:divBdr>
        <w:top w:val="none" w:sz="0" w:space="0" w:color="auto"/>
        <w:left w:val="none" w:sz="0" w:space="0" w:color="auto"/>
        <w:bottom w:val="none" w:sz="0" w:space="0" w:color="auto"/>
        <w:right w:val="none" w:sz="0" w:space="0" w:color="auto"/>
      </w:divBdr>
      <w:divsChild>
        <w:div w:id="960692847">
          <w:marLeft w:val="0"/>
          <w:marRight w:val="0"/>
          <w:marTop w:val="0"/>
          <w:marBottom w:val="0"/>
          <w:divBdr>
            <w:top w:val="none" w:sz="0" w:space="0" w:color="auto"/>
            <w:left w:val="none" w:sz="0" w:space="0" w:color="auto"/>
            <w:bottom w:val="none" w:sz="0" w:space="0" w:color="auto"/>
            <w:right w:val="none" w:sz="0" w:space="0" w:color="auto"/>
          </w:divBdr>
          <w:divsChild>
            <w:div w:id="1335306731">
              <w:marLeft w:val="0"/>
              <w:marRight w:val="0"/>
              <w:marTop w:val="0"/>
              <w:marBottom w:val="0"/>
              <w:divBdr>
                <w:top w:val="none" w:sz="0" w:space="0" w:color="auto"/>
                <w:left w:val="none" w:sz="0" w:space="0" w:color="auto"/>
                <w:bottom w:val="none" w:sz="0" w:space="0" w:color="auto"/>
                <w:right w:val="none" w:sz="0" w:space="0" w:color="auto"/>
              </w:divBdr>
              <w:divsChild>
                <w:div w:id="2160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455856">
      <w:bodyDiv w:val="1"/>
      <w:marLeft w:val="0"/>
      <w:marRight w:val="0"/>
      <w:marTop w:val="0"/>
      <w:marBottom w:val="0"/>
      <w:divBdr>
        <w:top w:val="none" w:sz="0" w:space="0" w:color="auto"/>
        <w:left w:val="none" w:sz="0" w:space="0" w:color="auto"/>
        <w:bottom w:val="none" w:sz="0" w:space="0" w:color="auto"/>
        <w:right w:val="none" w:sz="0" w:space="0" w:color="auto"/>
      </w:divBdr>
    </w:div>
    <w:div w:id="1509907731">
      <w:bodyDiv w:val="1"/>
      <w:marLeft w:val="0"/>
      <w:marRight w:val="0"/>
      <w:marTop w:val="0"/>
      <w:marBottom w:val="0"/>
      <w:divBdr>
        <w:top w:val="none" w:sz="0" w:space="0" w:color="auto"/>
        <w:left w:val="none" w:sz="0" w:space="0" w:color="auto"/>
        <w:bottom w:val="none" w:sz="0" w:space="0" w:color="auto"/>
        <w:right w:val="none" w:sz="0" w:space="0" w:color="auto"/>
      </w:divBdr>
      <w:divsChild>
        <w:div w:id="393436395">
          <w:marLeft w:val="0"/>
          <w:marRight w:val="0"/>
          <w:marTop w:val="0"/>
          <w:marBottom w:val="0"/>
          <w:divBdr>
            <w:top w:val="none" w:sz="0" w:space="0" w:color="auto"/>
            <w:left w:val="none" w:sz="0" w:space="0" w:color="auto"/>
            <w:bottom w:val="none" w:sz="0" w:space="0" w:color="auto"/>
            <w:right w:val="none" w:sz="0" w:space="0" w:color="auto"/>
          </w:divBdr>
        </w:div>
        <w:div w:id="745759617">
          <w:marLeft w:val="0"/>
          <w:marRight w:val="0"/>
          <w:marTop w:val="0"/>
          <w:marBottom w:val="0"/>
          <w:divBdr>
            <w:top w:val="none" w:sz="0" w:space="0" w:color="auto"/>
            <w:left w:val="none" w:sz="0" w:space="0" w:color="auto"/>
            <w:bottom w:val="none" w:sz="0" w:space="0" w:color="auto"/>
            <w:right w:val="none" w:sz="0" w:space="0" w:color="auto"/>
          </w:divBdr>
        </w:div>
        <w:div w:id="2128310627">
          <w:marLeft w:val="0"/>
          <w:marRight w:val="0"/>
          <w:marTop w:val="0"/>
          <w:marBottom w:val="0"/>
          <w:divBdr>
            <w:top w:val="none" w:sz="0" w:space="0" w:color="auto"/>
            <w:left w:val="none" w:sz="0" w:space="0" w:color="auto"/>
            <w:bottom w:val="none" w:sz="0" w:space="0" w:color="auto"/>
            <w:right w:val="none" w:sz="0" w:space="0" w:color="auto"/>
          </w:divBdr>
        </w:div>
      </w:divsChild>
    </w:div>
    <w:div w:id="1518930315">
      <w:bodyDiv w:val="1"/>
      <w:marLeft w:val="0"/>
      <w:marRight w:val="0"/>
      <w:marTop w:val="0"/>
      <w:marBottom w:val="0"/>
      <w:divBdr>
        <w:top w:val="none" w:sz="0" w:space="0" w:color="auto"/>
        <w:left w:val="none" w:sz="0" w:space="0" w:color="auto"/>
        <w:bottom w:val="none" w:sz="0" w:space="0" w:color="auto"/>
        <w:right w:val="none" w:sz="0" w:space="0" w:color="auto"/>
      </w:divBdr>
      <w:divsChild>
        <w:div w:id="1324503982">
          <w:marLeft w:val="0"/>
          <w:marRight w:val="0"/>
          <w:marTop w:val="0"/>
          <w:marBottom w:val="0"/>
          <w:divBdr>
            <w:top w:val="none" w:sz="0" w:space="0" w:color="auto"/>
            <w:left w:val="none" w:sz="0" w:space="0" w:color="auto"/>
            <w:bottom w:val="none" w:sz="0" w:space="0" w:color="auto"/>
            <w:right w:val="none" w:sz="0" w:space="0" w:color="auto"/>
          </w:divBdr>
          <w:divsChild>
            <w:div w:id="47344059">
              <w:marLeft w:val="0"/>
              <w:marRight w:val="0"/>
              <w:marTop w:val="0"/>
              <w:marBottom w:val="0"/>
              <w:divBdr>
                <w:top w:val="none" w:sz="0" w:space="0" w:color="auto"/>
                <w:left w:val="none" w:sz="0" w:space="0" w:color="auto"/>
                <w:bottom w:val="none" w:sz="0" w:space="0" w:color="auto"/>
                <w:right w:val="none" w:sz="0" w:space="0" w:color="auto"/>
              </w:divBdr>
              <w:divsChild>
                <w:div w:id="11230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428433">
      <w:bodyDiv w:val="1"/>
      <w:marLeft w:val="0"/>
      <w:marRight w:val="0"/>
      <w:marTop w:val="0"/>
      <w:marBottom w:val="0"/>
      <w:divBdr>
        <w:top w:val="none" w:sz="0" w:space="0" w:color="auto"/>
        <w:left w:val="none" w:sz="0" w:space="0" w:color="auto"/>
        <w:bottom w:val="none" w:sz="0" w:space="0" w:color="auto"/>
        <w:right w:val="none" w:sz="0" w:space="0" w:color="auto"/>
      </w:divBdr>
    </w:div>
    <w:div w:id="1564368948">
      <w:bodyDiv w:val="1"/>
      <w:marLeft w:val="0"/>
      <w:marRight w:val="0"/>
      <w:marTop w:val="0"/>
      <w:marBottom w:val="0"/>
      <w:divBdr>
        <w:top w:val="none" w:sz="0" w:space="0" w:color="auto"/>
        <w:left w:val="none" w:sz="0" w:space="0" w:color="auto"/>
        <w:bottom w:val="none" w:sz="0" w:space="0" w:color="auto"/>
        <w:right w:val="none" w:sz="0" w:space="0" w:color="auto"/>
      </w:divBdr>
    </w:div>
    <w:div w:id="1577402032">
      <w:bodyDiv w:val="1"/>
      <w:marLeft w:val="0"/>
      <w:marRight w:val="0"/>
      <w:marTop w:val="0"/>
      <w:marBottom w:val="0"/>
      <w:divBdr>
        <w:top w:val="none" w:sz="0" w:space="0" w:color="auto"/>
        <w:left w:val="none" w:sz="0" w:space="0" w:color="auto"/>
        <w:bottom w:val="none" w:sz="0" w:space="0" w:color="auto"/>
        <w:right w:val="none" w:sz="0" w:space="0" w:color="auto"/>
      </w:divBdr>
      <w:divsChild>
        <w:div w:id="1647004583">
          <w:marLeft w:val="0"/>
          <w:marRight w:val="0"/>
          <w:marTop w:val="0"/>
          <w:marBottom w:val="0"/>
          <w:divBdr>
            <w:top w:val="none" w:sz="0" w:space="0" w:color="auto"/>
            <w:left w:val="none" w:sz="0" w:space="0" w:color="auto"/>
            <w:bottom w:val="none" w:sz="0" w:space="0" w:color="auto"/>
            <w:right w:val="none" w:sz="0" w:space="0" w:color="auto"/>
          </w:divBdr>
          <w:divsChild>
            <w:div w:id="1205412382">
              <w:marLeft w:val="0"/>
              <w:marRight w:val="0"/>
              <w:marTop w:val="0"/>
              <w:marBottom w:val="0"/>
              <w:divBdr>
                <w:top w:val="none" w:sz="0" w:space="0" w:color="auto"/>
                <w:left w:val="none" w:sz="0" w:space="0" w:color="auto"/>
                <w:bottom w:val="none" w:sz="0" w:space="0" w:color="auto"/>
                <w:right w:val="none" w:sz="0" w:space="0" w:color="auto"/>
              </w:divBdr>
              <w:divsChild>
                <w:div w:id="15319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672791">
      <w:bodyDiv w:val="1"/>
      <w:marLeft w:val="0"/>
      <w:marRight w:val="0"/>
      <w:marTop w:val="0"/>
      <w:marBottom w:val="0"/>
      <w:divBdr>
        <w:top w:val="none" w:sz="0" w:space="0" w:color="auto"/>
        <w:left w:val="none" w:sz="0" w:space="0" w:color="auto"/>
        <w:bottom w:val="none" w:sz="0" w:space="0" w:color="auto"/>
        <w:right w:val="none" w:sz="0" w:space="0" w:color="auto"/>
      </w:divBdr>
    </w:div>
    <w:div w:id="1606645661">
      <w:bodyDiv w:val="1"/>
      <w:marLeft w:val="0"/>
      <w:marRight w:val="0"/>
      <w:marTop w:val="0"/>
      <w:marBottom w:val="0"/>
      <w:divBdr>
        <w:top w:val="none" w:sz="0" w:space="0" w:color="auto"/>
        <w:left w:val="none" w:sz="0" w:space="0" w:color="auto"/>
        <w:bottom w:val="none" w:sz="0" w:space="0" w:color="auto"/>
        <w:right w:val="none" w:sz="0" w:space="0" w:color="auto"/>
      </w:divBdr>
    </w:div>
    <w:div w:id="1621453011">
      <w:bodyDiv w:val="1"/>
      <w:marLeft w:val="0"/>
      <w:marRight w:val="0"/>
      <w:marTop w:val="0"/>
      <w:marBottom w:val="0"/>
      <w:divBdr>
        <w:top w:val="none" w:sz="0" w:space="0" w:color="auto"/>
        <w:left w:val="none" w:sz="0" w:space="0" w:color="auto"/>
        <w:bottom w:val="none" w:sz="0" w:space="0" w:color="auto"/>
        <w:right w:val="none" w:sz="0" w:space="0" w:color="auto"/>
      </w:divBdr>
    </w:div>
    <w:div w:id="1652709381">
      <w:bodyDiv w:val="1"/>
      <w:marLeft w:val="0"/>
      <w:marRight w:val="0"/>
      <w:marTop w:val="0"/>
      <w:marBottom w:val="0"/>
      <w:divBdr>
        <w:top w:val="none" w:sz="0" w:space="0" w:color="auto"/>
        <w:left w:val="none" w:sz="0" w:space="0" w:color="auto"/>
        <w:bottom w:val="none" w:sz="0" w:space="0" w:color="auto"/>
        <w:right w:val="none" w:sz="0" w:space="0" w:color="auto"/>
      </w:divBdr>
    </w:div>
    <w:div w:id="1687974044">
      <w:bodyDiv w:val="1"/>
      <w:marLeft w:val="0"/>
      <w:marRight w:val="0"/>
      <w:marTop w:val="0"/>
      <w:marBottom w:val="0"/>
      <w:divBdr>
        <w:top w:val="none" w:sz="0" w:space="0" w:color="auto"/>
        <w:left w:val="none" w:sz="0" w:space="0" w:color="auto"/>
        <w:bottom w:val="none" w:sz="0" w:space="0" w:color="auto"/>
        <w:right w:val="none" w:sz="0" w:space="0" w:color="auto"/>
      </w:divBdr>
    </w:div>
    <w:div w:id="1692757678">
      <w:bodyDiv w:val="1"/>
      <w:marLeft w:val="0"/>
      <w:marRight w:val="0"/>
      <w:marTop w:val="0"/>
      <w:marBottom w:val="0"/>
      <w:divBdr>
        <w:top w:val="none" w:sz="0" w:space="0" w:color="auto"/>
        <w:left w:val="none" w:sz="0" w:space="0" w:color="auto"/>
        <w:bottom w:val="none" w:sz="0" w:space="0" w:color="auto"/>
        <w:right w:val="none" w:sz="0" w:space="0" w:color="auto"/>
      </w:divBdr>
    </w:div>
    <w:div w:id="1809128741">
      <w:bodyDiv w:val="1"/>
      <w:marLeft w:val="0"/>
      <w:marRight w:val="0"/>
      <w:marTop w:val="0"/>
      <w:marBottom w:val="0"/>
      <w:divBdr>
        <w:top w:val="none" w:sz="0" w:space="0" w:color="auto"/>
        <w:left w:val="none" w:sz="0" w:space="0" w:color="auto"/>
        <w:bottom w:val="none" w:sz="0" w:space="0" w:color="auto"/>
        <w:right w:val="none" w:sz="0" w:space="0" w:color="auto"/>
      </w:divBdr>
      <w:divsChild>
        <w:div w:id="1364359730">
          <w:marLeft w:val="0"/>
          <w:marRight w:val="0"/>
          <w:marTop w:val="0"/>
          <w:marBottom w:val="0"/>
          <w:divBdr>
            <w:top w:val="none" w:sz="0" w:space="0" w:color="auto"/>
            <w:left w:val="none" w:sz="0" w:space="0" w:color="auto"/>
            <w:bottom w:val="none" w:sz="0" w:space="0" w:color="auto"/>
            <w:right w:val="none" w:sz="0" w:space="0" w:color="auto"/>
          </w:divBdr>
          <w:divsChild>
            <w:div w:id="798380103">
              <w:marLeft w:val="0"/>
              <w:marRight w:val="0"/>
              <w:marTop w:val="0"/>
              <w:marBottom w:val="0"/>
              <w:divBdr>
                <w:top w:val="none" w:sz="0" w:space="0" w:color="auto"/>
                <w:left w:val="none" w:sz="0" w:space="0" w:color="auto"/>
                <w:bottom w:val="none" w:sz="0" w:space="0" w:color="auto"/>
                <w:right w:val="none" w:sz="0" w:space="0" w:color="auto"/>
              </w:divBdr>
              <w:divsChild>
                <w:div w:id="121774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414875">
      <w:bodyDiv w:val="1"/>
      <w:marLeft w:val="0"/>
      <w:marRight w:val="0"/>
      <w:marTop w:val="0"/>
      <w:marBottom w:val="0"/>
      <w:divBdr>
        <w:top w:val="none" w:sz="0" w:space="0" w:color="auto"/>
        <w:left w:val="none" w:sz="0" w:space="0" w:color="auto"/>
        <w:bottom w:val="none" w:sz="0" w:space="0" w:color="auto"/>
        <w:right w:val="none" w:sz="0" w:space="0" w:color="auto"/>
      </w:divBdr>
    </w:div>
    <w:div w:id="1905144188">
      <w:bodyDiv w:val="1"/>
      <w:marLeft w:val="0"/>
      <w:marRight w:val="0"/>
      <w:marTop w:val="0"/>
      <w:marBottom w:val="0"/>
      <w:divBdr>
        <w:top w:val="none" w:sz="0" w:space="0" w:color="auto"/>
        <w:left w:val="none" w:sz="0" w:space="0" w:color="auto"/>
        <w:bottom w:val="none" w:sz="0" w:space="0" w:color="auto"/>
        <w:right w:val="none" w:sz="0" w:space="0" w:color="auto"/>
      </w:divBdr>
    </w:div>
    <w:div w:id="1918854835">
      <w:bodyDiv w:val="1"/>
      <w:marLeft w:val="0"/>
      <w:marRight w:val="0"/>
      <w:marTop w:val="0"/>
      <w:marBottom w:val="0"/>
      <w:divBdr>
        <w:top w:val="none" w:sz="0" w:space="0" w:color="auto"/>
        <w:left w:val="none" w:sz="0" w:space="0" w:color="auto"/>
        <w:bottom w:val="none" w:sz="0" w:space="0" w:color="auto"/>
        <w:right w:val="none" w:sz="0" w:space="0" w:color="auto"/>
      </w:divBdr>
    </w:div>
    <w:div w:id="1937055605">
      <w:bodyDiv w:val="1"/>
      <w:marLeft w:val="0"/>
      <w:marRight w:val="0"/>
      <w:marTop w:val="0"/>
      <w:marBottom w:val="0"/>
      <w:divBdr>
        <w:top w:val="none" w:sz="0" w:space="0" w:color="auto"/>
        <w:left w:val="none" w:sz="0" w:space="0" w:color="auto"/>
        <w:bottom w:val="none" w:sz="0" w:space="0" w:color="auto"/>
        <w:right w:val="none" w:sz="0" w:space="0" w:color="auto"/>
      </w:divBdr>
      <w:divsChild>
        <w:div w:id="604771726">
          <w:marLeft w:val="0"/>
          <w:marRight w:val="0"/>
          <w:marTop w:val="0"/>
          <w:marBottom w:val="0"/>
          <w:divBdr>
            <w:top w:val="none" w:sz="0" w:space="0" w:color="auto"/>
            <w:left w:val="none" w:sz="0" w:space="0" w:color="auto"/>
            <w:bottom w:val="none" w:sz="0" w:space="0" w:color="auto"/>
            <w:right w:val="none" w:sz="0" w:space="0" w:color="auto"/>
          </w:divBdr>
          <w:divsChild>
            <w:div w:id="1236939974">
              <w:marLeft w:val="0"/>
              <w:marRight w:val="0"/>
              <w:marTop w:val="0"/>
              <w:marBottom w:val="0"/>
              <w:divBdr>
                <w:top w:val="none" w:sz="0" w:space="0" w:color="auto"/>
                <w:left w:val="none" w:sz="0" w:space="0" w:color="auto"/>
                <w:bottom w:val="none" w:sz="0" w:space="0" w:color="auto"/>
                <w:right w:val="none" w:sz="0" w:space="0" w:color="auto"/>
              </w:divBdr>
              <w:divsChild>
                <w:div w:id="773668436">
                  <w:marLeft w:val="0"/>
                  <w:marRight w:val="0"/>
                  <w:marTop w:val="0"/>
                  <w:marBottom w:val="0"/>
                  <w:divBdr>
                    <w:top w:val="none" w:sz="0" w:space="0" w:color="auto"/>
                    <w:left w:val="none" w:sz="0" w:space="0" w:color="auto"/>
                    <w:bottom w:val="none" w:sz="0" w:space="0" w:color="auto"/>
                    <w:right w:val="none" w:sz="0" w:space="0" w:color="auto"/>
                  </w:divBdr>
                  <w:divsChild>
                    <w:div w:id="194618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371262">
      <w:bodyDiv w:val="1"/>
      <w:marLeft w:val="0"/>
      <w:marRight w:val="0"/>
      <w:marTop w:val="0"/>
      <w:marBottom w:val="0"/>
      <w:divBdr>
        <w:top w:val="none" w:sz="0" w:space="0" w:color="auto"/>
        <w:left w:val="none" w:sz="0" w:space="0" w:color="auto"/>
        <w:bottom w:val="none" w:sz="0" w:space="0" w:color="auto"/>
        <w:right w:val="none" w:sz="0" w:space="0" w:color="auto"/>
      </w:divBdr>
      <w:divsChild>
        <w:div w:id="1933128383">
          <w:marLeft w:val="0"/>
          <w:marRight w:val="0"/>
          <w:marTop w:val="0"/>
          <w:marBottom w:val="0"/>
          <w:divBdr>
            <w:top w:val="none" w:sz="0" w:space="0" w:color="auto"/>
            <w:left w:val="none" w:sz="0" w:space="0" w:color="auto"/>
            <w:bottom w:val="none" w:sz="0" w:space="0" w:color="auto"/>
            <w:right w:val="none" w:sz="0" w:space="0" w:color="auto"/>
          </w:divBdr>
          <w:divsChild>
            <w:div w:id="1229195311">
              <w:marLeft w:val="0"/>
              <w:marRight w:val="0"/>
              <w:marTop w:val="0"/>
              <w:marBottom w:val="0"/>
              <w:divBdr>
                <w:top w:val="none" w:sz="0" w:space="0" w:color="auto"/>
                <w:left w:val="none" w:sz="0" w:space="0" w:color="auto"/>
                <w:bottom w:val="none" w:sz="0" w:space="0" w:color="auto"/>
                <w:right w:val="none" w:sz="0" w:space="0" w:color="auto"/>
              </w:divBdr>
              <w:divsChild>
                <w:div w:id="20780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14933">
      <w:bodyDiv w:val="1"/>
      <w:marLeft w:val="0"/>
      <w:marRight w:val="0"/>
      <w:marTop w:val="0"/>
      <w:marBottom w:val="0"/>
      <w:divBdr>
        <w:top w:val="none" w:sz="0" w:space="0" w:color="auto"/>
        <w:left w:val="none" w:sz="0" w:space="0" w:color="auto"/>
        <w:bottom w:val="none" w:sz="0" w:space="0" w:color="auto"/>
        <w:right w:val="none" w:sz="0" w:space="0" w:color="auto"/>
      </w:divBdr>
    </w:div>
    <w:div w:id="1995721873">
      <w:bodyDiv w:val="1"/>
      <w:marLeft w:val="0"/>
      <w:marRight w:val="0"/>
      <w:marTop w:val="0"/>
      <w:marBottom w:val="0"/>
      <w:divBdr>
        <w:top w:val="none" w:sz="0" w:space="0" w:color="auto"/>
        <w:left w:val="none" w:sz="0" w:space="0" w:color="auto"/>
        <w:bottom w:val="none" w:sz="0" w:space="0" w:color="auto"/>
        <w:right w:val="none" w:sz="0" w:space="0" w:color="auto"/>
      </w:divBdr>
    </w:div>
    <w:div w:id="1998879008">
      <w:bodyDiv w:val="1"/>
      <w:marLeft w:val="0"/>
      <w:marRight w:val="0"/>
      <w:marTop w:val="0"/>
      <w:marBottom w:val="0"/>
      <w:divBdr>
        <w:top w:val="none" w:sz="0" w:space="0" w:color="auto"/>
        <w:left w:val="none" w:sz="0" w:space="0" w:color="auto"/>
        <w:bottom w:val="none" w:sz="0" w:space="0" w:color="auto"/>
        <w:right w:val="none" w:sz="0" w:space="0" w:color="auto"/>
      </w:divBdr>
    </w:div>
    <w:div w:id="2020544025">
      <w:bodyDiv w:val="1"/>
      <w:marLeft w:val="0"/>
      <w:marRight w:val="0"/>
      <w:marTop w:val="0"/>
      <w:marBottom w:val="0"/>
      <w:divBdr>
        <w:top w:val="none" w:sz="0" w:space="0" w:color="auto"/>
        <w:left w:val="none" w:sz="0" w:space="0" w:color="auto"/>
        <w:bottom w:val="none" w:sz="0" w:space="0" w:color="auto"/>
        <w:right w:val="none" w:sz="0" w:space="0" w:color="auto"/>
      </w:divBdr>
      <w:divsChild>
        <w:div w:id="219289485">
          <w:marLeft w:val="0"/>
          <w:marRight w:val="0"/>
          <w:marTop w:val="0"/>
          <w:marBottom w:val="0"/>
          <w:divBdr>
            <w:top w:val="none" w:sz="0" w:space="0" w:color="auto"/>
            <w:left w:val="none" w:sz="0" w:space="0" w:color="auto"/>
            <w:bottom w:val="none" w:sz="0" w:space="0" w:color="auto"/>
            <w:right w:val="none" w:sz="0" w:space="0" w:color="auto"/>
          </w:divBdr>
          <w:divsChild>
            <w:div w:id="1430657823">
              <w:marLeft w:val="0"/>
              <w:marRight w:val="0"/>
              <w:marTop w:val="0"/>
              <w:marBottom w:val="0"/>
              <w:divBdr>
                <w:top w:val="none" w:sz="0" w:space="0" w:color="auto"/>
                <w:left w:val="none" w:sz="0" w:space="0" w:color="auto"/>
                <w:bottom w:val="none" w:sz="0" w:space="0" w:color="auto"/>
                <w:right w:val="none" w:sz="0" w:space="0" w:color="auto"/>
              </w:divBdr>
              <w:divsChild>
                <w:div w:id="42881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5083">
      <w:bodyDiv w:val="1"/>
      <w:marLeft w:val="0"/>
      <w:marRight w:val="0"/>
      <w:marTop w:val="0"/>
      <w:marBottom w:val="0"/>
      <w:divBdr>
        <w:top w:val="none" w:sz="0" w:space="0" w:color="auto"/>
        <w:left w:val="none" w:sz="0" w:space="0" w:color="auto"/>
        <w:bottom w:val="none" w:sz="0" w:space="0" w:color="auto"/>
        <w:right w:val="none" w:sz="0" w:space="0" w:color="auto"/>
      </w:divBdr>
    </w:div>
    <w:div w:id="2075620213">
      <w:bodyDiv w:val="1"/>
      <w:marLeft w:val="0"/>
      <w:marRight w:val="0"/>
      <w:marTop w:val="0"/>
      <w:marBottom w:val="0"/>
      <w:divBdr>
        <w:top w:val="none" w:sz="0" w:space="0" w:color="auto"/>
        <w:left w:val="none" w:sz="0" w:space="0" w:color="auto"/>
        <w:bottom w:val="none" w:sz="0" w:space="0" w:color="auto"/>
        <w:right w:val="none" w:sz="0" w:space="0" w:color="auto"/>
      </w:divBdr>
    </w:div>
    <w:div w:id="2083866537">
      <w:bodyDiv w:val="1"/>
      <w:marLeft w:val="0"/>
      <w:marRight w:val="0"/>
      <w:marTop w:val="0"/>
      <w:marBottom w:val="0"/>
      <w:divBdr>
        <w:top w:val="none" w:sz="0" w:space="0" w:color="auto"/>
        <w:left w:val="none" w:sz="0" w:space="0" w:color="auto"/>
        <w:bottom w:val="none" w:sz="0" w:space="0" w:color="auto"/>
        <w:right w:val="none" w:sz="0" w:space="0" w:color="auto"/>
      </w:divBdr>
    </w:div>
    <w:div w:id="2088961218">
      <w:bodyDiv w:val="1"/>
      <w:marLeft w:val="0"/>
      <w:marRight w:val="0"/>
      <w:marTop w:val="0"/>
      <w:marBottom w:val="0"/>
      <w:divBdr>
        <w:top w:val="none" w:sz="0" w:space="0" w:color="auto"/>
        <w:left w:val="none" w:sz="0" w:space="0" w:color="auto"/>
        <w:bottom w:val="none" w:sz="0" w:space="0" w:color="auto"/>
        <w:right w:val="none" w:sz="0" w:space="0" w:color="auto"/>
      </w:divBdr>
      <w:divsChild>
        <w:div w:id="735667874">
          <w:marLeft w:val="0"/>
          <w:marRight w:val="0"/>
          <w:marTop w:val="0"/>
          <w:marBottom w:val="0"/>
          <w:divBdr>
            <w:top w:val="none" w:sz="0" w:space="0" w:color="auto"/>
            <w:left w:val="none" w:sz="0" w:space="0" w:color="auto"/>
            <w:bottom w:val="none" w:sz="0" w:space="0" w:color="auto"/>
            <w:right w:val="none" w:sz="0" w:space="0" w:color="auto"/>
          </w:divBdr>
          <w:divsChild>
            <w:div w:id="40635861">
              <w:marLeft w:val="0"/>
              <w:marRight w:val="0"/>
              <w:marTop w:val="0"/>
              <w:marBottom w:val="0"/>
              <w:divBdr>
                <w:top w:val="none" w:sz="0" w:space="0" w:color="auto"/>
                <w:left w:val="none" w:sz="0" w:space="0" w:color="auto"/>
                <w:bottom w:val="none" w:sz="0" w:space="0" w:color="auto"/>
                <w:right w:val="none" w:sz="0" w:space="0" w:color="auto"/>
              </w:divBdr>
              <w:divsChild>
                <w:div w:id="14630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08037">
      <w:bodyDiv w:val="1"/>
      <w:marLeft w:val="0"/>
      <w:marRight w:val="0"/>
      <w:marTop w:val="0"/>
      <w:marBottom w:val="0"/>
      <w:divBdr>
        <w:top w:val="none" w:sz="0" w:space="0" w:color="auto"/>
        <w:left w:val="none" w:sz="0" w:space="0" w:color="auto"/>
        <w:bottom w:val="none" w:sz="0" w:space="0" w:color="auto"/>
        <w:right w:val="none" w:sz="0" w:space="0" w:color="auto"/>
      </w:divBdr>
    </w:div>
    <w:div w:id="2099474944">
      <w:bodyDiv w:val="1"/>
      <w:marLeft w:val="0"/>
      <w:marRight w:val="0"/>
      <w:marTop w:val="0"/>
      <w:marBottom w:val="0"/>
      <w:divBdr>
        <w:top w:val="none" w:sz="0" w:space="0" w:color="auto"/>
        <w:left w:val="none" w:sz="0" w:space="0" w:color="auto"/>
        <w:bottom w:val="none" w:sz="0" w:space="0" w:color="auto"/>
        <w:right w:val="none" w:sz="0" w:space="0" w:color="auto"/>
      </w:divBdr>
      <w:divsChild>
        <w:div w:id="1409886524">
          <w:marLeft w:val="0"/>
          <w:marRight w:val="0"/>
          <w:marTop w:val="0"/>
          <w:marBottom w:val="0"/>
          <w:divBdr>
            <w:top w:val="none" w:sz="0" w:space="0" w:color="auto"/>
            <w:left w:val="none" w:sz="0" w:space="0" w:color="auto"/>
            <w:bottom w:val="none" w:sz="0" w:space="0" w:color="auto"/>
            <w:right w:val="none" w:sz="0" w:space="0" w:color="auto"/>
          </w:divBdr>
          <w:divsChild>
            <w:div w:id="1015225712">
              <w:marLeft w:val="0"/>
              <w:marRight w:val="0"/>
              <w:marTop w:val="0"/>
              <w:marBottom w:val="0"/>
              <w:divBdr>
                <w:top w:val="none" w:sz="0" w:space="0" w:color="auto"/>
                <w:left w:val="none" w:sz="0" w:space="0" w:color="auto"/>
                <w:bottom w:val="none" w:sz="0" w:space="0" w:color="auto"/>
                <w:right w:val="none" w:sz="0" w:space="0" w:color="auto"/>
              </w:divBdr>
              <w:divsChild>
                <w:div w:id="10164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14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2.emf"/><Relationship Id="rId3" Type="http://schemas.openxmlformats.org/officeDocument/2006/relationships/customXml" Target="../customXml/item3.xml"/><Relationship Id="rId21" Type="http://schemas.openxmlformats.org/officeDocument/2006/relationships/hyperlink" Target="https://github.com/ecolology/heritability-meta"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D14E2DE0FC5C4A8E56535E1AB1EB5E" ma:contentTypeVersion="14" ma:contentTypeDescription="Create a new document." ma:contentTypeScope="" ma:versionID="72042c431d7ce4b38e70752960069beb">
  <xsd:schema xmlns:xsd="http://www.w3.org/2001/XMLSchema" xmlns:xs="http://www.w3.org/2001/XMLSchema" xmlns:p="http://schemas.microsoft.com/office/2006/metadata/properties" xmlns:ns3="236bb849-97a9-451b-b47e-8d1e9d70d0c0" xmlns:ns4="1b1d83d6-109c-4138-83b8-ad0b37d0a086" targetNamespace="http://schemas.microsoft.com/office/2006/metadata/properties" ma:root="true" ma:fieldsID="fd96f5bdf939f779c749043f7ddc35a3" ns3:_="" ns4:_="">
    <xsd:import namespace="236bb849-97a9-451b-b47e-8d1e9d70d0c0"/>
    <xsd:import namespace="1b1d83d6-109c-4138-83b8-ad0b37d0a08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6bb849-97a9-451b-b47e-8d1e9d70d0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b1d83d6-109c-4138-83b8-ad0b37d0a08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9B952-32F3-4DD8-ADF4-7230A22BD5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6bb849-97a9-451b-b47e-8d1e9d70d0c0"/>
    <ds:schemaRef ds:uri="1b1d83d6-109c-4138-83b8-ad0b37d0a0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5E0C3F-58A4-4288-9AF1-9053B9B294FB}">
  <ds:schemaRefs>
    <ds:schemaRef ds:uri="http://schemas.microsoft.com/sharepoint/v3/contenttype/forms"/>
  </ds:schemaRefs>
</ds:datastoreItem>
</file>

<file path=customXml/itemProps3.xml><?xml version="1.0" encoding="utf-8"?>
<ds:datastoreItem xmlns:ds="http://schemas.openxmlformats.org/officeDocument/2006/customXml" ds:itemID="{6A5857EF-3222-440F-8DB2-9B768C47DF7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90FF47B-0420-A44A-9837-FCBFEF909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7</Pages>
  <Words>79787</Words>
  <Characters>454786</Characters>
  <Application>Microsoft Office Word</Application>
  <DocSecurity>0</DocSecurity>
  <Lines>3789</Lines>
  <Paragraphs>1067</Paragraphs>
  <ScaleCrop>false</ScaleCrop>
  <HeadingPairs>
    <vt:vector size="2" baseType="variant">
      <vt:variant>
        <vt:lpstr>Title</vt:lpstr>
      </vt:variant>
      <vt:variant>
        <vt:i4>1</vt:i4>
      </vt:variant>
    </vt:vector>
  </HeadingPairs>
  <TitlesOfParts>
    <vt:vector size="1" baseType="lpstr">
      <vt:lpstr>THE RESEARCH PROPOSAL TEMPLATE</vt:lpstr>
    </vt:vector>
  </TitlesOfParts>
  <Company>University of Kwa-Zulu Natal</Company>
  <LinksUpToDate>false</LinksUpToDate>
  <CharactersWithSpaces>53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SEARCH PROPOSAL TEMPLATE</dc:title>
  <dc:subject/>
  <dc:creator>Rajen Naidoo</dc:creator>
  <cp:keywords/>
  <dc:description/>
  <cp:lastModifiedBy>Kevin Bairos-Novak</cp:lastModifiedBy>
  <cp:revision>14</cp:revision>
  <dcterms:created xsi:type="dcterms:W3CDTF">2021-07-23T03:36:00Z</dcterms:created>
  <dcterms:modified xsi:type="dcterms:W3CDTF">2021-07-28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ehavioral-ecology-and-sociobiology</vt:lpwstr>
  </property>
  <property fmtid="{D5CDD505-2E9C-101B-9397-08002B2CF9AE}" pid="7" name="Mendeley Recent Style Name 2_1">
    <vt:lpwstr>Behavioral Ecology and Sociobiology</vt:lpwstr>
  </property>
  <property fmtid="{D5CDD505-2E9C-101B-9397-08002B2CF9AE}" pid="8" name="Mendeley Recent Style Id 3_1">
    <vt:lpwstr>http://csl.mendeley.com/styles/457378121/council-of-science-editors-KBN-Jan17-2020</vt:lpwstr>
  </property>
  <property fmtid="{D5CDD505-2E9C-101B-9397-08002B2CF9AE}" pid="9" name="Mendeley Recent Style Name 3_1">
    <vt:lpwstr>Council of Science Editors, Name-Year (author-date) - Kevin Bairos-Novak</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57378121/kevin-springer-basic-author-date-2</vt:lpwstr>
  </property>
  <property fmtid="{D5CDD505-2E9C-101B-9397-08002B2CF9AE}" pid="21" name="Mendeley Recent Style Name 9_1">
    <vt:lpwstr>Springer - Basic (author-date) - Kevin Bairos-Novak</vt:lpwstr>
  </property>
  <property fmtid="{D5CDD505-2E9C-101B-9397-08002B2CF9AE}" pid="22" name="Mendeley Document_1">
    <vt:lpwstr>True</vt:lpwstr>
  </property>
  <property fmtid="{D5CDD505-2E9C-101B-9397-08002B2CF9AE}" pid="23" name="Mendeley Unique User Id_1">
    <vt:lpwstr>157be7ef-4458-3951-9bf2-c6ae9dadff1f</vt:lpwstr>
  </property>
  <property fmtid="{D5CDD505-2E9C-101B-9397-08002B2CF9AE}" pid="24" name="Mendeley Citation Style_1">
    <vt:lpwstr>http://csl.mendeley.com/styles/457378121/council-of-science-editors-KBN-Jan17-2020</vt:lpwstr>
  </property>
  <property fmtid="{D5CDD505-2E9C-101B-9397-08002B2CF9AE}" pid="25" name="ContentTypeId">
    <vt:lpwstr>0x010100CCD14E2DE0FC5C4A8E56535E1AB1EB5E</vt:lpwstr>
  </property>
</Properties>
</file>